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E52D26" w14:textId="42B97F59"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630D9768" wp14:editId="1B765590">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4E01C3D3" w14:textId="77777777" w:rsidR="00303C94" w:rsidRPr="00F4622B" w:rsidRDefault="00303C94" w:rsidP="00F4622B">
      <w:pPr>
        <w:pStyle w:val="Heading10"/>
        <w:jc w:val="center"/>
        <w:rPr>
          <w:sz w:val="120"/>
          <w:szCs w:val="120"/>
        </w:rPr>
      </w:pPr>
    </w:p>
    <w:p w14:paraId="34C25842" w14:textId="57B4B057" w:rsidR="0044715D" w:rsidRDefault="005F4D2F" w:rsidP="00A601AC">
      <w:pPr>
        <w:pStyle w:val="Heading10"/>
        <w:jc w:val="center"/>
        <w:rPr>
          <w:sz w:val="48"/>
          <w:szCs w:val="48"/>
        </w:rPr>
      </w:pPr>
      <w:r>
        <w:rPr>
          <w:sz w:val="48"/>
          <w:szCs w:val="48"/>
        </w:rPr>
        <w:t xml:space="preserve">Application </w:t>
      </w:r>
      <w:r w:rsidR="008D4A28">
        <w:rPr>
          <w:sz w:val="48"/>
          <w:szCs w:val="48"/>
        </w:rPr>
        <w:t>15</w:t>
      </w:r>
      <w:r w:rsidR="0018240C">
        <w:rPr>
          <w:sz w:val="48"/>
          <w:szCs w:val="48"/>
        </w:rPr>
        <w:t>07</w:t>
      </w:r>
      <w:r w:rsidR="00303C94">
        <w:rPr>
          <w:sz w:val="48"/>
          <w:szCs w:val="48"/>
        </w:rPr>
        <w:t>:</w:t>
      </w:r>
    </w:p>
    <w:p w14:paraId="1EC0B751" w14:textId="7453BF60" w:rsidR="00303C94" w:rsidRPr="00303C94" w:rsidRDefault="00A52DB3" w:rsidP="00A601AC">
      <w:pPr>
        <w:pStyle w:val="Heading10"/>
        <w:jc w:val="center"/>
        <w:rPr>
          <w:sz w:val="48"/>
          <w:szCs w:val="48"/>
        </w:rPr>
      </w:pPr>
      <w:r w:rsidRPr="00A52DB3">
        <w:rPr>
          <w:color w:val="548DD4"/>
          <w:sz w:val="48"/>
          <w:szCs w:val="48"/>
        </w:rPr>
        <w:t>Germline BRCA mutation testing to determine eligibility for olaparib treatment in patients with metastatic</w:t>
      </w:r>
      <w:r>
        <w:rPr>
          <w:color w:val="548DD4"/>
          <w:sz w:val="48"/>
          <w:szCs w:val="48"/>
        </w:rPr>
        <w:t xml:space="preserve"> (stage IV)</w:t>
      </w:r>
      <w:r w:rsidRPr="00A52DB3">
        <w:rPr>
          <w:color w:val="548DD4"/>
          <w:sz w:val="48"/>
          <w:szCs w:val="48"/>
        </w:rPr>
        <w:t xml:space="preserve"> HER2</w:t>
      </w:r>
      <w:r w:rsidR="00D63241">
        <w:rPr>
          <w:color w:val="548DD4"/>
          <w:sz w:val="48"/>
          <w:szCs w:val="48"/>
        </w:rPr>
        <w:t>-</w:t>
      </w:r>
      <w:r w:rsidRPr="00A52DB3">
        <w:rPr>
          <w:color w:val="548DD4"/>
          <w:sz w:val="48"/>
          <w:szCs w:val="48"/>
        </w:rPr>
        <w:t xml:space="preserve">negative breast cancer </w:t>
      </w:r>
    </w:p>
    <w:p w14:paraId="62456202" w14:textId="77777777" w:rsidR="0044715D" w:rsidRPr="00F95DA2" w:rsidRDefault="0044715D" w:rsidP="00F4622B">
      <w:pPr>
        <w:pStyle w:val="Heading10"/>
        <w:tabs>
          <w:tab w:val="left" w:pos="5613"/>
        </w:tabs>
        <w:jc w:val="center"/>
        <w:rPr>
          <w:sz w:val="22"/>
          <w:szCs w:val="72"/>
        </w:rPr>
      </w:pPr>
      <w:bookmarkStart w:id="2" w:name="_GoBack"/>
      <w:bookmarkEnd w:id="2"/>
    </w:p>
    <w:p w14:paraId="1ACDE0CA" w14:textId="77777777" w:rsidR="00D46C89" w:rsidRDefault="00D46C89" w:rsidP="003D699E">
      <w:pPr>
        <w:pStyle w:val="Heading10"/>
        <w:jc w:val="center"/>
        <w:rPr>
          <w:sz w:val="72"/>
          <w:szCs w:val="72"/>
        </w:rPr>
      </w:pPr>
      <w:r>
        <w:rPr>
          <w:sz w:val="72"/>
          <w:szCs w:val="72"/>
        </w:rPr>
        <w:t>PICO Confirmation</w:t>
      </w:r>
    </w:p>
    <w:p w14:paraId="673554BC" w14:textId="77777777"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A84A56">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0400A8B6" w14:textId="77777777"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14:paraId="2854FDA0" w14:textId="037C96B6" w:rsidR="00EE7A1F" w:rsidRPr="00F95DA2" w:rsidRDefault="00F95DA2" w:rsidP="00F95DA2">
      <w:pPr>
        <w:tabs>
          <w:tab w:val="left" w:pos="3128"/>
        </w:tabs>
        <w:spacing w:before="180"/>
        <w:rPr>
          <w:rFonts w:ascii="Arial" w:hAnsi="Arial" w:cs="Arial"/>
          <w:b/>
          <w:sz w:val="14"/>
          <w:szCs w:val="32"/>
        </w:rPr>
      </w:pPr>
      <w:r>
        <w:rPr>
          <w:rFonts w:ascii="Arial" w:hAnsi="Arial" w:cs="Arial"/>
          <w:b/>
          <w:sz w:val="32"/>
          <w:szCs w:val="32"/>
        </w:rPr>
        <w:tab/>
      </w:r>
    </w:p>
    <w:p w14:paraId="7F94D39D" w14:textId="77777777" w:rsidR="00CE4E4C" w:rsidRDefault="003D699E" w:rsidP="00CE4E4C">
      <w:pPr>
        <w:spacing w:after="0" w:line="240" w:lineRule="auto"/>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r w:rsidR="00276CAC" w:rsidRPr="00154B00">
        <w:rPr>
          <w:sz w:val="20"/>
          <w:szCs w:val="20"/>
        </w:rPr>
        <w:t xml:space="preserve"> </w:t>
      </w:r>
      <w:r w:rsidRPr="00154B00">
        <w:rPr>
          <w:sz w:val="20"/>
          <w:szCs w:val="20"/>
        </w:rPr>
        <w:t>Please complete all questions that are applicable to the proposed service, providing relevant information only.</w:t>
      </w:r>
      <w:r w:rsidR="0081772D">
        <w:rPr>
          <w:sz w:val="20"/>
          <w:szCs w:val="20"/>
        </w:rPr>
        <w:t xml:space="preserve"> </w:t>
      </w: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14:paraId="51DB2E20" w14:textId="77777777" w:rsidR="00CE4E4C" w:rsidRDefault="00CE4E4C" w:rsidP="00CE4E4C">
      <w:pPr>
        <w:spacing w:after="0" w:line="240" w:lineRule="auto"/>
        <w:jc w:val="both"/>
        <w:rPr>
          <w:sz w:val="20"/>
          <w:szCs w:val="20"/>
        </w:rPr>
      </w:pPr>
    </w:p>
    <w:p w14:paraId="21122D3D" w14:textId="0B872134" w:rsidR="003D699E" w:rsidRPr="00154B00" w:rsidRDefault="003D699E" w:rsidP="00CE4E4C">
      <w:pPr>
        <w:spacing w:after="0" w:line="240" w:lineRule="auto"/>
        <w:jc w:val="both"/>
        <w:rPr>
          <w:sz w:val="20"/>
          <w:szCs w:val="20"/>
        </w:rPr>
      </w:pPr>
      <w:r w:rsidRPr="00154B00">
        <w:rPr>
          <w:sz w:val="20"/>
          <w:szCs w:val="20"/>
        </w:rPr>
        <w:t>Phone:</w:t>
      </w:r>
      <w:r w:rsidR="0081772D">
        <w:rPr>
          <w:sz w:val="20"/>
          <w:szCs w:val="20"/>
        </w:rPr>
        <w:t xml:space="preserve"> </w:t>
      </w:r>
      <w:r w:rsidRPr="00154B00">
        <w:rPr>
          <w:sz w:val="20"/>
          <w:szCs w:val="20"/>
        </w:rPr>
        <w:t>+61 2 6289 7550</w:t>
      </w:r>
    </w:p>
    <w:p w14:paraId="515E34AE" w14:textId="56A67154" w:rsidR="003D699E" w:rsidRPr="00154B00" w:rsidRDefault="003D699E" w:rsidP="00CE4E4C">
      <w:pPr>
        <w:spacing w:after="0" w:line="240" w:lineRule="auto"/>
        <w:jc w:val="both"/>
        <w:rPr>
          <w:sz w:val="20"/>
          <w:szCs w:val="20"/>
        </w:rPr>
      </w:pPr>
      <w:r w:rsidRPr="00154B00">
        <w:rPr>
          <w:sz w:val="20"/>
          <w:szCs w:val="20"/>
        </w:rPr>
        <w:t>Email:</w:t>
      </w:r>
      <w:r w:rsidR="0081772D">
        <w:rPr>
          <w:sz w:val="20"/>
          <w:szCs w:val="20"/>
        </w:rPr>
        <w:t xml:space="preserve"> </w:t>
      </w:r>
      <w:hyperlink r:id="rId10" w:history="1">
        <w:r w:rsidRPr="00154B00">
          <w:rPr>
            <w:rStyle w:val="Hyperlink"/>
            <w:sz w:val="20"/>
            <w:szCs w:val="20"/>
          </w:rPr>
          <w:t>hta@health.gov.au</w:t>
        </w:r>
      </w:hyperlink>
    </w:p>
    <w:p w14:paraId="2617E7E8" w14:textId="4A569375" w:rsidR="003D699E" w:rsidRDefault="003D699E" w:rsidP="00CE4E4C">
      <w:pPr>
        <w:spacing w:after="0" w:line="240" w:lineRule="auto"/>
        <w:jc w:val="both"/>
        <w:rPr>
          <w:sz w:val="20"/>
          <w:szCs w:val="20"/>
        </w:rPr>
      </w:pPr>
      <w:r w:rsidRPr="00154B00">
        <w:rPr>
          <w:sz w:val="20"/>
          <w:szCs w:val="20"/>
        </w:rPr>
        <w:t>Website:</w:t>
      </w:r>
      <w:r w:rsidR="0081772D">
        <w:rPr>
          <w:sz w:val="20"/>
          <w:szCs w:val="20"/>
        </w:rPr>
        <w:t xml:space="preserve"> </w:t>
      </w:r>
      <w:hyperlink r:id="rId11" w:tooltip="Link to the Medical Services Avisory Committee Website" w:history="1">
        <w:r w:rsidR="007E7E23" w:rsidRPr="0041368D">
          <w:rPr>
            <w:rStyle w:val="Hyperlink"/>
            <w:sz w:val="20"/>
            <w:szCs w:val="20"/>
          </w:rPr>
          <w:t>http://www.msac.gov.au</w:t>
        </w:r>
      </w:hyperlink>
    </w:p>
    <w:p w14:paraId="14A88CAD" w14:textId="05A060C2" w:rsidR="00F12E59" w:rsidRPr="00F12E59" w:rsidRDefault="0044715D" w:rsidP="0044715D">
      <w:pPr>
        <w:pStyle w:val="Heading2"/>
        <w:spacing w:line="240" w:lineRule="auto"/>
        <w:jc w:val="both"/>
        <w:rPr>
          <w:b w:val="0"/>
          <w:i w:val="0"/>
          <w:u w:val="none"/>
        </w:rPr>
      </w:pPr>
      <w:r w:rsidRPr="00F12E59">
        <w:rPr>
          <w:color w:val="548DD4"/>
          <w:u w:val="none"/>
        </w:rPr>
        <w:lastRenderedPageBreak/>
        <w:t>Summary of PICO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384"/>
        <w:gridCol w:w="7858"/>
      </w:tblGrid>
      <w:tr w:rsidR="0044715D" w:rsidRPr="00084393" w14:paraId="5A085B1E" w14:textId="77777777" w:rsidTr="0047138D">
        <w:trPr>
          <w:tblHeader/>
        </w:trPr>
        <w:tc>
          <w:tcPr>
            <w:tcW w:w="749" w:type="pct"/>
            <w:tcBorders>
              <w:top w:val="single" w:sz="8" w:space="0" w:color="auto"/>
              <w:bottom w:val="single" w:sz="8" w:space="0" w:color="auto"/>
              <w:right w:val="single" w:sz="4" w:space="0" w:color="auto"/>
            </w:tcBorders>
            <w:shd w:val="clear" w:color="auto" w:fill="D9D9D9"/>
          </w:tcPr>
          <w:p w14:paraId="4E59FBEC" w14:textId="77777777" w:rsidR="0044715D" w:rsidRPr="00084393" w:rsidRDefault="00A84A56" w:rsidP="00F12E59">
            <w:pPr>
              <w:spacing w:before="20" w:after="20" w:line="240" w:lineRule="auto"/>
              <w:rPr>
                <w:b/>
              </w:rPr>
            </w:pPr>
            <w:r>
              <w:rPr>
                <w:b/>
              </w:rPr>
              <w:t>Component</w:t>
            </w:r>
          </w:p>
        </w:tc>
        <w:tc>
          <w:tcPr>
            <w:tcW w:w="4251" w:type="pct"/>
            <w:tcBorders>
              <w:top w:val="single" w:sz="4" w:space="0" w:color="auto"/>
              <w:left w:val="single" w:sz="4" w:space="0" w:color="auto"/>
              <w:bottom w:val="single" w:sz="4" w:space="0" w:color="auto"/>
              <w:right w:val="single" w:sz="4" w:space="0" w:color="auto"/>
            </w:tcBorders>
            <w:shd w:val="clear" w:color="auto" w:fill="D9D9D9"/>
          </w:tcPr>
          <w:p w14:paraId="6D225AF5" w14:textId="77777777" w:rsidR="0044715D" w:rsidRPr="00084393" w:rsidRDefault="0044715D" w:rsidP="002272B7">
            <w:pPr>
              <w:spacing w:before="20" w:after="20" w:line="240" w:lineRule="auto"/>
              <w:jc w:val="both"/>
              <w:rPr>
                <w:b/>
              </w:rPr>
            </w:pPr>
            <w:r>
              <w:rPr>
                <w:b/>
              </w:rPr>
              <w:t>Description</w:t>
            </w:r>
          </w:p>
        </w:tc>
      </w:tr>
      <w:tr w:rsidR="0044715D" w:rsidRPr="00084393" w14:paraId="15D2844B" w14:textId="77777777" w:rsidTr="0047138D">
        <w:tc>
          <w:tcPr>
            <w:tcW w:w="749" w:type="pct"/>
            <w:tcBorders>
              <w:top w:val="single" w:sz="8" w:space="0" w:color="auto"/>
              <w:right w:val="single" w:sz="4" w:space="0" w:color="auto"/>
            </w:tcBorders>
          </w:tcPr>
          <w:p w14:paraId="0D9C8051" w14:textId="77777777" w:rsidR="0044715D" w:rsidRPr="00084393" w:rsidRDefault="0044715D" w:rsidP="00F12E59">
            <w:pPr>
              <w:spacing w:before="20" w:after="20" w:line="240" w:lineRule="auto"/>
              <w:rPr>
                <w:rFonts w:cs="Arial"/>
              </w:rPr>
            </w:pPr>
            <w:r w:rsidRPr="00084393">
              <w:rPr>
                <w:rFonts w:cs="Arial"/>
              </w:rPr>
              <w:t>Patients</w:t>
            </w:r>
          </w:p>
        </w:tc>
        <w:tc>
          <w:tcPr>
            <w:tcW w:w="4251" w:type="pct"/>
            <w:tcBorders>
              <w:top w:val="single" w:sz="4" w:space="0" w:color="auto"/>
              <w:left w:val="single" w:sz="4" w:space="0" w:color="auto"/>
              <w:bottom w:val="single" w:sz="4" w:space="0" w:color="auto"/>
              <w:right w:val="single" w:sz="4" w:space="0" w:color="auto"/>
            </w:tcBorders>
          </w:tcPr>
          <w:p w14:paraId="44FEE934" w14:textId="77777777" w:rsidR="004D4B81" w:rsidRDefault="004D4B81" w:rsidP="004D4B81">
            <w:pPr>
              <w:spacing w:after="60"/>
              <w:rPr>
                <w:b/>
              </w:rPr>
            </w:pPr>
            <w:r w:rsidRPr="000966E8">
              <w:rPr>
                <w:b/>
              </w:rPr>
              <w:t>T</w:t>
            </w:r>
            <w:r>
              <w:rPr>
                <w:b/>
              </w:rPr>
              <w:t>est population</w:t>
            </w:r>
          </w:p>
          <w:p w14:paraId="6241434E" w14:textId="1B960D97" w:rsidR="00F95DA2" w:rsidRDefault="004D4B81" w:rsidP="00254AB3">
            <w:pPr>
              <w:spacing w:after="120"/>
            </w:pPr>
            <w:r>
              <w:t>Patient</w:t>
            </w:r>
            <w:r w:rsidR="0081772D">
              <w:t>s</w:t>
            </w:r>
            <w:r>
              <w:t xml:space="preserve"> with metastatic (Stage IV) human epidermal growth factor receptor 2 (HER2) negative</w:t>
            </w:r>
            <w:r w:rsidR="00407B14">
              <w:t xml:space="preserve"> </w:t>
            </w:r>
            <w:r w:rsidR="00F0446B" w:rsidRPr="0073631F">
              <w:rPr>
                <w:vertAlign w:val="superscript"/>
              </w:rPr>
              <w:t>a</w:t>
            </w:r>
            <w:r w:rsidR="00F00A7D">
              <w:t xml:space="preserve"> breast cancer</w:t>
            </w:r>
            <w:r>
              <w:t xml:space="preserve"> who have disease progression</w:t>
            </w:r>
            <w:r w:rsidR="00F95DA2">
              <w:t>:</w:t>
            </w:r>
            <w:r>
              <w:t xml:space="preserve"> </w:t>
            </w:r>
          </w:p>
          <w:p w14:paraId="5EABF626" w14:textId="5636D369" w:rsidR="00F95DA2" w:rsidRDefault="004D4B81" w:rsidP="00F95DA2">
            <w:pPr>
              <w:pStyle w:val="ListParagraph"/>
              <w:numPr>
                <w:ilvl w:val="0"/>
                <w:numId w:val="28"/>
              </w:numPr>
              <w:spacing w:after="120"/>
            </w:pPr>
            <w:r>
              <w:t>on</w:t>
            </w:r>
            <w:r w:rsidR="00F95DA2">
              <w:t xml:space="preserve"> treatment with either a taxane or anthracycline</w:t>
            </w:r>
          </w:p>
          <w:p w14:paraId="105952F1" w14:textId="31AB2DA3" w:rsidR="00F95DA2" w:rsidRDefault="00F95DA2" w:rsidP="00F95DA2">
            <w:pPr>
              <w:pStyle w:val="ListParagraph"/>
              <w:spacing w:after="120"/>
            </w:pPr>
            <w:r>
              <w:t>OR</w:t>
            </w:r>
          </w:p>
          <w:p w14:paraId="4F377903" w14:textId="2FBA6C84" w:rsidR="00F95DA2" w:rsidRDefault="004D4B81" w:rsidP="00F95DA2">
            <w:pPr>
              <w:pStyle w:val="ListParagraph"/>
              <w:numPr>
                <w:ilvl w:val="0"/>
                <w:numId w:val="28"/>
              </w:numPr>
              <w:spacing w:after="120"/>
            </w:pPr>
            <w:r>
              <w:t xml:space="preserve">after treatment with either a </w:t>
            </w:r>
            <w:r w:rsidR="00F95DA2">
              <w:t>taxane or anthracycline</w:t>
            </w:r>
          </w:p>
          <w:p w14:paraId="3D04B32F" w14:textId="69A4872D" w:rsidR="00F95DA2" w:rsidRDefault="00F95DA2" w:rsidP="00F95DA2">
            <w:pPr>
              <w:spacing w:after="120"/>
              <w:ind w:left="360"/>
            </w:pPr>
            <w:r>
              <w:t>AND</w:t>
            </w:r>
          </w:p>
          <w:p w14:paraId="3E394714" w14:textId="5B87E841" w:rsidR="00F95DA2" w:rsidRDefault="00F95DA2" w:rsidP="00F95DA2">
            <w:pPr>
              <w:pStyle w:val="ListParagraph"/>
              <w:numPr>
                <w:ilvl w:val="0"/>
                <w:numId w:val="28"/>
              </w:numPr>
              <w:spacing w:after="120"/>
            </w:pPr>
            <w:r>
              <w:t xml:space="preserve">are </w:t>
            </w:r>
            <w:r w:rsidR="004D4B81">
              <w:t xml:space="preserve">refractory to endocrine </w:t>
            </w:r>
            <w:r w:rsidR="001079B3">
              <w:t>therapy</w:t>
            </w:r>
            <w:r w:rsidR="00407B14">
              <w:t xml:space="preserve"> </w:t>
            </w:r>
            <w:r w:rsidR="00F0446B">
              <w:rPr>
                <w:vertAlign w:val="superscript"/>
              </w:rPr>
              <w:t>b</w:t>
            </w:r>
            <w:r w:rsidR="001079B3">
              <w:t xml:space="preserve"> </w:t>
            </w:r>
          </w:p>
          <w:p w14:paraId="02454ADC" w14:textId="125DE977" w:rsidR="004D4B81" w:rsidRPr="003816C8" w:rsidRDefault="00F95DA2" w:rsidP="00254AB3">
            <w:pPr>
              <w:spacing w:after="120"/>
            </w:pPr>
            <w:r>
              <w:t xml:space="preserve">Patients </w:t>
            </w:r>
            <w:r w:rsidR="004D4B81">
              <w:t>could have received</w:t>
            </w:r>
            <w:r w:rsidR="00D5412C">
              <w:t xml:space="preserve"> </w:t>
            </w:r>
            <w:r w:rsidR="00D5412C" w:rsidRPr="00D5412C">
              <w:t xml:space="preserve">a taxane or </w:t>
            </w:r>
            <w:r w:rsidR="00D5412C">
              <w:t xml:space="preserve">an </w:t>
            </w:r>
            <w:r w:rsidR="00D5412C" w:rsidRPr="00D5412C">
              <w:t xml:space="preserve">anthracycline </w:t>
            </w:r>
            <w:r w:rsidR="004D4B81">
              <w:t>in the neoadjuvant or adj</w:t>
            </w:r>
            <w:r>
              <w:t>uvant or the metastatic setting</w:t>
            </w:r>
            <w:r w:rsidR="004D4B81">
              <w:t xml:space="preserve">. </w:t>
            </w:r>
          </w:p>
          <w:p w14:paraId="37557AAB" w14:textId="77777777" w:rsidR="004D4B81" w:rsidRDefault="004D4B81" w:rsidP="004D4B81">
            <w:pPr>
              <w:spacing w:after="60"/>
              <w:rPr>
                <w:b/>
              </w:rPr>
            </w:pPr>
            <w:r>
              <w:rPr>
                <w:b/>
              </w:rPr>
              <w:t>Drug population</w:t>
            </w:r>
          </w:p>
          <w:p w14:paraId="36F5FC08" w14:textId="71C4B4E6" w:rsidR="0044715D" w:rsidRPr="000966E8" w:rsidRDefault="00F95DA2" w:rsidP="00965068">
            <w:pPr>
              <w:spacing w:after="120"/>
            </w:pPr>
            <w:r>
              <w:t>Those p</w:t>
            </w:r>
            <w:r w:rsidR="004D4B81">
              <w:t>atient</w:t>
            </w:r>
            <w:r w:rsidR="00407B14">
              <w:t>s</w:t>
            </w:r>
            <w:r w:rsidR="004D4B81" w:rsidRPr="000A129B">
              <w:t xml:space="preserve"> </w:t>
            </w:r>
            <w:r>
              <w:t xml:space="preserve">above </w:t>
            </w:r>
            <w:r w:rsidR="004D4B81">
              <w:t>who test positive for a germline BRCA 1/2 mutation (BRCA mutation) will become eligible for olaparib treatment.</w:t>
            </w:r>
          </w:p>
        </w:tc>
      </w:tr>
      <w:tr w:rsidR="00A84A56" w:rsidRPr="00084393" w14:paraId="379938CF" w14:textId="77777777" w:rsidTr="0047138D">
        <w:tc>
          <w:tcPr>
            <w:tcW w:w="749" w:type="pct"/>
            <w:tcBorders>
              <w:top w:val="single" w:sz="8" w:space="0" w:color="auto"/>
              <w:right w:val="single" w:sz="4" w:space="0" w:color="auto"/>
            </w:tcBorders>
          </w:tcPr>
          <w:p w14:paraId="4829EC5D" w14:textId="36D58722" w:rsidR="00F12E59" w:rsidRDefault="00F12E59" w:rsidP="00F12E59">
            <w:pPr>
              <w:spacing w:before="20" w:after="20" w:line="240" w:lineRule="auto"/>
              <w:rPr>
                <w:rFonts w:cs="Arial"/>
              </w:rPr>
            </w:pPr>
            <w:r>
              <w:rPr>
                <w:rFonts w:cs="Arial"/>
              </w:rPr>
              <w:t>Prior tests</w:t>
            </w:r>
          </w:p>
          <w:p w14:paraId="0B5D91B1" w14:textId="37E08D5A" w:rsidR="00A84A56" w:rsidRPr="00084393" w:rsidRDefault="00A84A56" w:rsidP="00F12E59">
            <w:pPr>
              <w:spacing w:before="20" w:after="20" w:line="240" w:lineRule="auto"/>
              <w:rPr>
                <w:rFonts w:cs="Arial"/>
              </w:rPr>
            </w:pPr>
          </w:p>
        </w:tc>
        <w:tc>
          <w:tcPr>
            <w:tcW w:w="4251" w:type="pct"/>
            <w:tcBorders>
              <w:top w:val="single" w:sz="4" w:space="0" w:color="auto"/>
              <w:left w:val="single" w:sz="4" w:space="0" w:color="auto"/>
              <w:bottom w:val="single" w:sz="4" w:space="0" w:color="auto"/>
              <w:right w:val="single" w:sz="4" w:space="0" w:color="auto"/>
            </w:tcBorders>
          </w:tcPr>
          <w:p w14:paraId="1FAAE7FA" w14:textId="3D78DD2C" w:rsidR="000966E8" w:rsidRDefault="000966E8" w:rsidP="000966E8">
            <w:pPr>
              <w:spacing w:before="20" w:after="20" w:line="240" w:lineRule="auto"/>
            </w:pPr>
            <w:r>
              <w:t xml:space="preserve">Tests required to confirm diagnosis of </w:t>
            </w:r>
            <w:r w:rsidR="009C3B68">
              <w:t>breast cancer</w:t>
            </w:r>
            <w:r>
              <w:t xml:space="preserve"> (i.e. biopsy)</w:t>
            </w:r>
          </w:p>
          <w:p w14:paraId="7A922FE4" w14:textId="2B2F576E" w:rsidR="000966E8" w:rsidRDefault="000966E8" w:rsidP="000966E8">
            <w:pPr>
              <w:spacing w:before="20" w:after="20" w:line="240" w:lineRule="auto"/>
            </w:pPr>
            <w:r>
              <w:t xml:space="preserve">Tests required to confirm stage of cancer (i.e. </w:t>
            </w:r>
            <w:r w:rsidR="009C3B68">
              <w:t>mammogram or ultrasound</w:t>
            </w:r>
            <w:r w:rsidR="00612439">
              <w:t>, lymph node</w:t>
            </w:r>
            <w:r w:rsidR="009D253C">
              <w:t xml:space="preserve"> </w:t>
            </w:r>
            <w:r w:rsidR="009C3B68">
              <w:t>assessment</w:t>
            </w:r>
            <w:r w:rsidR="00770643">
              <w:t xml:space="preserve">, </w:t>
            </w:r>
            <w:r w:rsidR="009C3B68">
              <w:t>c</w:t>
            </w:r>
            <w:r w:rsidR="009C3B68" w:rsidRPr="009C3B68">
              <w:t>omputed tomography</w:t>
            </w:r>
            <w:r w:rsidR="009C3B68">
              <w:t>, magnetic resonance imaging</w:t>
            </w:r>
            <w:r>
              <w:t>)</w:t>
            </w:r>
          </w:p>
          <w:p w14:paraId="5544485F" w14:textId="673EFD48" w:rsidR="00A84A56" w:rsidRPr="000966E8" w:rsidRDefault="000966E8" w:rsidP="009C3B68">
            <w:pPr>
              <w:spacing w:after="60"/>
              <w:rPr>
                <w:rFonts w:cs="Arial"/>
              </w:rPr>
            </w:pPr>
            <w:r>
              <w:t>Test required to confirm negative for relevant predictive biomarkers</w:t>
            </w:r>
            <w:r w:rsidR="009C3B68">
              <w:t>: i.e. ER status, PR status, HER2 status</w:t>
            </w:r>
            <w:r>
              <w:t xml:space="preserve"> </w:t>
            </w:r>
          </w:p>
        </w:tc>
      </w:tr>
      <w:tr w:rsidR="00A84A56" w:rsidRPr="00084393" w14:paraId="2A482ADF" w14:textId="77777777" w:rsidTr="0047138D">
        <w:tc>
          <w:tcPr>
            <w:tcW w:w="749" w:type="pct"/>
            <w:tcBorders>
              <w:right w:val="single" w:sz="4" w:space="0" w:color="auto"/>
            </w:tcBorders>
          </w:tcPr>
          <w:p w14:paraId="0C251DF1" w14:textId="77777777" w:rsidR="00A84A56" w:rsidRPr="00084393" w:rsidRDefault="00A84A56" w:rsidP="00F12E59">
            <w:pPr>
              <w:spacing w:before="20" w:after="20" w:line="240" w:lineRule="auto"/>
              <w:rPr>
                <w:rFonts w:cs="Arial"/>
              </w:rPr>
            </w:pPr>
            <w:r w:rsidRPr="00084393">
              <w:rPr>
                <w:rFonts w:cs="Arial"/>
              </w:rPr>
              <w:t>Intervention</w:t>
            </w:r>
          </w:p>
        </w:tc>
        <w:tc>
          <w:tcPr>
            <w:tcW w:w="4251" w:type="pct"/>
            <w:tcBorders>
              <w:top w:val="single" w:sz="4" w:space="0" w:color="auto"/>
              <w:left w:val="single" w:sz="4" w:space="0" w:color="auto"/>
              <w:bottom w:val="single" w:sz="4" w:space="0" w:color="auto"/>
              <w:right w:val="single" w:sz="4" w:space="0" w:color="auto"/>
            </w:tcBorders>
          </w:tcPr>
          <w:p w14:paraId="06FA57A2" w14:textId="77777777" w:rsidR="000A129B" w:rsidRDefault="000A129B" w:rsidP="009C3B68">
            <w:pPr>
              <w:spacing w:afterLines="50" w:after="120" w:line="240" w:lineRule="auto"/>
            </w:pPr>
            <w:r w:rsidRPr="000A129B">
              <w:rPr>
                <w:b/>
              </w:rPr>
              <w:t>Test</w:t>
            </w:r>
            <w:r>
              <w:rPr>
                <w:b/>
              </w:rPr>
              <w:t>:</w:t>
            </w:r>
            <w:r w:rsidR="00AA5F7A">
              <w:rPr>
                <w:b/>
              </w:rPr>
              <w:t xml:space="preserve"> </w:t>
            </w:r>
            <w:r w:rsidR="00AA5F7A">
              <w:t>Germline BRCA mutation testing</w:t>
            </w:r>
          </w:p>
          <w:p w14:paraId="4D00945A" w14:textId="7B495023" w:rsidR="00A84A56" w:rsidRPr="000966E8" w:rsidRDefault="00AA5F7A" w:rsidP="00E20D87">
            <w:pPr>
              <w:spacing w:afterLines="60" w:after="144"/>
              <w:rPr>
                <w:vanish/>
              </w:rPr>
            </w:pPr>
            <w:r>
              <w:rPr>
                <w:b/>
              </w:rPr>
              <w:t xml:space="preserve">Drug: </w:t>
            </w:r>
            <w:r>
              <w:t>Olaparib treatment for patient found to have a germline BRCA mutation.</w:t>
            </w:r>
          </w:p>
        </w:tc>
      </w:tr>
      <w:tr w:rsidR="00A84A56" w:rsidRPr="00084393" w14:paraId="3A767DFD" w14:textId="77777777" w:rsidTr="0047138D">
        <w:tc>
          <w:tcPr>
            <w:tcW w:w="749" w:type="pct"/>
            <w:tcBorders>
              <w:right w:val="single" w:sz="4" w:space="0" w:color="auto"/>
            </w:tcBorders>
          </w:tcPr>
          <w:p w14:paraId="2DA16F40" w14:textId="77777777" w:rsidR="00A84A56" w:rsidRPr="00084393" w:rsidRDefault="00A84A56" w:rsidP="00F12E59">
            <w:pPr>
              <w:spacing w:before="20" w:after="20" w:line="240" w:lineRule="auto"/>
              <w:rPr>
                <w:rFonts w:cs="Arial"/>
              </w:rPr>
            </w:pPr>
            <w:r w:rsidRPr="00084393">
              <w:rPr>
                <w:rFonts w:cs="Arial"/>
              </w:rPr>
              <w:t>Comparator</w:t>
            </w:r>
          </w:p>
        </w:tc>
        <w:tc>
          <w:tcPr>
            <w:tcW w:w="4251" w:type="pct"/>
            <w:tcBorders>
              <w:top w:val="single" w:sz="4" w:space="0" w:color="auto"/>
              <w:left w:val="single" w:sz="4" w:space="0" w:color="auto"/>
              <w:bottom w:val="single" w:sz="4" w:space="0" w:color="auto"/>
              <w:right w:val="single" w:sz="4" w:space="0" w:color="auto"/>
            </w:tcBorders>
          </w:tcPr>
          <w:p w14:paraId="2535B39B" w14:textId="76878F3D" w:rsidR="00E14016" w:rsidRDefault="00E14016" w:rsidP="009C3B68">
            <w:pPr>
              <w:spacing w:after="120"/>
            </w:pPr>
            <w:r>
              <w:rPr>
                <w:b/>
              </w:rPr>
              <w:t xml:space="preserve">Test comparator: </w:t>
            </w:r>
            <w:r>
              <w:t>No testing because BRCA mutation testing is not funded by the Commonwealth</w:t>
            </w:r>
            <w:r w:rsidR="009C3B68">
              <w:t xml:space="preserve"> for the proposed population</w:t>
            </w:r>
            <w:r>
              <w:t xml:space="preserve">. </w:t>
            </w:r>
          </w:p>
          <w:p w14:paraId="1838147B" w14:textId="5ACCE83F" w:rsidR="00A84A56" w:rsidRPr="00E14016" w:rsidRDefault="00E14016" w:rsidP="009C3B68">
            <w:pPr>
              <w:spacing w:after="120"/>
            </w:pPr>
            <w:r>
              <w:rPr>
                <w:b/>
              </w:rPr>
              <w:t>Drug comparator:</w:t>
            </w:r>
            <w:r w:rsidR="0081772D">
              <w:rPr>
                <w:b/>
              </w:rPr>
              <w:t xml:space="preserve"> </w:t>
            </w:r>
            <w:r>
              <w:t xml:space="preserve">single-agent standard of care </w:t>
            </w:r>
            <w:r w:rsidR="00212E1F">
              <w:t>chemotherapy (</w:t>
            </w:r>
            <w:r>
              <w:t>after first line anthracycline</w:t>
            </w:r>
            <w:r w:rsidR="00212E1F">
              <w:t xml:space="preserve"> </w:t>
            </w:r>
            <w:r>
              <w:t>±</w:t>
            </w:r>
            <w:r w:rsidR="00212E1F">
              <w:t xml:space="preserve"> </w:t>
            </w:r>
            <w:r>
              <w:t>taxane chemotherapy. C</w:t>
            </w:r>
            <w:r w:rsidRPr="00E14016">
              <w:t>apecit</w:t>
            </w:r>
            <w:r>
              <w:t xml:space="preserve">abine, vinorelbine and eribulin are commonly used agents. </w:t>
            </w:r>
          </w:p>
        </w:tc>
      </w:tr>
      <w:tr w:rsidR="00A84A56" w:rsidRPr="00084393" w14:paraId="0E06BCB8" w14:textId="77777777" w:rsidTr="00254AB3">
        <w:trPr>
          <w:trHeight w:val="3407"/>
        </w:trPr>
        <w:tc>
          <w:tcPr>
            <w:tcW w:w="749" w:type="pct"/>
            <w:tcBorders>
              <w:right w:val="single" w:sz="4" w:space="0" w:color="auto"/>
            </w:tcBorders>
          </w:tcPr>
          <w:p w14:paraId="6ECC1B70" w14:textId="77777777" w:rsidR="00A84A56" w:rsidRPr="00084393" w:rsidRDefault="00A84A56" w:rsidP="00F12E59">
            <w:pPr>
              <w:spacing w:before="20" w:after="20" w:line="240" w:lineRule="auto"/>
              <w:rPr>
                <w:rFonts w:cs="Arial"/>
              </w:rPr>
            </w:pPr>
            <w:r w:rsidRPr="00084393">
              <w:rPr>
                <w:rFonts w:cs="Arial"/>
              </w:rPr>
              <w:lastRenderedPageBreak/>
              <w:t>Outcomes</w:t>
            </w:r>
          </w:p>
        </w:tc>
        <w:tc>
          <w:tcPr>
            <w:tcW w:w="4251" w:type="pct"/>
            <w:tcBorders>
              <w:top w:val="single" w:sz="4" w:space="0" w:color="auto"/>
              <w:left w:val="single" w:sz="4" w:space="0" w:color="auto"/>
              <w:bottom w:val="single" w:sz="4" w:space="0" w:color="auto"/>
              <w:right w:val="single" w:sz="4" w:space="0" w:color="auto"/>
            </w:tcBorders>
          </w:tcPr>
          <w:p w14:paraId="13DB0C57" w14:textId="77777777" w:rsidR="00A84A56" w:rsidRPr="00AD065A" w:rsidRDefault="00212E1F" w:rsidP="00BC148E">
            <w:pPr>
              <w:spacing w:after="60"/>
              <w:rPr>
                <w:b/>
              </w:rPr>
            </w:pPr>
            <w:r w:rsidRPr="00AD065A">
              <w:rPr>
                <w:b/>
              </w:rPr>
              <w:t>Test outcomes:</w:t>
            </w:r>
          </w:p>
          <w:p w14:paraId="415907DF" w14:textId="77777777" w:rsidR="00212E1F" w:rsidRDefault="00212E1F" w:rsidP="00212E1F">
            <w:pPr>
              <w:pStyle w:val="ListParagraph"/>
              <w:numPr>
                <w:ilvl w:val="0"/>
                <w:numId w:val="10"/>
              </w:numPr>
            </w:pPr>
            <w:r>
              <w:t>Analytical performance: sensitivity, specificity, negative predictive value, positive predictive value</w:t>
            </w:r>
          </w:p>
          <w:p w14:paraId="0A10278B" w14:textId="77777777" w:rsidR="00212E1F" w:rsidRDefault="00212E1F" w:rsidP="00212E1F">
            <w:pPr>
              <w:pStyle w:val="ListParagraph"/>
              <w:numPr>
                <w:ilvl w:val="0"/>
                <w:numId w:val="10"/>
              </w:numPr>
            </w:pPr>
            <w:r>
              <w:t>Concordance with other commercially available germline BRCA 1/2 mutation platforms and assays</w:t>
            </w:r>
          </w:p>
          <w:p w14:paraId="5BB039F7" w14:textId="77777777" w:rsidR="00212E1F" w:rsidRDefault="00212E1F" w:rsidP="00254AB3">
            <w:pPr>
              <w:pStyle w:val="ListParagraph"/>
              <w:numPr>
                <w:ilvl w:val="0"/>
                <w:numId w:val="10"/>
              </w:numPr>
              <w:spacing w:after="120"/>
              <w:ind w:left="357" w:hanging="357"/>
            </w:pPr>
            <w:r>
              <w:t>Re-testing rates</w:t>
            </w:r>
          </w:p>
          <w:p w14:paraId="7815D6F3" w14:textId="77777777" w:rsidR="00212E1F" w:rsidRDefault="00212E1F" w:rsidP="00BC148E">
            <w:pPr>
              <w:spacing w:after="60"/>
              <w:rPr>
                <w:b/>
              </w:rPr>
            </w:pPr>
            <w:r>
              <w:rPr>
                <w:b/>
              </w:rPr>
              <w:t>Drug outcomes</w:t>
            </w:r>
          </w:p>
          <w:p w14:paraId="43DE9E49" w14:textId="18894BDD" w:rsidR="00212E1F" w:rsidRDefault="00212E1F" w:rsidP="00212E1F">
            <w:pPr>
              <w:pStyle w:val="ListParagraph"/>
              <w:numPr>
                <w:ilvl w:val="0"/>
                <w:numId w:val="11"/>
              </w:numPr>
            </w:pPr>
            <w:r>
              <w:t>Overall survival (OS)</w:t>
            </w:r>
          </w:p>
          <w:p w14:paraId="06A85531" w14:textId="77777777" w:rsidR="00212E1F" w:rsidRDefault="00212E1F" w:rsidP="00212E1F">
            <w:pPr>
              <w:pStyle w:val="ListParagraph"/>
              <w:numPr>
                <w:ilvl w:val="0"/>
                <w:numId w:val="11"/>
              </w:numPr>
            </w:pPr>
            <w:r>
              <w:t>Progression-free survival (PFS)</w:t>
            </w:r>
          </w:p>
          <w:p w14:paraId="18C9BA8F" w14:textId="4142CEF3" w:rsidR="001C175F" w:rsidRPr="00212E1F" w:rsidRDefault="00D44147" w:rsidP="00254AB3">
            <w:pPr>
              <w:pStyle w:val="ListParagraph"/>
              <w:numPr>
                <w:ilvl w:val="0"/>
                <w:numId w:val="11"/>
              </w:numPr>
              <w:spacing w:after="120"/>
              <w:ind w:left="357" w:hanging="357"/>
            </w:pPr>
            <w:r>
              <w:t>Health-related quality of life (HRQoL)</w:t>
            </w:r>
          </w:p>
        </w:tc>
      </w:tr>
    </w:tbl>
    <w:p w14:paraId="7EB94231" w14:textId="0650C9A8" w:rsidR="00F0446B" w:rsidRPr="0073631F" w:rsidRDefault="006D57D7" w:rsidP="0073631F">
      <w:pPr>
        <w:spacing w:after="0" w:line="240" w:lineRule="auto"/>
        <w:rPr>
          <w:sz w:val="20"/>
          <w:szCs w:val="20"/>
        </w:rPr>
      </w:pPr>
      <w:r w:rsidRPr="0073631F">
        <w:rPr>
          <w:sz w:val="20"/>
          <w:szCs w:val="20"/>
          <w:vertAlign w:val="superscript"/>
        </w:rPr>
        <w:t xml:space="preserve">a </w:t>
      </w:r>
      <w:r w:rsidR="00E049E7">
        <w:rPr>
          <w:sz w:val="20"/>
          <w:szCs w:val="20"/>
        </w:rPr>
        <w:t>E</w:t>
      </w:r>
      <w:r w:rsidR="00F0446B" w:rsidRPr="0073631F">
        <w:rPr>
          <w:sz w:val="20"/>
          <w:szCs w:val="20"/>
        </w:rPr>
        <w:t>ither hormone receptor positive or triple negative</w:t>
      </w:r>
    </w:p>
    <w:p w14:paraId="34FD30E6" w14:textId="714A8CC5" w:rsidR="00F12E59" w:rsidRDefault="00F0446B" w:rsidP="0073631F">
      <w:pPr>
        <w:spacing w:after="0" w:line="240" w:lineRule="auto"/>
        <w:rPr>
          <w:rFonts w:eastAsia="MS Gothic"/>
          <w:b/>
          <w:bCs/>
          <w:i/>
          <w:color w:val="548DD4"/>
          <w:szCs w:val="26"/>
          <w:u w:val="single"/>
        </w:rPr>
      </w:pPr>
      <w:r w:rsidRPr="0073631F">
        <w:rPr>
          <w:sz w:val="20"/>
          <w:szCs w:val="20"/>
          <w:vertAlign w:val="superscript"/>
        </w:rPr>
        <w:t>b</w:t>
      </w:r>
      <w:r w:rsidRPr="0073631F">
        <w:rPr>
          <w:sz w:val="20"/>
          <w:szCs w:val="20"/>
        </w:rPr>
        <w:t xml:space="preserve"> </w:t>
      </w:r>
      <w:r w:rsidR="006D57D7" w:rsidRPr="0073631F">
        <w:rPr>
          <w:sz w:val="20"/>
          <w:szCs w:val="20"/>
        </w:rPr>
        <w:t xml:space="preserve">Or inappropriate for endocrine therapy </w:t>
      </w:r>
      <w:r w:rsidR="00F12E59">
        <w:rPr>
          <w:rFonts w:eastAsia="MS Gothic"/>
          <w:b/>
          <w:bCs/>
          <w:i/>
          <w:color w:val="548DD4"/>
          <w:szCs w:val="26"/>
          <w:u w:val="single"/>
        </w:rPr>
        <w:br w:type="page"/>
      </w:r>
    </w:p>
    <w:p w14:paraId="7049BDDF" w14:textId="77777777" w:rsidR="007F4E20" w:rsidRPr="00E364F7" w:rsidRDefault="00E364F7">
      <w:pPr>
        <w:rPr>
          <w:rFonts w:eastAsia="MS Gothic"/>
          <w:bCs/>
          <w:color w:val="548DD4"/>
          <w:szCs w:val="26"/>
        </w:rPr>
      </w:pPr>
      <w:r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5805F771" w14:textId="77777777" w:rsidR="00896845" w:rsidRDefault="00896845">
      <w:pPr>
        <w:rPr>
          <w:b/>
        </w:rPr>
      </w:pPr>
      <w:r w:rsidRPr="00E364F7">
        <w:rPr>
          <w:b/>
        </w:rPr>
        <w:t>Population</w:t>
      </w:r>
    </w:p>
    <w:p w14:paraId="68F885E3" w14:textId="4E97437A" w:rsidR="008250F9" w:rsidRDefault="00436F36" w:rsidP="00436F36">
      <w:r>
        <w:t>The proposed population for germline BRCA 1/2 mutation</w:t>
      </w:r>
      <w:r w:rsidR="00A60B18">
        <w:t xml:space="preserve"> (BRCA mutation)</w:t>
      </w:r>
      <w:r>
        <w:t xml:space="preserve"> testing are patients with metastatic (Stage IV) </w:t>
      </w:r>
      <w:r w:rsidRPr="0008569F">
        <w:t xml:space="preserve">human epidermal growth factor receptor </w:t>
      </w:r>
      <w:r>
        <w:t>(HER2)</w:t>
      </w:r>
      <w:r w:rsidR="008250F9">
        <w:t xml:space="preserve"> </w:t>
      </w:r>
      <w:r>
        <w:t>negative</w:t>
      </w:r>
      <w:r w:rsidR="00F00A7D">
        <w:t xml:space="preserve"> breast cancer</w:t>
      </w:r>
      <w:r w:rsidR="004D4B81">
        <w:t xml:space="preserve"> (either hormone receptor positive or</w:t>
      </w:r>
      <w:r w:rsidR="00233718">
        <w:t xml:space="preserve"> </w:t>
      </w:r>
      <w:r w:rsidR="004D4B81">
        <w:t>triple negative)</w:t>
      </w:r>
      <w:r w:rsidR="008250F9">
        <w:t xml:space="preserve"> </w:t>
      </w:r>
      <w:r w:rsidR="004D4B81">
        <w:t xml:space="preserve">who have disease progression on or after treatment with a taxane </w:t>
      </w:r>
      <w:r w:rsidR="005305AC">
        <w:t>and an</w:t>
      </w:r>
      <w:r w:rsidR="004D4B81">
        <w:t xml:space="preserve"> anthracycline and </w:t>
      </w:r>
      <w:r w:rsidR="005305AC">
        <w:t xml:space="preserve">are </w:t>
      </w:r>
      <w:r w:rsidR="004D4B81">
        <w:t>also refractory to or inappropriate for treatment with endocrine therapy</w:t>
      </w:r>
      <w:r w:rsidR="005305AC">
        <w:t xml:space="preserve">. Patients are eligible for germline BRCA testing if they have received an anthracycline and a taxane in either the </w:t>
      </w:r>
      <w:r w:rsidR="004D4B81">
        <w:t>neoadjuvant or adj</w:t>
      </w:r>
      <w:r w:rsidR="005305AC">
        <w:t>uvant or the metastatic setting</w:t>
      </w:r>
      <w:r w:rsidR="004D4B81">
        <w:t>.</w:t>
      </w:r>
    </w:p>
    <w:p w14:paraId="130D94F3" w14:textId="55A0BA49" w:rsidR="004D4B81" w:rsidRDefault="004D4B81" w:rsidP="00436F36">
      <w:r>
        <w:t>Patient</w:t>
      </w:r>
      <w:r w:rsidR="0081772D">
        <w:t>s</w:t>
      </w:r>
      <w:r w:rsidRPr="000A129B">
        <w:t xml:space="preserve"> with </w:t>
      </w:r>
      <w:r w:rsidR="000774F8">
        <w:t>metastatic HER2-negative</w:t>
      </w:r>
      <w:r>
        <w:t xml:space="preserve"> breast cancer who test positive for </w:t>
      </w:r>
      <w:r w:rsidR="005D3A04">
        <w:t xml:space="preserve">a germline </w:t>
      </w:r>
      <w:r>
        <w:t>BRCA mutation) and</w:t>
      </w:r>
      <w:r w:rsidRPr="000A129B">
        <w:t xml:space="preserve"> have received prior treatment with anthracycline and taxane </w:t>
      </w:r>
      <w:r w:rsidR="00507545" w:rsidRPr="000A129B">
        <w:t>and</w:t>
      </w:r>
      <w:r w:rsidRPr="000A129B">
        <w:t xml:space="preserve"> refractory</w:t>
      </w:r>
      <w:r>
        <w:t xml:space="preserve"> to</w:t>
      </w:r>
      <w:r w:rsidRPr="000A129B">
        <w:t xml:space="preserve"> </w:t>
      </w:r>
      <w:r>
        <w:t>endocrine</w:t>
      </w:r>
      <w:r w:rsidRPr="000A129B">
        <w:t xml:space="preserve"> therapy</w:t>
      </w:r>
      <w:r>
        <w:t xml:space="preserve"> (if hormone receptor positive) will become eligible for olaparib treatment</w:t>
      </w:r>
      <w:r w:rsidR="00507545">
        <w:t xml:space="preserve"> </w:t>
      </w:r>
    </w:p>
    <w:p w14:paraId="5E64E39C" w14:textId="77777777" w:rsidR="005D3A04" w:rsidRPr="0013345D" w:rsidRDefault="005D3A04" w:rsidP="005D3A04">
      <w:pPr>
        <w:keepNext/>
        <w:rPr>
          <w:u w:val="single"/>
        </w:rPr>
      </w:pPr>
      <w:r w:rsidRPr="0013345D">
        <w:rPr>
          <w:u w:val="single"/>
        </w:rPr>
        <w:t xml:space="preserve">Background </w:t>
      </w:r>
    </w:p>
    <w:p w14:paraId="5F7CBDDF" w14:textId="1EFB8A37" w:rsidR="005D3A04" w:rsidRDefault="005D3A04" w:rsidP="005D3A04">
      <w:r>
        <w:t xml:space="preserve">Breast cancer is the most common cancer affecting women in Australia. In 2017, </w:t>
      </w:r>
      <w:r w:rsidRPr="000808AC">
        <w:t xml:space="preserve">it is estimated that 17,586 women and 144 men will </w:t>
      </w:r>
      <w:r>
        <w:t xml:space="preserve">be diagnosed with breast cancer </w:t>
      </w:r>
      <w:r>
        <w:fldChar w:fldCharType="begin"/>
      </w:r>
      <w:r w:rsidR="005305AC">
        <w:instrText xml:space="preserve"> ADDIN EN.CITE &lt;EndNote&gt;&lt;Cite&gt;&lt;Author&gt;Australian Institute of Health and Welfare&lt;/Author&gt;&lt;Year&gt;2017&lt;/Year&gt;&lt;RecNum&gt;3&lt;/RecNum&gt;&lt;DisplayText&gt;[1]&lt;/DisplayText&gt;&lt;record&gt;&lt;rec-number&gt;3&lt;/rec-number&gt;&lt;foreign-keys&gt;&lt;key app="EN" db-id="aadaavff2002s7efdx25t0d9f9awrd0v0vxv" timestamp="1508731917"&gt;3&lt;/key&gt;&lt;/foreign-keys&gt;&lt;ref-type name="Government Document"&gt;46&lt;/ref-type&gt;&lt;contributors&gt;&lt;authors&gt;&lt;author&gt;Australian Institute of Health and Welfare,&lt;/author&gt;&lt;/authors&gt;&lt;/contributors&gt;&lt;titles&gt;&lt;title&gt;Cancer in Australia 2017&lt;/title&gt;&lt;/titles&gt;&lt;number&gt;Cancer series no.101. Cat. no. CAN 100&lt;/number&gt;&lt;dates&gt;&lt;year&gt;2017&lt;/year&gt;&lt;/dates&gt;&lt;pub-location&gt;Canberra&lt;/pub-location&gt;&lt;publisher&gt;AIHW&lt;/publisher&gt;&lt;urls&gt;&lt;/urls&gt;&lt;/record&gt;&lt;/Cite&gt;&lt;/EndNote&gt;</w:instrText>
      </w:r>
      <w:r>
        <w:fldChar w:fldCharType="separate"/>
      </w:r>
      <w:r w:rsidR="005305AC">
        <w:rPr>
          <w:noProof/>
        </w:rPr>
        <w:t>[1]</w:t>
      </w:r>
      <w:r>
        <w:fldChar w:fldCharType="end"/>
      </w:r>
      <w:r>
        <w:t>.</w:t>
      </w:r>
      <w:r w:rsidR="0081772D">
        <w:t xml:space="preserve"> </w:t>
      </w:r>
      <w:r w:rsidRPr="00A656A1">
        <w:t>The risk of being diagnosed with breast cancer increases with age, with 78% of new cases of breast cancer developing in women over the age of 50</w:t>
      </w:r>
      <w:r w:rsidR="004F6F1B">
        <w:t> years</w:t>
      </w:r>
      <w:r>
        <w:t xml:space="preserve"> </w:t>
      </w:r>
      <w:r>
        <w:fldChar w:fldCharType="begin"/>
      </w:r>
      <w:r w:rsidR="005305AC">
        <w:instrText xml:space="preserve"> ADDIN EN.CITE &lt;EndNote&gt;&lt;Cite&gt;&lt;Author&gt;Breast Cancer Network Australia&lt;/Author&gt;&lt;Year&gt;2017&lt;/Year&gt;&lt;RecNum&gt;4&lt;/RecNum&gt;&lt;DisplayText&gt;[2]&lt;/DisplayText&gt;&lt;record&gt;&lt;rec-number&gt;4&lt;/rec-number&gt;&lt;foreign-keys&gt;&lt;key app="EN" db-id="aadaavff2002s7efdx25t0d9f9awrd0v0vxv" timestamp="1508733502"&gt;4&lt;/key&gt;&lt;/foreign-keys&gt;&lt;ref-type name="Web Page"&gt;12&lt;/ref-type&gt;&lt;contributors&gt;&lt;authors&gt;&lt;author&gt;Breast Cancer Network Australia,&lt;/author&gt;&lt;/authors&gt;&lt;/contributors&gt;&lt;titles&gt;&lt;title&gt;Current breast cancer statistics in Australia&lt;/title&gt;&lt;/titles&gt;&lt;volume&gt;2017&lt;/volume&gt;&lt;number&gt;23 October&lt;/number&gt;&lt;dates&gt;&lt;year&gt;2017&lt;/year&gt;&lt;pub-dates&gt;&lt;date&gt;15 June 2017&lt;/date&gt;&lt;/pub-dates&gt;&lt;/dates&gt;&lt;urls&gt;&lt;related-urls&gt;&lt;url&gt;&lt;style face="underline" font="default" size="100%"&gt;https://www.bcna.org.au/media/4785/bcna-2017-current-breast-cancer-statistics-in-australia-_15jun2017.pdf&lt;/style&gt;&lt;/url&gt;&lt;/related-urls&gt;&lt;/urls&gt;&lt;custom1&gt;2017&lt;/custom1&gt;&lt;custom2&gt;23 October&lt;/custom2&gt;&lt;/record&gt;&lt;/Cite&gt;&lt;/EndNote&gt;</w:instrText>
      </w:r>
      <w:r>
        <w:fldChar w:fldCharType="separate"/>
      </w:r>
      <w:r w:rsidR="005305AC">
        <w:rPr>
          <w:noProof/>
        </w:rPr>
        <w:t>[2]</w:t>
      </w:r>
      <w:r>
        <w:fldChar w:fldCharType="end"/>
      </w:r>
      <w:r>
        <w:t>.</w:t>
      </w:r>
      <w:r w:rsidR="0081772D">
        <w:t xml:space="preserve"> </w:t>
      </w:r>
      <w:r>
        <w:t xml:space="preserve">In 2013, 5% </w:t>
      </w:r>
      <w:r w:rsidR="0081772D">
        <w:t xml:space="preserve">of </w:t>
      </w:r>
      <w:r>
        <w:t xml:space="preserve">breast cancer cases were diagnosed </w:t>
      </w:r>
      <w:r w:rsidR="0081772D">
        <w:t xml:space="preserve">in </w:t>
      </w:r>
      <w:r>
        <w:t>women under 40 years of age.</w:t>
      </w:r>
    </w:p>
    <w:p w14:paraId="4F8D0AEC" w14:textId="18557EED" w:rsidR="005D3A04" w:rsidRDefault="005D3A04" w:rsidP="005D3A04">
      <w:r>
        <w:t>Breast cancer is staged using the American Joint Committee on Cancer</w:t>
      </w:r>
      <w:r w:rsidR="0081772D">
        <w:t xml:space="preserve"> </w:t>
      </w:r>
      <w:r w:rsidRPr="00A92CBF">
        <w:t>tumour–node–metastases (TNM) staging system</w:t>
      </w:r>
      <w:r>
        <w:t xml:space="preserve"> for breast cancer </w:t>
      </w:r>
      <w:r>
        <w:fldChar w:fldCharType="begin"/>
      </w:r>
      <w:r w:rsidR="005305AC">
        <w:instrText xml:space="preserve"> ADDIN EN.CITE &lt;EndNote&gt;&lt;Cite&gt;&lt;Author&gt;Senkus&lt;/Author&gt;&lt;Year&gt;2015&lt;/Year&gt;&lt;RecNum&gt;1&lt;/RecNum&gt;&lt;DisplayText&gt;[3]&lt;/DisplayText&gt;&lt;record&gt;&lt;rec-number&gt;1&lt;/rec-number&gt;&lt;foreign-keys&gt;&lt;key app="EN" db-id="aadaavff2002s7efdx25t0d9f9awrd0v0vxv" timestamp="1508463934"&gt;1&lt;/key&gt;&lt;/foreign-keys&gt;&lt;ref-type name="Journal Article"&gt;17&lt;/ref-type&gt;&lt;contributors&gt;&lt;authors&gt;&lt;author&gt;Senkus, E.&lt;/author&gt;&lt;author&gt;Kyriakides, S.&lt;/author&gt;&lt;author&gt;Ohno, S.&lt;/author&gt;&lt;author&gt;Penault-Llorca, F.&lt;/author&gt;&lt;author&gt;Poortmans, P.&lt;/author&gt;&lt;author&gt;Rutgers, E.&lt;/author&gt;&lt;author&gt;Zackrisson, S.&lt;/author&gt;&lt;author&gt;Cardoso, F.&lt;/author&gt;&lt;/authors&gt;&lt;/contributors&gt;&lt;titles&gt;&lt;title&gt;Primary breast cancer: ESMO Clinical Practice Guidelines for diagnosis, treatment and follow-up†&lt;/title&gt;&lt;secondary-title&gt;Annals of Oncology&lt;/secondary-title&gt;&lt;/titles&gt;&lt;periodical&gt;&lt;full-title&gt;Annals of Oncology&lt;/full-title&gt;&lt;/periodical&gt;&lt;pages&gt;v8-v30&lt;/pages&gt;&lt;volume&gt;26&lt;/volume&gt;&lt;number&gt;suppl_5&lt;/number&gt;&lt;dates&gt;&lt;year&gt;2015&lt;/year&gt;&lt;/dates&gt;&lt;isbn&gt;0923-7534&lt;/isbn&gt;&lt;urls&gt;&lt;related-urls&gt;&lt;url&gt;http://dx.doi.org/10.1093/annonc/mdv298&lt;/url&gt;&lt;url&gt;https://watermark.silverchair.com/mdv298.pdf?token=AQECAHi208BE49Ooan9kkhW_Ercy7Dm3ZL_9Cf3qfKAc485ysgAAAfowggH2BgkqhkiG9w0BBwagggHnMIIB4wIBADCCAdwGCSqGSIb3DQEHATAeBglghkgBZQMEAS4wEQQM9dl4nq26Td8A3EvyAgEQgIIBrQzjFCCevGYzrR8DmI9nJI9vxd1JQ0aRYJSQivPFK92v7rL5mCXHV3RtX8TH0xmwgIriz2do1Ai5G1jWKuu7xasu3ab8rWX2C4_zr44cCEsul7nxanTDBbXQvqTLr1459D8I5ocZl5l34DIU_VWoYtEW1sifz5OUGPOHaxGz4IS6dUMyxzQpUcWpQ1onjoU1mYkTxGtey43CqK43rgBpw3OmwPVgOGZFLLYFtUueC7oa8gI-vV-FG8huLEorP9A6AdOandhX4Sn-P6G-mY2h5tLQXF1JH5BL9nD1YB4-Tqefif7vELugd0adlR07Ds8FPg-0y75FqZU3blYhp-UgMKjP9wqUjlieoFFrOZ2fAL_0DjSDxPzSS0SaVQaYcdKxXfC52Vf3ZgTbrwuF1nSZbui8PYI07YkWjpLG3xhA5ELml1B1_lAYvHczYruXbekvzydauJJ_RyHgyR6jls2s8f1VGKNxr9cuLGejpJ796LKVMCSDkil2E005BnVOHCRtxNQnDnMEhQlmbzWgJLUM0WFtgSlXWYId_NCtTi0N-1wYitf-r9ps589Ln4k2VQ&lt;/url&gt;&lt;/related-urls&gt;&lt;/urls&gt;&lt;electronic-resource-num&gt;10.1093/annonc/mdv298&lt;/electronic-resource-num&gt;&lt;/record&gt;&lt;/Cite&gt;&lt;/EndNote&gt;</w:instrText>
      </w:r>
      <w:r>
        <w:fldChar w:fldCharType="separate"/>
      </w:r>
      <w:r w:rsidR="005305AC">
        <w:rPr>
          <w:noProof/>
        </w:rPr>
        <w:t>[3]</w:t>
      </w:r>
      <w:r>
        <w:fldChar w:fldCharType="end"/>
      </w:r>
      <w:r>
        <w:t xml:space="preserve">. Stage IV or metastatic breast cancer is where the cancer has spread from the original (primary) tumour to distant organs or distant lymph nodes (‘distant’ cancer) and is detectable by classic clinical or radiographic means or histologically proven to be larger than 0.2mm </w:t>
      </w:r>
      <w:r>
        <w:fldChar w:fldCharType="begin"/>
      </w:r>
      <w:r w:rsidR="005305AC">
        <w:instrText xml:space="preserve"> ADDIN EN.CITE &lt;EndNote&gt;&lt;Cite&gt;&lt;Author&gt;National Comprehensive Cancer Network&lt;/Author&gt;&lt;Year&gt;2017&lt;/Year&gt;&lt;RecNum&gt;12&lt;/RecNum&gt;&lt;DisplayText&gt;[4]&lt;/DisplayText&gt;&lt;record&gt;&lt;rec-number&gt;12&lt;/rec-number&gt;&lt;foreign-keys&gt;&lt;key app="EN" db-id="aadaavff2002s7efdx25t0d9f9awrd0v0vxv" timestamp="1509061052"&gt;12&lt;/key&gt;&lt;/foreign-keys&gt;&lt;ref-type name="Web Page"&gt;12&lt;/ref-type&gt;&lt;contributors&gt;&lt;authors&gt;&lt;author&gt;National Comprehensive Cancer Network,&lt;/author&gt;&lt;/authors&gt;&lt;/contributors&gt;&lt;titles&gt;&lt;title&gt;Breast Cancer (Version 2.2017)&lt;/title&gt;&lt;/titles&gt;&lt;volume&gt;2017&lt;/volume&gt;&lt;number&gt;26 October&lt;/number&gt;&lt;dates&gt;&lt;year&gt;2017&lt;/year&gt;&lt;/dates&gt;&lt;urls&gt;&lt;related-urls&gt;&lt;url&gt;&lt;style face="underline" font="default" size="100%"&gt;https://www.nccn.org/professionals/physician_gls/f_guidelines.asp#breast&lt;/style&gt;&lt;/url&gt;&lt;/related-urls&gt;&lt;/urls&gt;&lt;custom1&gt;2017&lt;/custom1&gt;&lt;custom2&gt;26 October&lt;/custom2&gt;&lt;/record&gt;&lt;/Cite&gt;&lt;/EndNote&gt;</w:instrText>
      </w:r>
      <w:r>
        <w:fldChar w:fldCharType="separate"/>
      </w:r>
      <w:r w:rsidR="005305AC">
        <w:rPr>
          <w:noProof/>
        </w:rPr>
        <w:t>[4]</w:t>
      </w:r>
      <w:r>
        <w:fldChar w:fldCharType="end"/>
      </w:r>
      <w:r>
        <w:t>. Refer to Appendix A and B for further information on the staging of breast cancer.</w:t>
      </w:r>
    </w:p>
    <w:p w14:paraId="70E8E3B0" w14:textId="0320B1E6" w:rsidR="005D3A04" w:rsidRPr="007133B1" w:rsidRDefault="005D3A04" w:rsidP="005D3A04">
      <w:r w:rsidRPr="00201AD1">
        <w:t>Although treatable, metastatic breast cancer remains an incurable disease with a median overall survival of about two to three years and a five year survival of only about 25%</w:t>
      </w:r>
      <w:r>
        <w:t xml:space="preserve"> </w:t>
      </w:r>
      <w:r>
        <w:fldChar w:fldCharType="begin">
          <w:fldData xml:space="preserve">PEVuZE5vdGU+PENpdGU+PEF1dGhvcj5TdW5kcXVpc3Q8L0F1dGhvcj48WWVhcj4yMDE3PC9ZZWFy
PjxSZWNOdW0+MzQ8L1JlY051bT48RGlzcGxheVRleHQ+WzVdPC9EaXNwbGF5VGV4dD48cmVjb3Jk
PjxyZWMtbnVtYmVyPjM0PC9yZWMtbnVtYmVyPjxmb3JlaWduLWtleXM+PGtleSBhcHA9IkVOIiBk
Yi1pZD0iYWFkYWF2ZmYyMDAyczdlZmR4MjV0MGQ5Zjlhd3JkMHYwdnh2IiB0aW1lc3RhbXA9IjE1
MTAxMTcxNDEiPjM0PC9rZXk+PC9mb3JlaWduLWtleXM+PHJlZi10eXBlIG5hbWU9IkpvdXJuYWwg
QXJ0aWNsZSI+MTc8L3JlZi10eXBlPjxjb250cmlidXRvcnM+PGF1dGhvcnM+PGF1dGhvcj5TdW5k
cXVpc3QsIE0uPC9hdXRob3I+PGF1dGhvcj5CcnVkaW4sIEwuPC9hdXRob3I+PGF1dGhvcj5UZWps
ZXIsIEcuPC9hdXRob3I+PC9hdXRob3JzPjwvY29udHJpYnV0b3JzPjxhdXRoLWFkZHJlc3M+S2Fs
bWFyIENvdW50eSBCcmVhc3QgQ2VudHJlLCBTdXJnZXJ5LCBDb3VudHkgSG9zcGl0YWwsIEthbG1h
ciwgU3dlZGVuLiBFbGVjdHJvbmljIGFkZHJlc3M6IG1hcmllLnN1bmRxdmlzdEBsdGthbG1hci5z
ZS4mI3hEO0RlcCBvZiBQaHlzaW9sb2d5LCBDb3VudHkgSG9zcGl0YWwsIEthbG1hciwgU3dlZGVu
LiBFbGVjdHJvbmljIGFkZHJlc3M6IGxhcnMuYnJ1ZGluQGx0a2FsbWFyLnNlLiYjeEQ7S2FsbWFy
IENvdW50eSBCcmVhc3QgQ2VudHJlLCBTdXJnZXJ5LCBWYXN0ZXJ2aWsgSG9zcGl0YWwsIFN3ZWRl
bi4gRWxlY3Ryb25pYyBhZGRyZXNzOiBnb3JhbkB0ZWpsZXIuc2UuPC9hdXRoLWFkZHJlc3M+PHRp
dGxlcz48dGl0bGU+SW1wcm92ZWQgc3Vydml2YWwgaW4gbWV0YXN0YXRpYyBicmVhc3QgY2FuY2Vy
IDE5ODUtMjAxNjwvdGl0bGU+PHNlY29uZGFyeS10aXRsZT5CcmVhc3Q8L3NlY29uZGFyeS10aXRs
ZT48YWx0LXRpdGxlPkJyZWFzdCAoRWRpbmJ1cmdoLCBTY290bGFuZCk8L2FsdC10aXRsZT48L3Rp
dGxlcz48cGVyaW9kaWNhbD48ZnVsbC10aXRsZT5CcmVhc3Q8L2Z1bGwtdGl0bGU+PGFiYnItMT5C
cmVhc3QgKEVkaW5idXJnaCwgU2NvdGxhbmQpPC9hYmJyLTE+PC9wZXJpb2RpY2FsPjxhbHQtcGVy
aW9kaWNhbD48ZnVsbC10aXRsZT5CcmVhc3Q8L2Z1bGwtdGl0bGU+PGFiYnItMT5CcmVhc3QgKEVk
aW5idXJnaCwgU2NvdGxhbmQpPC9hYmJyLTE+PC9hbHQtcGVyaW9kaWNhbD48cGFnZXM+NDYtNTA8
L3BhZ2VzPjx2b2x1bWU+MzE8L3ZvbHVtZT48ZWRpdGlvbj4yMDE2LzExLzA1PC9lZGl0aW9uPjxr
ZXl3b3Jkcz48a2V5d29yZD5BZHVsdDwva2V5d29yZD48a2V5d29yZD5BZ2VkPC9rZXl3b3JkPjxr
ZXl3b3JkPkFudGluZW9wbGFzdGljIEFnZW50cy90aGVyYXBldXRpYyB1c2U8L2tleXdvcmQ+PGtl
eXdvcmQ+QnJlYXN0IE5lb3BsYXNtcy8qbW9ydGFsaXR5L3BhdGhvbG9neS90aGVyYXB5PC9rZXl3
b3JkPjxrZXl3b3JkPkRpc2Vhc2UtRnJlZSBTdXJ2aXZhbDwva2V5d29yZD48a2V5d29yZD5GZW1h
bGU8L2tleXdvcmQ+PGtleXdvcmQ+SHVtYW5zPC9rZXl3b3JkPjxrZXl3b3JkPkthcGxhbi1NZWll
ciBFc3RpbWF0ZTwva2V5d29yZD48a2V5d29yZD5NaWRkbGUgQWdlZDwva2V5d29yZD48a2V5d29y
ZD5OZW9wbGFzbSBNZXRhc3Rhc2lzPC9rZXl3b3JkPjxrZXl3b3JkPlByb3BvcnRpb25hbCBIYXph
cmRzIE1vZGVsczwva2V5d29yZD48a2V5d29yZD5SZWNlcHRvciwgRXJiQi0yL2FuYWx5c2lzPC9r
ZXl3b3JkPjxrZXl3b3JkPlJlZ2lzdHJpZXM8L2tleXdvcmQ+PGtleXdvcmQ+U3Vydml2YWwgUmF0
ZS90cmVuZHM8L2tleXdvcmQ+PGtleXdvcmQ+U3dlZGVuL2VwaWRlbWlvbG9neTwva2V5d29yZD48
a2V5d29yZD5UcmFzdHV6dW1hYi90aGVyYXBldXRpYyB1c2U8L2tleXdvcmQ+PGtleXdvcmQ+KkJy
ZWFzdCBjYW5jZXI8L2tleXdvcmQ+PGtleXdvcmQ+Kk1ldGFzdGF0aWM8L2tleXdvcmQ+PGtleXdv
cmQ+KlByb2dub3Npczwva2V5d29yZD48a2V5d29yZD4qU3Vydml2YWw8L2tleXdvcmQ+PC9rZXl3
b3Jkcz48ZGF0ZXM+PHllYXI+MjAxNzwveWVhcj48cHViLWRhdGVzPjxkYXRlPkZlYjwvZGF0ZT48
L3B1Yi1kYXRlcz48L2RhdGVzPjxpc2JuPjA5NjAtOTc3NjwvaXNibj48YWNjZXNzaW9uLW51bT4y
NzgxMDY5OTwvYWNjZXNzaW9uLW51bT48dXJscz48L3VybHM+PGVsZWN0cm9uaWMtcmVzb3VyY2Ut
bnVtPjEwLjEwMTYvai5icmVhc3QuMjAxNi4xMC4wMDU8L2VsZWN0cm9uaWMtcmVzb3VyY2UtbnVt
PjxyZW1vdGUtZGF0YWJhc2UtcHJvdmlkZXI+TkxNPC9yZW1vdGUtZGF0YWJhc2UtcHJvdmlkZXI+
PGxhbmd1YWdlPmVuZzwvbGFuZ3VhZ2U+PC9yZWNvcmQ+PC9DaXRlPjwvRW5kTm90ZT5=
</w:fldData>
        </w:fldChar>
      </w:r>
      <w:r w:rsidR="005305AC">
        <w:instrText xml:space="preserve"> ADDIN EN.CITE </w:instrText>
      </w:r>
      <w:r w:rsidR="005305AC">
        <w:fldChar w:fldCharType="begin">
          <w:fldData xml:space="preserve">PEVuZE5vdGU+PENpdGU+PEF1dGhvcj5TdW5kcXVpc3Q8L0F1dGhvcj48WWVhcj4yMDE3PC9ZZWFy
PjxSZWNOdW0+MzQ8L1JlY051bT48RGlzcGxheVRleHQ+WzVdPC9EaXNwbGF5VGV4dD48cmVjb3Jk
PjxyZWMtbnVtYmVyPjM0PC9yZWMtbnVtYmVyPjxmb3JlaWduLWtleXM+PGtleSBhcHA9IkVOIiBk
Yi1pZD0iYWFkYWF2ZmYyMDAyczdlZmR4MjV0MGQ5Zjlhd3JkMHYwdnh2IiB0aW1lc3RhbXA9IjE1
MTAxMTcxNDEiPjM0PC9rZXk+PC9mb3JlaWduLWtleXM+PHJlZi10eXBlIG5hbWU9IkpvdXJuYWwg
QXJ0aWNsZSI+MTc8L3JlZi10eXBlPjxjb250cmlidXRvcnM+PGF1dGhvcnM+PGF1dGhvcj5TdW5k
cXVpc3QsIE0uPC9hdXRob3I+PGF1dGhvcj5CcnVkaW4sIEwuPC9hdXRob3I+PGF1dGhvcj5UZWps
ZXIsIEcuPC9hdXRob3I+PC9hdXRob3JzPjwvY29udHJpYnV0b3JzPjxhdXRoLWFkZHJlc3M+S2Fs
bWFyIENvdW50eSBCcmVhc3QgQ2VudHJlLCBTdXJnZXJ5LCBDb3VudHkgSG9zcGl0YWwsIEthbG1h
ciwgU3dlZGVuLiBFbGVjdHJvbmljIGFkZHJlc3M6IG1hcmllLnN1bmRxdmlzdEBsdGthbG1hci5z
ZS4mI3hEO0RlcCBvZiBQaHlzaW9sb2d5LCBDb3VudHkgSG9zcGl0YWwsIEthbG1hciwgU3dlZGVu
LiBFbGVjdHJvbmljIGFkZHJlc3M6IGxhcnMuYnJ1ZGluQGx0a2FsbWFyLnNlLiYjeEQ7S2FsbWFy
IENvdW50eSBCcmVhc3QgQ2VudHJlLCBTdXJnZXJ5LCBWYXN0ZXJ2aWsgSG9zcGl0YWwsIFN3ZWRl
bi4gRWxlY3Ryb25pYyBhZGRyZXNzOiBnb3JhbkB0ZWpsZXIuc2UuPC9hdXRoLWFkZHJlc3M+PHRp
dGxlcz48dGl0bGU+SW1wcm92ZWQgc3Vydml2YWwgaW4gbWV0YXN0YXRpYyBicmVhc3QgY2FuY2Vy
IDE5ODUtMjAxNjwvdGl0bGU+PHNlY29uZGFyeS10aXRsZT5CcmVhc3Q8L3NlY29uZGFyeS10aXRs
ZT48YWx0LXRpdGxlPkJyZWFzdCAoRWRpbmJ1cmdoLCBTY290bGFuZCk8L2FsdC10aXRsZT48L3Rp
dGxlcz48cGVyaW9kaWNhbD48ZnVsbC10aXRsZT5CcmVhc3Q8L2Z1bGwtdGl0bGU+PGFiYnItMT5C
cmVhc3QgKEVkaW5idXJnaCwgU2NvdGxhbmQpPC9hYmJyLTE+PC9wZXJpb2RpY2FsPjxhbHQtcGVy
aW9kaWNhbD48ZnVsbC10aXRsZT5CcmVhc3Q8L2Z1bGwtdGl0bGU+PGFiYnItMT5CcmVhc3QgKEVk
aW5idXJnaCwgU2NvdGxhbmQpPC9hYmJyLTE+PC9hbHQtcGVyaW9kaWNhbD48cGFnZXM+NDYtNTA8
L3BhZ2VzPjx2b2x1bWU+MzE8L3ZvbHVtZT48ZWRpdGlvbj4yMDE2LzExLzA1PC9lZGl0aW9uPjxr
ZXl3b3Jkcz48a2V5d29yZD5BZHVsdDwva2V5d29yZD48a2V5d29yZD5BZ2VkPC9rZXl3b3JkPjxr
ZXl3b3JkPkFudGluZW9wbGFzdGljIEFnZW50cy90aGVyYXBldXRpYyB1c2U8L2tleXdvcmQ+PGtl
eXdvcmQ+QnJlYXN0IE5lb3BsYXNtcy8qbW9ydGFsaXR5L3BhdGhvbG9neS90aGVyYXB5PC9rZXl3
b3JkPjxrZXl3b3JkPkRpc2Vhc2UtRnJlZSBTdXJ2aXZhbDwva2V5d29yZD48a2V5d29yZD5GZW1h
bGU8L2tleXdvcmQ+PGtleXdvcmQ+SHVtYW5zPC9rZXl3b3JkPjxrZXl3b3JkPkthcGxhbi1NZWll
ciBFc3RpbWF0ZTwva2V5d29yZD48a2V5d29yZD5NaWRkbGUgQWdlZDwva2V5d29yZD48a2V5d29y
ZD5OZW9wbGFzbSBNZXRhc3Rhc2lzPC9rZXl3b3JkPjxrZXl3b3JkPlByb3BvcnRpb25hbCBIYXph
cmRzIE1vZGVsczwva2V5d29yZD48a2V5d29yZD5SZWNlcHRvciwgRXJiQi0yL2FuYWx5c2lzPC9r
ZXl3b3JkPjxrZXl3b3JkPlJlZ2lzdHJpZXM8L2tleXdvcmQ+PGtleXdvcmQ+U3Vydml2YWwgUmF0
ZS90cmVuZHM8L2tleXdvcmQ+PGtleXdvcmQ+U3dlZGVuL2VwaWRlbWlvbG9neTwva2V5d29yZD48
a2V5d29yZD5UcmFzdHV6dW1hYi90aGVyYXBldXRpYyB1c2U8L2tleXdvcmQ+PGtleXdvcmQ+KkJy
ZWFzdCBjYW5jZXI8L2tleXdvcmQ+PGtleXdvcmQ+Kk1ldGFzdGF0aWM8L2tleXdvcmQ+PGtleXdv
cmQ+KlByb2dub3Npczwva2V5d29yZD48a2V5d29yZD4qU3Vydml2YWw8L2tleXdvcmQ+PC9rZXl3
b3Jkcz48ZGF0ZXM+PHllYXI+MjAxNzwveWVhcj48cHViLWRhdGVzPjxkYXRlPkZlYjwvZGF0ZT48
L3B1Yi1kYXRlcz48L2RhdGVzPjxpc2JuPjA5NjAtOTc3NjwvaXNibj48YWNjZXNzaW9uLW51bT4y
NzgxMDY5OTwvYWNjZXNzaW9uLW51bT48dXJscz48L3VybHM+PGVsZWN0cm9uaWMtcmVzb3VyY2Ut
bnVtPjEwLjEwMTYvai5icmVhc3QuMjAxNi4xMC4wMDU8L2VsZWN0cm9uaWMtcmVzb3VyY2UtbnVt
PjxyZW1vdGUtZGF0YWJhc2UtcHJvdmlkZXI+TkxNPC9yZW1vdGUtZGF0YWJhc2UtcHJvdmlkZXI+
PGxhbmd1YWdlPmVuZzwvbGFuZ3VhZ2U+PC9yZWNvcmQ+PC9DaXRlPjwvRW5kTm90ZT5=
</w:fldData>
        </w:fldChar>
      </w:r>
      <w:r w:rsidR="005305AC">
        <w:instrText xml:space="preserve"> ADDIN EN.CITE.DATA </w:instrText>
      </w:r>
      <w:r w:rsidR="005305AC">
        <w:fldChar w:fldCharType="end"/>
      </w:r>
      <w:r>
        <w:fldChar w:fldCharType="separate"/>
      </w:r>
      <w:r w:rsidR="005305AC">
        <w:rPr>
          <w:noProof/>
        </w:rPr>
        <w:t>[5]</w:t>
      </w:r>
      <w:r>
        <w:fldChar w:fldCharType="end"/>
      </w:r>
      <w:r>
        <w:t>.</w:t>
      </w:r>
    </w:p>
    <w:p w14:paraId="0570DB4D" w14:textId="769FCBA9" w:rsidR="005D3A04" w:rsidRPr="00507545" w:rsidRDefault="005D3A04" w:rsidP="005D3A04">
      <w:pPr>
        <w:rPr>
          <w:u w:val="single"/>
        </w:rPr>
      </w:pPr>
      <w:r w:rsidRPr="00507545">
        <w:rPr>
          <w:u w:val="single"/>
        </w:rPr>
        <w:t>Subtypes of</w:t>
      </w:r>
      <w:r>
        <w:rPr>
          <w:u w:val="single"/>
        </w:rPr>
        <w:t xml:space="preserve"> </w:t>
      </w:r>
      <w:r w:rsidRPr="00507545">
        <w:rPr>
          <w:u w:val="single"/>
        </w:rPr>
        <w:t>breast cancer</w:t>
      </w:r>
      <w:r w:rsidR="00300B72">
        <w:rPr>
          <w:u w:val="single"/>
        </w:rPr>
        <w:t xml:space="preserve"> </w:t>
      </w:r>
    </w:p>
    <w:p w14:paraId="2E0C94BF" w14:textId="65C05F61" w:rsidR="005D3A04" w:rsidRDefault="005D3A04" w:rsidP="005D3A04">
      <w:pPr>
        <w:rPr>
          <w:rFonts w:eastAsia="Times New Roman" w:cs="Arial"/>
          <w:color w:val="000000"/>
          <w:szCs w:val="18"/>
        </w:rPr>
      </w:pPr>
      <w:r w:rsidRPr="001F45D6">
        <w:rPr>
          <w:rFonts w:eastAsia="Times New Roman" w:cs="Arial"/>
          <w:color w:val="000000"/>
          <w:szCs w:val="18"/>
        </w:rPr>
        <w:t>Treatment decisions are impacted not only by receptor status/molecular subtype, but also tumour stage and grade, symptoms and patient factors. Determination of the molecular subtype is a standard part of the workup of breast cancer diagnosis as it provides valuable prognostic information and determines the treatment pathway the patient will follow.</w:t>
      </w:r>
      <w:r>
        <w:rPr>
          <w:rFonts w:eastAsia="Times New Roman" w:cs="Arial"/>
          <w:color w:val="000000"/>
          <w:szCs w:val="18"/>
        </w:rPr>
        <w:t xml:space="preserve"> </w:t>
      </w:r>
      <w:r w:rsidRPr="005D3A04">
        <w:rPr>
          <w:rFonts w:eastAsia="Times New Roman" w:cs="Arial"/>
          <w:color w:val="000000"/>
          <w:szCs w:val="18"/>
        </w:rPr>
        <w:t>In general, the expression</w:t>
      </w:r>
      <w:r w:rsidR="0037350D">
        <w:rPr>
          <w:rFonts w:eastAsia="Times New Roman" w:cs="Arial"/>
          <w:color w:val="000000"/>
          <w:szCs w:val="18"/>
        </w:rPr>
        <w:t>s</w:t>
      </w:r>
      <w:r w:rsidRPr="005D3A04">
        <w:rPr>
          <w:rFonts w:eastAsia="Times New Roman" w:cs="Arial"/>
          <w:color w:val="000000"/>
          <w:szCs w:val="18"/>
        </w:rPr>
        <w:t xml:space="preserve"> of three receptors on the tumour are routinely d</w:t>
      </w:r>
      <w:r>
        <w:rPr>
          <w:rFonts w:eastAsia="Times New Roman" w:cs="Arial"/>
          <w:color w:val="000000"/>
          <w:szCs w:val="18"/>
        </w:rPr>
        <w:t>etermined in clinical practice:</w:t>
      </w:r>
    </w:p>
    <w:p w14:paraId="3C68CA6B" w14:textId="43EDA275" w:rsidR="005D3A04" w:rsidRDefault="000F5F90" w:rsidP="00507545">
      <w:pPr>
        <w:pStyle w:val="ListParagraph"/>
        <w:numPr>
          <w:ilvl w:val="0"/>
          <w:numId w:val="24"/>
        </w:numPr>
        <w:rPr>
          <w:rFonts w:eastAsia="Times New Roman" w:cs="Arial"/>
          <w:color w:val="000000"/>
          <w:szCs w:val="18"/>
        </w:rPr>
      </w:pPr>
      <w:r>
        <w:rPr>
          <w:rFonts w:eastAsia="Times New Roman" w:cs="Arial"/>
          <w:color w:val="000000"/>
          <w:szCs w:val="18"/>
        </w:rPr>
        <w:t>Oe</w:t>
      </w:r>
      <w:r w:rsidR="005D3A04" w:rsidRPr="00507545">
        <w:rPr>
          <w:rFonts w:eastAsia="Times New Roman" w:cs="Arial"/>
          <w:color w:val="000000"/>
          <w:szCs w:val="18"/>
        </w:rPr>
        <w:t>strogen</w:t>
      </w:r>
      <w:r w:rsidR="00A97488">
        <w:rPr>
          <w:rFonts w:eastAsia="Times New Roman" w:cs="Arial"/>
          <w:color w:val="000000"/>
          <w:szCs w:val="18"/>
        </w:rPr>
        <w:t xml:space="preserve"> receptor</w:t>
      </w:r>
      <w:r w:rsidR="005D3A04" w:rsidRPr="00507545">
        <w:rPr>
          <w:rFonts w:eastAsia="Times New Roman" w:cs="Arial"/>
          <w:color w:val="000000"/>
          <w:szCs w:val="18"/>
        </w:rPr>
        <w:t xml:space="preserve"> (ER)</w:t>
      </w:r>
      <w:r w:rsidR="005D3A04">
        <w:rPr>
          <w:rFonts w:eastAsia="Times New Roman" w:cs="Arial"/>
          <w:color w:val="000000"/>
          <w:szCs w:val="18"/>
        </w:rPr>
        <w:t>;</w:t>
      </w:r>
    </w:p>
    <w:p w14:paraId="1B2A453D" w14:textId="75C8C7B9" w:rsidR="005D3A04" w:rsidRDefault="00A97488" w:rsidP="00507545">
      <w:pPr>
        <w:pStyle w:val="ListParagraph"/>
        <w:numPr>
          <w:ilvl w:val="0"/>
          <w:numId w:val="24"/>
        </w:numPr>
        <w:rPr>
          <w:rFonts w:eastAsia="Times New Roman" w:cs="Arial"/>
          <w:color w:val="000000"/>
          <w:szCs w:val="18"/>
        </w:rPr>
      </w:pPr>
      <w:r w:rsidRPr="00A97488">
        <w:rPr>
          <w:rFonts w:eastAsia="Times New Roman" w:cs="Arial"/>
          <w:color w:val="000000"/>
          <w:szCs w:val="18"/>
        </w:rPr>
        <w:t>P</w:t>
      </w:r>
      <w:r w:rsidR="005D3A04" w:rsidRPr="00507545">
        <w:rPr>
          <w:rFonts w:eastAsia="Times New Roman" w:cs="Arial"/>
          <w:color w:val="000000"/>
          <w:szCs w:val="18"/>
        </w:rPr>
        <w:t>rogesterone</w:t>
      </w:r>
      <w:r>
        <w:rPr>
          <w:rFonts w:eastAsia="Times New Roman" w:cs="Arial"/>
          <w:color w:val="000000"/>
          <w:szCs w:val="18"/>
        </w:rPr>
        <w:t xml:space="preserve"> receptor</w:t>
      </w:r>
      <w:r w:rsidR="005D3A04" w:rsidRPr="00507545">
        <w:rPr>
          <w:rFonts w:eastAsia="Times New Roman" w:cs="Arial"/>
          <w:color w:val="000000"/>
          <w:szCs w:val="18"/>
        </w:rPr>
        <w:t xml:space="preserve"> (PR)</w:t>
      </w:r>
      <w:r w:rsidR="005D3A04">
        <w:rPr>
          <w:rFonts w:eastAsia="Times New Roman" w:cs="Arial"/>
          <w:color w:val="000000"/>
          <w:szCs w:val="18"/>
        </w:rPr>
        <w:t>;</w:t>
      </w:r>
    </w:p>
    <w:p w14:paraId="24A8076C" w14:textId="250FDE16" w:rsidR="005D3A04" w:rsidRPr="00507545" w:rsidRDefault="005D3A04" w:rsidP="00507545">
      <w:pPr>
        <w:pStyle w:val="ListParagraph"/>
        <w:numPr>
          <w:ilvl w:val="0"/>
          <w:numId w:val="24"/>
        </w:numPr>
        <w:rPr>
          <w:rFonts w:eastAsia="Times New Roman" w:cs="Arial"/>
          <w:color w:val="000000"/>
          <w:szCs w:val="18"/>
        </w:rPr>
      </w:pPr>
      <w:r w:rsidRPr="005D3A04">
        <w:rPr>
          <w:rFonts w:eastAsia="Times New Roman" w:cs="Arial"/>
          <w:color w:val="000000"/>
          <w:szCs w:val="18"/>
        </w:rPr>
        <w:t>HER2</w:t>
      </w:r>
      <w:r>
        <w:rPr>
          <w:rFonts w:eastAsia="Times New Roman" w:cs="Arial"/>
          <w:color w:val="000000"/>
          <w:szCs w:val="18"/>
        </w:rPr>
        <w:t>.</w:t>
      </w:r>
    </w:p>
    <w:p w14:paraId="0F6B6820" w14:textId="46BE0709" w:rsidR="001079B3" w:rsidRDefault="00421A88" w:rsidP="00436F36">
      <w:r>
        <w:t xml:space="preserve">Only patients with metastatic </w:t>
      </w:r>
      <w:r w:rsidR="000774F8">
        <w:t>HER2-negative</w:t>
      </w:r>
      <w:r>
        <w:t xml:space="preserve"> breast cancer are relevant to this application.</w:t>
      </w:r>
    </w:p>
    <w:p w14:paraId="39D5CBBD" w14:textId="2686600E" w:rsidR="00BC27E2" w:rsidRDefault="00BC27E2" w:rsidP="003F654A">
      <w:pPr>
        <w:keepNext/>
      </w:pPr>
      <w:r>
        <w:lastRenderedPageBreak/>
        <w:t>There are two clinical subgroups of p</w:t>
      </w:r>
      <w:r w:rsidR="005247C1">
        <w:t>atients with metastatic HER2-negative breast cancer</w:t>
      </w:r>
      <w:r>
        <w:t>:</w:t>
      </w:r>
    </w:p>
    <w:p w14:paraId="7DC9F1D1" w14:textId="43AEBEC0" w:rsidR="00421A88" w:rsidRDefault="00BC27E2" w:rsidP="003F654A">
      <w:pPr>
        <w:pStyle w:val="ListParagraph"/>
        <w:numPr>
          <w:ilvl w:val="0"/>
          <w:numId w:val="25"/>
        </w:numPr>
      </w:pPr>
      <w:r>
        <w:t>Hormone receptor positive, i.e. ER+ and/or PR+; and</w:t>
      </w:r>
    </w:p>
    <w:p w14:paraId="490ED3E7" w14:textId="279C0725" w:rsidR="005D3A04" w:rsidRDefault="00233718" w:rsidP="003F654A">
      <w:pPr>
        <w:pStyle w:val="ListParagraph"/>
        <w:numPr>
          <w:ilvl w:val="0"/>
          <w:numId w:val="25"/>
        </w:numPr>
      </w:pPr>
      <w:r>
        <w:t>Hormone receptor negative</w:t>
      </w:r>
      <w:r w:rsidR="00A97488">
        <w:t xml:space="preserve"> (</w:t>
      </w:r>
      <w:r>
        <w:t>t</w:t>
      </w:r>
      <w:r w:rsidR="00BC27E2">
        <w:t>riple negative</w:t>
      </w:r>
      <w:r w:rsidR="00A97488">
        <w:t>)</w:t>
      </w:r>
      <w:r w:rsidR="00BC27E2">
        <w:t xml:space="preserve"> (i.e. </w:t>
      </w:r>
      <w:r w:rsidR="009760D2">
        <w:t>negative</w:t>
      </w:r>
      <w:r w:rsidR="00BC27E2">
        <w:t xml:space="preserve"> for ER, PR and HER2).</w:t>
      </w:r>
    </w:p>
    <w:p w14:paraId="347D5ABB" w14:textId="47647798" w:rsidR="0081772D" w:rsidRPr="0081772D" w:rsidRDefault="0081772D" w:rsidP="0073631F">
      <w:pPr>
        <w:rPr>
          <w:b/>
        </w:rPr>
      </w:pPr>
      <w:r>
        <w:t xml:space="preserve">The majority of breast cancers are HER2-negative/hormone receptor positive (63%) based on histological subtypes; whereas approximately 15% are triple negative </w:t>
      </w:r>
      <w:r>
        <w:fldChar w:fldCharType="begin"/>
      </w:r>
      <w:r w:rsidR="0073631F">
        <w:instrText xml:space="preserve"> ADDIN EN.CITE &lt;EndNote&gt;&lt;Cite&gt;&lt;Author&gt;Howlader&lt;/Author&gt;&lt;Year&gt;2014&lt;/Year&gt;&lt;RecNum&gt;17&lt;/RecNum&gt;&lt;DisplayText&gt;[6]&lt;/DisplayText&gt;&lt;record&gt;&lt;rec-number&gt;17&lt;/rec-number&gt;&lt;foreign-keys&gt;&lt;key app="EN" db-id="aadaavff2002s7efdx25t0d9f9awrd0v0vxv" timestamp="1509407085"&gt;17&lt;/key&gt;&lt;/foreign-keys&gt;&lt;ref-type name="Journal Article"&gt;17&lt;/ref-type&gt;&lt;contributors&gt;&lt;authors&gt;&lt;author&gt;Howlader, Nadia&lt;/author&gt;&lt;author&gt;Altekruse, Sean F.&lt;/author&gt;&lt;author&gt;Li, Christopher I.&lt;/author&gt;&lt;author&gt;Chen, Vivien W.&lt;/author&gt;&lt;author&gt;Clarke, Christina A.&lt;/author&gt;&lt;author&gt;Ries, Lynn A. G.&lt;/author&gt;&lt;author&gt;Cronin, Kathleen A.&lt;/author&gt;&lt;/authors&gt;&lt;/contributors&gt;&lt;titles&gt;&lt;title&gt;US Incidence of Breast Cancer Subtypes Defined by Joint Hormone Receptor and HER2 Status&lt;/title&gt;&lt;secondary-title&gt;JNCI: Journal of the National Cancer Institute&lt;/secondary-title&gt;&lt;/titles&gt;&lt;periodical&gt;&lt;full-title&gt;JNCI: Journal of the National Cancer Institute&lt;/full-title&gt;&lt;/periodical&gt;&lt;pages&gt;dju055-dju055&lt;/pages&gt;&lt;volume&gt;106&lt;/volume&gt;&lt;number&gt;5&lt;/number&gt;&lt;dates&gt;&lt;year&gt;2014&lt;/year&gt;&lt;/dates&gt;&lt;isbn&gt;0027-8874&lt;/isbn&gt;&lt;urls&gt;&lt;related-urls&gt;&lt;url&gt;http://dx.doi.org/10.1093/jnci/dju055&lt;/url&gt;&lt;url&gt;https://www.ncbi.nlm.nih.gov/pmc/articles/PMC4580552/pdf/dju055.pdf&lt;/url&gt;&lt;/related-urls&gt;&lt;/urls&gt;&lt;electronic-resource-num&gt;10.1093/jnci/dju055&lt;/electronic-resource-num&gt;&lt;/record&gt;&lt;/Cite&gt;&lt;/EndNote&gt;</w:instrText>
      </w:r>
      <w:r>
        <w:fldChar w:fldCharType="separate"/>
      </w:r>
      <w:r w:rsidR="0073631F">
        <w:rPr>
          <w:noProof/>
        </w:rPr>
        <w:t>[6]</w:t>
      </w:r>
      <w:r>
        <w:fldChar w:fldCharType="end"/>
      </w:r>
      <w:r>
        <w:t xml:space="preserve">. Of note, triple negative breast cancer has been associated with more aggressive disease and worse survival outcomes compared with non-triple negative breast cancer </w:t>
      </w:r>
      <w:r>
        <w:fldChar w:fldCharType="begin"/>
      </w:r>
      <w:r w:rsidR="0073631F">
        <w:instrText xml:space="preserve"> ADDIN EN.CITE &lt;EndNote&gt;&lt;Cite&gt;&lt;Author&gt;Foulkes &lt;/Author&gt;&lt;Year&gt;2010&lt;/Year&gt;&lt;RecNum&gt;18&lt;/RecNum&gt;&lt;DisplayText&gt;[7]&lt;/DisplayText&gt;&lt;record&gt;&lt;rec-number&gt;18&lt;/rec-number&gt;&lt;foreign-keys&gt;&lt;key app="EN" db-id="aadaavff2002s7efdx25t0d9f9awrd0v0vxv" timestamp="1509414875"&gt;18&lt;/key&gt;&lt;/foreign-keys&gt;&lt;ref-type name="Journal Article"&gt;17&lt;/ref-type&gt;&lt;contributors&gt;&lt;authors&gt;&lt;author&gt;Foulkes , William D.&lt;/author&gt;&lt;author&gt;Smith , Ian E.&lt;/author&gt;&lt;author&gt;Reis-Filho , Jorge S.&lt;/author&gt;&lt;/authors&gt;&lt;/contributors&gt;&lt;titles&gt;&lt;title&gt;Triple-Negative Breast Cancer&lt;/title&gt;&lt;secondary-title&gt;New England Journal of Medicine&lt;/secondary-title&gt;&lt;/titles&gt;&lt;periodical&gt;&lt;full-title&gt;New England Journal of Medicine&lt;/full-title&gt;&lt;/periodical&gt;&lt;pages&gt;1938-1948&lt;/pages&gt;&lt;volume&gt;363&lt;/volume&gt;&lt;number&gt;20&lt;/number&gt;&lt;dates&gt;&lt;year&gt;2010&lt;/year&gt;&lt;/dates&gt;&lt;accession-num&gt;21067385&lt;/accession-num&gt;&lt;urls&gt;&lt;related-urls&gt;&lt;url&gt;http://www.nejm.org/doi/full/10.1056/NEJMra1001389&lt;/url&gt;&lt;/related-urls&gt;&lt;/urls&gt;&lt;electronic-resource-num&gt;10.1056/NEJMra1001389&lt;/electronic-resource-num&gt;&lt;/record&gt;&lt;/Cite&gt;&lt;/EndNote&gt;</w:instrText>
      </w:r>
      <w:r>
        <w:fldChar w:fldCharType="separate"/>
      </w:r>
      <w:r w:rsidR="0073631F">
        <w:rPr>
          <w:noProof/>
        </w:rPr>
        <w:t>[7]</w:t>
      </w:r>
      <w:r>
        <w:fldChar w:fldCharType="end"/>
      </w:r>
      <w:r>
        <w:t xml:space="preserve">. Therefore, patients with metastatic </w:t>
      </w:r>
      <w:r w:rsidR="00F70BA1">
        <w:t>HER2 </w:t>
      </w:r>
      <w:r>
        <w:t>negative breast cancer have the largest unmet clinical need.</w:t>
      </w:r>
    </w:p>
    <w:p w14:paraId="17B185F4" w14:textId="0B477750" w:rsidR="00BC27E2" w:rsidRDefault="00BC27E2" w:rsidP="003F654A">
      <w:r>
        <w:t>Treatments for metastatic</w:t>
      </w:r>
      <w:r w:rsidR="00300B72">
        <w:t xml:space="preserve"> </w:t>
      </w:r>
      <w:r w:rsidR="000774F8">
        <w:t>HER2-</w:t>
      </w:r>
      <w:r w:rsidR="000774F8" w:rsidRPr="00B26F68">
        <w:t>negative</w:t>
      </w:r>
      <w:r w:rsidRPr="00B26F68">
        <w:t xml:space="preserve"> breast cancer are complex and </w:t>
      </w:r>
      <w:r w:rsidR="00A97488" w:rsidRPr="00B26F68">
        <w:t xml:space="preserve">typically </w:t>
      </w:r>
      <w:r w:rsidRPr="00B26F68">
        <w:t xml:space="preserve">based upon </w:t>
      </w:r>
      <w:r w:rsidR="008E04ED" w:rsidRPr="00B26F68">
        <w:t>these</w:t>
      </w:r>
      <w:r w:rsidRPr="00B26F68">
        <w:t xml:space="preserve"> clinical </w:t>
      </w:r>
      <w:r w:rsidR="00B26F68" w:rsidRPr="00B26F68">
        <w:t>groups.</w:t>
      </w:r>
      <w:r w:rsidRPr="00B26F68">
        <w:t xml:space="preserve"> Briefly, patients with metastatic </w:t>
      </w:r>
      <w:r w:rsidR="000774F8" w:rsidRPr="00B26F68">
        <w:t>HER2-negative</w:t>
      </w:r>
      <w:r w:rsidR="00B26F68">
        <w:t>/</w:t>
      </w:r>
      <w:r w:rsidR="00FA2195" w:rsidRPr="00B26F68">
        <w:t>hormone receptor positive</w:t>
      </w:r>
      <w:r w:rsidRPr="00B26F68">
        <w:t xml:space="preserve"> breast cancer</w:t>
      </w:r>
      <w:r w:rsidR="006B761E" w:rsidRPr="00B26F68">
        <w:t xml:space="preserve"> </w:t>
      </w:r>
      <w:r w:rsidRPr="00B26F68">
        <w:t>are</w:t>
      </w:r>
      <w:r w:rsidR="006B761E" w:rsidRPr="00B26F68">
        <w:t xml:space="preserve"> initially</w:t>
      </w:r>
      <w:r w:rsidRPr="00B26F68">
        <w:t xml:space="preserve"> recommended to be treated with endocrine t</w:t>
      </w:r>
      <w:r w:rsidR="001079B3" w:rsidRPr="00B26F68">
        <w:t>herapy</w:t>
      </w:r>
      <w:r w:rsidR="00B26F68" w:rsidRPr="00B26F68">
        <w:t>.</w:t>
      </w:r>
      <w:r w:rsidR="001079B3" w:rsidRPr="00B26F68">
        <w:t xml:space="preserve"> </w:t>
      </w:r>
      <w:r w:rsidR="008B2270" w:rsidRPr="00B26F68">
        <w:t xml:space="preserve">Patients with metastatic </w:t>
      </w:r>
      <w:r w:rsidR="000774F8" w:rsidRPr="00B26F68">
        <w:t>HER2-negative</w:t>
      </w:r>
      <w:r w:rsidR="008B2270" w:rsidRPr="00B26F68">
        <w:t xml:space="preserve">/hormone receptor positive breast </w:t>
      </w:r>
      <w:r w:rsidR="00B26F68" w:rsidRPr="00B26F68">
        <w:t xml:space="preserve">cancer </w:t>
      </w:r>
      <w:r w:rsidR="008B2270" w:rsidRPr="00B26F68">
        <w:t>who</w:t>
      </w:r>
      <w:r w:rsidR="00BD2140" w:rsidRPr="00B26F68">
        <w:t xml:space="preserve"> progress and</w:t>
      </w:r>
      <w:r w:rsidR="008B2270" w:rsidRPr="00B26F68">
        <w:t xml:space="preserve"> become</w:t>
      </w:r>
      <w:r w:rsidR="001079B3" w:rsidRPr="00B26F68">
        <w:t xml:space="preserve"> endocrine refractory</w:t>
      </w:r>
      <w:r w:rsidR="008B2270" w:rsidRPr="00B26F68">
        <w:t xml:space="preserve"> and p</w:t>
      </w:r>
      <w:r w:rsidRPr="00B26F68">
        <w:t>atients with metastatic</w:t>
      </w:r>
      <w:r w:rsidR="00233718" w:rsidRPr="00B26F68">
        <w:t xml:space="preserve"> </w:t>
      </w:r>
      <w:r w:rsidR="008F42D1" w:rsidRPr="00B26F68">
        <w:t>triple negative breast cancer</w:t>
      </w:r>
      <w:r w:rsidRPr="00B26F68">
        <w:t xml:space="preserve"> are</w:t>
      </w:r>
      <w:r>
        <w:t xml:space="preserve"> </w:t>
      </w:r>
      <w:r w:rsidR="001079B3">
        <w:t>recommended to be</w:t>
      </w:r>
      <w:r>
        <w:t xml:space="preserve"> treated with </w:t>
      </w:r>
      <w:r w:rsidR="008B2270">
        <w:t xml:space="preserve">single-agent, sequential </w:t>
      </w:r>
      <w:r>
        <w:t>chemotherapy</w:t>
      </w:r>
      <w:r w:rsidR="00F70BA1">
        <w:t xml:space="preserve"> (refer to clinical management algorithm for further detail) </w:t>
      </w:r>
      <w:r w:rsidR="008B2270">
        <w:fldChar w:fldCharType="begin">
          <w:fldData xml:space="preserve">PEVuZE5vdGU+PENpdGU+PEF1dGhvcj5OYXRpb25hbCBDb21wcmVoZW5zaXZlIENhbmNlciBOZXR3
b3JrPC9BdXRob3I+PFllYXI+MjAxNzwvWWVhcj48UmVjTnVtPjEyPC9SZWNOdW0+PERpc3BsYXlU
ZXh0Pls0LCA4XTwvRGlzcGxheVRleHQ+PHJlY29yZD48cmVjLW51bWJlcj4xMjwvcmVjLW51bWJl
cj48Zm9yZWlnbi1rZXlzPjxrZXkgYXBwPSJFTiIgZGItaWQ9ImFhZGFhdmZmMjAwMnM3ZWZkeDI1
dDBkOWY5YXdyZDB2MHZ4diIgdGltZXN0YW1wPSIxNTA5MDYxMDUyIj4xMjwva2V5PjwvZm9yZWln
bi1rZXlzPjxyZWYtdHlwZSBuYW1lPSJXZWIgUGFnZSI+MTI8L3JlZi10eXBlPjxjb250cmlidXRv
cnM+PGF1dGhvcnM+PGF1dGhvcj5OYXRpb25hbCBDb21wcmVoZW5zaXZlIENhbmNlciBOZXR3b3Jr
LDwvYXV0aG9yPjwvYXV0aG9ycz48L2NvbnRyaWJ1dG9ycz48dGl0bGVzPjx0aXRsZT5CcmVhc3Qg
Q2FuY2VyIChWZXJzaW9uIDIuMjAxNyk8L3RpdGxlPjwvdGl0bGVzPjx2b2x1bWU+MjAxNzwvdm9s
dW1lPjxudW1iZXI+MjYgT2N0b2JlcjwvbnVtYmVyPjxkYXRlcz48eWVhcj4yMDE3PC95ZWFyPjwv
ZGF0ZXM+PHVybHM+PHJlbGF0ZWQtdXJscz48dXJsPjxzdHlsZSBmYWNlPSJ1bmRlcmxpbmUiIGZv
bnQ9ImRlZmF1bHQiIHNpemU9IjEwMCUiPmh0dHBzOi8vd3d3Lm5jY24ub3JnL3Byb2Zlc3Npb25h
bHMvcGh5c2ljaWFuX2dscy9mX2d1aWRlbGluZXMuYXNwI2JyZWFzdDwvc3R5bGU+PC91cmw+PC9y
ZWxhdGVkLXVybHM+PC91cmxzPjxjdXN0b20xPjIwMTc8L2N1c3RvbTE+PGN1c3RvbTI+MjYgT2N0
b2JlcjwvY3VzdG9tMj48L3JlY29yZD48L0NpdGU+PENpdGU+PEF1dGhvcj5DYXJkb3NvPC9BdXRo
b3I+PFllYXI+MjAxNzwvWWVhcj48UmVjTnVtPjI1PC9SZWNOdW0+PHJlY29yZD48cmVjLW51bWJl
cj4yNTwvcmVjLW51bWJlcj48Zm9yZWlnbi1rZXlzPjxrZXkgYXBwPSJFTiIgZGItaWQ9ImFhZGFh
dmZmMjAwMnM3ZWZkeDI1dDBkOWY5YXdyZDB2MHZ4diIgdGltZXN0YW1wPSIxNTEwMDMzNzk2Ij4y
NTwva2V5PjwvZm9yZWlnbi1rZXlzPjxyZWYtdHlwZSBuYW1lPSJKb3VybmFsIEFydGljbGUiPjE3
PC9yZWYtdHlwZT48Y29udHJpYnV0b3JzPjxhdXRob3JzPjxhdXRob3I+Q2FyZG9zbywgRi48L2F1
dGhvcj48YXV0aG9yPkNvc3RhLCBBLjwvYXV0aG9yPjxhdXRob3I+U2Vua3VzLCBFLjwvYXV0aG9y
PjxhdXRob3I+QWFwcm8sIE0uPC9hdXRob3I+PGF1dGhvcj5BbmRyw6ksIEYuPC9hdXRob3I+PGF1
dGhvcj5CYXJyaW9zLCBDLiBILjwvYXV0aG9yPjxhdXRob3I+QmVyZ2gsIEouPC9hdXRob3I+PGF1
dGhvcj5CaGF0dGFjaGFyeXlhLCBHLjwvYXV0aG9yPjxhdXRob3I+QmlnYW56b2xpLCBMLjwvYXV0
aG9yPjxhdXRob3I+Q2FyZG9zbywgTS4gSi48L2F1dGhvcj48YXV0aG9yPkNhcmV5LCBMLjwvYXV0
aG9yPjxhdXRob3I+Q29ybmVsaXVzc2VuLUphbWVzLCBELjwvYXV0aG9yPjxhdXRob3I+Q3VyaWds
aWFubywgRy48L2F1dGhvcj48YXV0aG9yPkRpZXJhcywgVi48L2F1dGhvcj48YXV0aG9yPkVsIFNh
Z2hpciwgTi48L2F1dGhvcj48YXV0aG9yPkVuaXUsIEEuPC9hdXRob3I+PGF1dGhvcj5GYWxsb3dm
aWVsZCwgTC48L2F1dGhvcj48YXV0aG9yPkZlbmVjaCwgRC48L2F1dGhvcj48YXV0aG9yPkZyYW5j
aXMsIFAuPC9hdXRob3I+PGF1dGhvcj5HZWxtb24sIEsuPC9hdXRob3I+PGF1dGhvcj5HZW5uYXJp
LCBBLjwvYXV0aG9yPjxhdXRob3I+SGFyYmVjaywgTi48L2F1dGhvcj48YXV0aG9yPkh1ZGlzLCBD
LjwvYXV0aG9yPjxhdXRob3I+S2F1Zm1hbiwgQi48L2F1dGhvcj48YXV0aG9yPktyb3AsIEkuPC9h
dXRob3I+PGF1dGhvcj5NYXllciwgTS48L2F1dGhvcj48YXV0aG9yPk1laWplciwgSC48L2F1dGhv
cj48YXV0aG9yPk1lcnR6LCBTLjwvYXV0aG9yPjxhdXRob3I+T2hubywgUy48L2F1dGhvcj48YXV0
aG9yPlBhZ2FuaSwgTy48L2F1dGhvcj48YXV0aG9yPlBhcGFkb3BvdWxvcywgRS48L2F1dGhvcj48
YXV0aG9yPlBlY2NhdG9yaSwgRi48L2F1dGhvcj48YXV0aG9yPlBlbmF1bHQtTGxvcmNhLCBGLjwv
YXV0aG9yPjxhdXRob3I+UGljY2FydCwgTS4gSi48L2F1dGhvcj48YXV0aG9yPlBpZXJnYSwgSi4g
WS48L2F1dGhvcj48YXV0aG9yPlJ1Z28sIEguPC9hdXRob3I+PGF1dGhvcj5TaG9ja25leSwgTC48
L2F1dGhvcj48YXV0aG9yPlNsZWRnZSwgRy48L2F1dGhvcj48YXV0aG9yPlN3YWluLCBTLjwvYXV0
aG9yPjxhdXRob3I+VGhvbXNzZW4sIEMuPC9hdXRob3I+PGF1dGhvcj5UdXR0LCBBLjwvYXV0aG9y
PjxhdXRob3I+Vm9yb2Jpb2YsIEQuPC9hdXRob3I+PGF1dGhvcj5YdSwgQi48L2F1dGhvcj48YXV0
aG9yPk5vcnRvbiwgTC48L2F1dGhvcj48YXV0aG9yPldpbmVyLCBFLjwvYXV0aG9yPjwvYXV0aG9y
cz48L2NvbnRyaWJ1dG9ycz48dGl0bGVzPjx0aXRsZT4zcmQgRVNP4oCTRVNNTyBJbnRlcm5hdGlv
bmFsIENvbnNlbnN1cyBHdWlkZWxpbmVzIGZvciBBZHZhbmNlZCBCcmVhc3QgQ2FuY2VyIChBQkMg
Myk8L3RpdGxlPjxzZWNvbmRhcnktdGl0bGU+QW5uYWxzIG9mIE9uY29sb2d5PC9zZWNvbmRhcnkt
dGl0bGU+PC90aXRsZXM+PHBlcmlvZGljYWw+PGZ1bGwtdGl0bGU+QW5uYWxzIG9mIE9uY29sb2d5
PC9mdWxsLXRpdGxlPjwvcGVyaW9kaWNhbD48cGFnZXM+MTYtMzM8L3BhZ2VzPjx2b2x1bWU+Mjg8
L3ZvbHVtZT48bnVtYmVyPjE8L251bWJlcj48ZGF0ZXM+PHllYXI+MjAxNzwveWVhcj48L2RhdGVz
Pjxpc2JuPjA5MjMtNzUzNDwvaXNibj48dXJscz48cmVsYXRlZC11cmxzPjx1cmw+aHR0cDovL2R4
LmRvaS5vcmcvMTAuMTA5My9hbm5vbmMvbWR3NTQ0PC91cmw+PC9yZWxhdGVkLXVybHM+PC91cmxz
PjxlbGVjdHJvbmljLXJlc291cmNlLW51bT4xMC4xMDkzL2Fubm9uYy9tZHc1NDQ8L2VsZWN0cm9u
aWMtcmVzb3VyY2UtbnVtPjwvcmVjb3JkPjwvQ2l0ZT48L0VuZE5vdGU+AG==
</w:fldData>
        </w:fldChar>
      </w:r>
      <w:r w:rsidR="0073631F">
        <w:instrText xml:space="preserve"> ADDIN EN.CITE </w:instrText>
      </w:r>
      <w:r w:rsidR="0073631F">
        <w:fldChar w:fldCharType="begin">
          <w:fldData xml:space="preserve">PEVuZE5vdGU+PENpdGU+PEF1dGhvcj5OYXRpb25hbCBDb21wcmVoZW5zaXZlIENhbmNlciBOZXR3
b3JrPC9BdXRob3I+PFllYXI+MjAxNzwvWWVhcj48UmVjTnVtPjEyPC9SZWNOdW0+PERpc3BsYXlU
ZXh0Pls0LCA4XTwvRGlzcGxheVRleHQ+PHJlY29yZD48cmVjLW51bWJlcj4xMjwvcmVjLW51bWJl
cj48Zm9yZWlnbi1rZXlzPjxrZXkgYXBwPSJFTiIgZGItaWQ9ImFhZGFhdmZmMjAwMnM3ZWZkeDI1
dDBkOWY5YXdyZDB2MHZ4diIgdGltZXN0YW1wPSIxNTA5MDYxMDUyIj4xMjwva2V5PjwvZm9yZWln
bi1rZXlzPjxyZWYtdHlwZSBuYW1lPSJXZWIgUGFnZSI+MTI8L3JlZi10eXBlPjxjb250cmlidXRv
cnM+PGF1dGhvcnM+PGF1dGhvcj5OYXRpb25hbCBDb21wcmVoZW5zaXZlIENhbmNlciBOZXR3b3Jr
LDwvYXV0aG9yPjwvYXV0aG9ycz48L2NvbnRyaWJ1dG9ycz48dGl0bGVzPjx0aXRsZT5CcmVhc3Qg
Q2FuY2VyIChWZXJzaW9uIDIuMjAxNyk8L3RpdGxlPjwvdGl0bGVzPjx2b2x1bWU+MjAxNzwvdm9s
dW1lPjxudW1iZXI+MjYgT2N0b2JlcjwvbnVtYmVyPjxkYXRlcz48eWVhcj4yMDE3PC95ZWFyPjwv
ZGF0ZXM+PHVybHM+PHJlbGF0ZWQtdXJscz48dXJsPjxzdHlsZSBmYWNlPSJ1bmRlcmxpbmUiIGZv
bnQ9ImRlZmF1bHQiIHNpemU9IjEwMCUiPmh0dHBzOi8vd3d3Lm5jY24ub3JnL3Byb2Zlc3Npb25h
bHMvcGh5c2ljaWFuX2dscy9mX2d1aWRlbGluZXMuYXNwI2JyZWFzdDwvc3R5bGU+PC91cmw+PC9y
ZWxhdGVkLXVybHM+PC91cmxzPjxjdXN0b20xPjIwMTc8L2N1c3RvbTE+PGN1c3RvbTI+MjYgT2N0
b2JlcjwvY3VzdG9tMj48L3JlY29yZD48L0NpdGU+PENpdGU+PEF1dGhvcj5DYXJkb3NvPC9BdXRo
b3I+PFllYXI+MjAxNzwvWWVhcj48UmVjTnVtPjI1PC9SZWNOdW0+PHJlY29yZD48cmVjLW51bWJl
cj4yNTwvcmVjLW51bWJlcj48Zm9yZWlnbi1rZXlzPjxrZXkgYXBwPSJFTiIgZGItaWQ9ImFhZGFh
dmZmMjAwMnM3ZWZkeDI1dDBkOWY5YXdyZDB2MHZ4diIgdGltZXN0YW1wPSIxNTEwMDMzNzk2Ij4y
NTwva2V5PjwvZm9yZWlnbi1rZXlzPjxyZWYtdHlwZSBuYW1lPSJKb3VybmFsIEFydGljbGUiPjE3
PC9yZWYtdHlwZT48Y29udHJpYnV0b3JzPjxhdXRob3JzPjxhdXRob3I+Q2FyZG9zbywgRi48L2F1
dGhvcj48YXV0aG9yPkNvc3RhLCBBLjwvYXV0aG9yPjxhdXRob3I+U2Vua3VzLCBFLjwvYXV0aG9y
PjxhdXRob3I+QWFwcm8sIE0uPC9hdXRob3I+PGF1dGhvcj5BbmRyw6ksIEYuPC9hdXRob3I+PGF1
dGhvcj5CYXJyaW9zLCBDLiBILjwvYXV0aG9yPjxhdXRob3I+QmVyZ2gsIEouPC9hdXRob3I+PGF1
dGhvcj5CaGF0dGFjaGFyeXlhLCBHLjwvYXV0aG9yPjxhdXRob3I+QmlnYW56b2xpLCBMLjwvYXV0
aG9yPjxhdXRob3I+Q2FyZG9zbywgTS4gSi48L2F1dGhvcj48YXV0aG9yPkNhcmV5LCBMLjwvYXV0
aG9yPjxhdXRob3I+Q29ybmVsaXVzc2VuLUphbWVzLCBELjwvYXV0aG9yPjxhdXRob3I+Q3VyaWds
aWFubywgRy48L2F1dGhvcj48YXV0aG9yPkRpZXJhcywgVi48L2F1dGhvcj48YXV0aG9yPkVsIFNh
Z2hpciwgTi48L2F1dGhvcj48YXV0aG9yPkVuaXUsIEEuPC9hdXRob3I+PGF1dGhvcj5GYWxsb3dm
aWVsZCwgTC48L2F1dGhvcj48YXV0aG9yPkZlbmVjaCwgRC48L2F1dGhvcj48YXV0aG9yPkZyYW5j
aXMsIFAuPC9hdXRob3I+PGF1dGhvcj5HZWxtb24sIEsuPC9hdXRob3I+PGF1dGhvcj5HZW5uYXJp
LCBBLjwvYXV0aG9yPjxhdXRob3I+SGFyYmVjaywgTi48L2F1dGhvcj48YXV0aG9yPkh1ZGlzLCBD
LjwvYXV0aG9yPjxhdXRob3I+S2F1Zm1hbiwgQi48L2F1dGhvcj48YXV0aG9yPktyb3AsIEkuPC9h
dXRob3I+PGF1dGhvcj5NYXllciwgTS48L2F1dGhvcj48YXV0aG9yPk1laWplciwgSC48L2F1dGhv
cj48YXV0aG9yPk1lcnR6LCBTLjwvYXV0aG9yPjxhdXRob3I+T2hubywgUy48L2F1dGhvcj48YXV0
aG9yPlBhZ2FuaSwgTy48L2F1dGhvcj48YXV0aG9yPlBhcGFkb3BvdWxvcywgRS48L2F1dGhvcj48
YXV0aG9yPlBlY2NhdG9yaSwgRi48L2F1dGhvcj48YXV0aG9yPlBlbmF1bHQtTGxvcmNhLCBGLjwv
YXV0aG9yPjxhdXRob3I+UGljY2FydCwgTS4gSi48L2F1dGhvcj48YXV0aG9yPlBpZXJnYSwgSi4g
WS48L2F1dGhvcj48YXV0aG9yPlJ1Z28sIEguPC9hdXRob3I+PGF1dGhvcj5TaG9ja25leSwgTC48
L2F1dGhvcj48YXV0aG9yPlNsZWRnZSwgRy48L2F1dGhvcj48YXV0aG9yPlN3YWluLCBTLjwvYXV0
aG9yPjxhdXRob3I+VGhvbXNzZW4sIEMuPC9hdXRob3I+PGF1dGhvcj5UdXR0LCBBLjwvYXV0aG9y
PjxhdXRob3I+Vm9yb2Jpb2YsIEQuPC9hdXRob3I+PGF1dGhvcj5YdSwgQi48L2F1dGhvcj48YXV0
aG9yPk5vcnRvbiwgTC48L2F1dGhvcj48YXV0aG9yPldpbmVyLCBFLjwvYXV0aG9yPjwvYXV0aG9y
cz48L2NvbnRyaWJ1dG9ycz48dGl0bGVzPjx0aXRsZT4zcmQgRVNP4oCTRVNNTyBJbnRlcm5hdGlv
bmFsIENvbnNlbnN1cyBHdWlkZWxpbmVzIGZvciBBZHZhbmNlZCBCcmVhc3QgQ2FuY2VyIChBQkMg
Myk8L3RpdGxlPjxzZWNvbmRhcnktdGl0bGU+QW5uYWxzIG9mIE9uY29sb2d5PC9zZWNvbmRhcnkt
dGl0bGU+PC90aXRsZXM+PHBlcmlvZGljYWw+PGZ1bGwtdGl0bGU+QW5uYWxzIG9mIE9uY29sb2d5
PC9mdWxsLXRpdGxlPjwvcGVyaW9kaWNhbD48cGFnZXM+MTYtMzM8L3BhZ2VzPjx2b2x1bWU+Mjg8
L3ZvbHVtZT48bnVtYmVyPjE8L251bWJlcj48ZGF0ZXM+PHllYXI+MjAxNzwveWVhcj48L2RhdGVz
Pjxpc2JuPjA5MjMtNzUzNDwvaXNibj48dXJscz48cmVsYXRlZC11cmxzPjx1cmw+aHR0cDovL2R4
LmRvaS5vcmcvMTAuMTA5My9hbm5vbmMvbWR3NTQ0PC91cmw+PC9yZWxhdGVkLXVybHM+PC91cmxz
PjxlbGVjdHJvbmljLXJlc291cmNlLW51bT4xMC4xMDkzL2Fubm9uYy9tZHc1NDQ8L2VsZWN0cm9u
aWMtcmVzb3VyY2UtbnVtPjwvcmVjb3JkPjwvQ2l0ZT48L0VuZE5vdGU+AG==
</w:fldData>
        </w:fldChar>
      </w:r>
      <w:r w:rsidR="0073631F">
        <w:instrText xml:space="preserve"> ADDIN EN.CITE.DATA </w:instrText>
      </w:r>
      <w:r w:rsidR="0073631F">
        <w:fldChar w:fldCharType="end"/>
      </w:r>
      <w:r w:rsidR="008B2270">
        <w:fldChar w:fldCharType="separate"/>
      </w:r>
      <w:r w:rsidR="0073631F">
        <w:rPr>
          <w:noProof/>
        </w:rPr>
        <w:t>[4, 8]</w:t>
      </w:r>
      <w:r w:rsidR="008B2270">
        <w:fldChar w:fldCharType="end"/>
      </w:r>
      <w:r w:rsidR="009760D2">
        <w:t xml:space="preserve">. </w:t>
      </w:r>
    </w:p>
    <w:p w14:paraId="76EBB42A" w14:textId="77777777" w:rsidR="00421A88" w:rsidRPr="0013345D" w:rsidRDefault="00421A88" w:rsidP="00421A88">
      <w:r w:rsidRPr="0013345D">
        <w:rPr>
          <w:u w:val="single"/>
        </w:rPr>
        <w:t>BRCA mutation in breast cancer</w:t>
      </w:r>
    </w:p>
    <w:p w14:paraId="351A28AF" w14:textId="428FD0FE" w:rsidR="00493AD7" w:rsidRDefault="00421A88" w:rsidP="00421A88">
      <w:r>
        <w:t xml:space="preserve">BRCA1 and BRCA2 are tumour suppressor genes located on chromosome 17q and 13q, respectively. The BRCA genes encode factors that inhibit cell cycle growth, </w:t>
      </w:r>
      <w:r w:rsidRPr="00901E29">
        <w:t>cell cycle control, gene transcriptio</w:t>
      </w:r>
      <w:r>
        <w:t>n regulation, deoxyribonucleic acid (DNA) damage repair and</w:t>
      </w:r>
      <w:r w:rsidRPr="00901E29">
        <w:t xml:space="preserve"> apoptosis</w:t>
      </w:r>
      <w:r>
        <w:t>. People with a germline mutation of a BRCA gene have a higher lifetime risk of cancer, particularly breast and ovarian cancer </w:t>
      </w:r>
      <w:r>
        <w:fldChar w:fldCharType="begin"/>
      </w:r>
      <w:r w:rsidR="005305AC">
        <w:instrText xml:space="preserve"> ADDIN EN.CITE &lt;EndNote&gt;&lt;Cite&gt;&lt;Author&gt;Zhu&lt;/Author&gt;&lt;Year&gt;2016&lt;/Year&gt;&lt;RecNum&gt;7&lt;/RecNum&gt;&lt;DisplayText&gt;[9]&lt;/DisplayText&gt;&lt;record&gt;&lt;rec-number&gt;7&lt;/rec-number&gt;&lt;foreign-keys&gt;&lt;key app="EN" db-id="aadaavff2002s7efdx25t0d9f9awrd0v0vxv" timestamp="1508736511"&gt;7&lt;/key&gt;&lt;/foreign-keys&gt;&lt;ref-type name="Journal Article"&gt;17&lt;/ref-type&gt;&lt;contributors&gt;&lt;authors&gt;&lt;author&gt;Zhu, Yaning&lt;/author&gt;&lt;author&gt;Wu, Jian&lt;/author&gt;&lt;author&gt;Zhang, Chengwan&lt;/author&gt;&lt;author&gt;Sun, Suan&lt;/author&gt;&lt;author&gt;Zhang, Jian&lt;/author&gt;&lt;author&gt;Liu, Wenjie&lt;/author&gt;&lt;author&gt;Huang, Jian&lt;/author&gt;&lt;author&gt;Zhang, Zhihong&lt;/author&gt;&lt;/authors&gt;&lt;/contributors&gt;&lt;titles&gt;&lt;title&gt;BRCA mutations and survival in breast cancer: an updated systematic review and meta-analysis&lt;/title&gt;&lt;secondary-title&gt;Oncotarget&lt;/secondary-title&gt;&lt;/titles&gt;&lt;periodical&gt;&lt;full-title&gt;Oncotarget&lt;/full-title&gt;&lt;/periodical&gt;&lt;pages&gt;70113-70127&lt;/pages&gt;&lt;volume&gt;7&lt;/volume&gt;&lt;number&gt;43&lt;/number&gt;&lt;dates&gt;&lt;year&gt;2016&lt;/year&gt;&lt;pub-dates&gt;&lt;date&gt;09/21&amp;#xD;03/15/received&amp;#xD;09/13/accepted&lt;/date&gt;&lt;/pub-dates&gt;&lt;/dates&gt;&lt;publisher&gt;Impact Journals LLC&lt;/publisher&gt;&lt;isbn&gt;1949-2553&lt;/isbn&gt;&lt;accession-num&gt;PMC5342539&lt;/accession-num&gt;&lt;urls&gt;&lt;related-urls&gt;&lt;url&gt;http://www.ncbi.nlm.nih.gov/pmc/articles/PMC5342539/&lt;/url&gt;&lt;url&gt;https://www.ncbi.nlm.nih.gov/pmc/articles/PMC5342539/pdf/oncotarget-07-70113.pdf&lt;/url&gt;&lt;/related-urls&gt;&lt;/urls&gt;&lt;electronic-resource-num&gt;10.18632/oncotarget.12158&lt;/electronic-resource-num&gt;&lt;remote-database-name&gt;PMC&lt;/remote-database-name&gt;&lt;/record&gt;&lt;/Cite&gt;&lt;/EndNote&gt;</w:instrText>
      </w:r>
      <w:r>
        <w:fldChar w:fldCharType="separate"/>
      </w:r>
      <w:r w:rsidR="005305AC">
        <w:rPr>
          <w:noProof/>
        </w:rPr>
        <w:t>[9]</w:t>
      </w:r>
      <w:r>
        <w:fldChar w:fldCharType="end"/>
      </w:r>
      <w:r>
        <w:t>. For women with a BRCA mutation, the average risk of</w:t>
      </w:r>
      <w:r w:rsidR="00A63A67">
        <w:t xml:space="preserve"> developing breast cancer by 70 </w:t>
      </w:r>
      <w:r>
        <w:t xml:space="preserve">years </w:t>
      </w:r>
      <w:r w:rsidR="00022EC2">
        <w:t xml:space="preserve">of </w:t>
      </w:r>
      <w:r>
        <w:t>age is 57-65% and 45-49% for BRCA1 and BRCA2 mutation carriers, respectively.</w:t>
      </w:r>
    </w:p>
    <w:p w14:paraId="4B6BB647" w14:textId="1F061DAF" w:rsidR="00421A88" w:rsidRDefault="00421A88" w:rsidP="00421A88">
      <w:r>
        <w:t xml:space="preserve">Patients with a BRCA1 mutation are predisposed to triple-negative breast cancer whereas BRCA2 mutation predispose patients to </w:t>
      </w:r>
      <w:r w:rsidR="00493AD7">
        <w:t>hormone receptor positive</w:t>
      </w:r>
      <w:r>
        <w:t xml:space="preserve"> (specifically (ER+) breast cancer</w:t>
      </w:r>
      <w:r w:rsidR="00022EC2">
        <w:t>)</w:t>
      </w:r>
      <w:r>
        <w:t xml:space="preserve"> </w:t>
      </w:r>
      <w:r>
        <w:fldChar w:fldCharType="begin"/>
      </w:r>
      <w:r w:rsidR="005305AC">
        <w:instrText xml:space="preserve"> ADDIN EN.CITE &lt;EndNote&gt;&lt;Cite&gt;&lt;Author&gt;Robson&lt;/Author&gt;&lt;Year&gt;2017&lt;/Year&gt;&lt;RecNum&gt;28&lt;/RecNum&gt;&lt;DisplayText&gt;[10]&lt;/DisplayText&gt;&lt;record&gt;&lt;rec-number&gt;28&lt;/rec-number&gt;&lt;foreign-keys&gt;&lt;key app="EN" db-id="aadaavff2002s7efdx25t0d9f9awrd0v0vxv" timestamp="1510094786"&gt;28&lt;/key&gt;&lt;/foreign-keys&gt;&lt;ref-type name="Journal Article"&gt;17&lt;/ref-type&gt;&lt;contributors&gt;&lt;authors&gt;&lt;author&gt;Robson, Mark&lt;/author&gt;&lt;author&gt;Im, Seock-Ah&lt;/author&gt;&lt;author&gt;Senkus, Elżbieta&lt;/author&gt;&lt;author&gt;Xu, Binghe&lt;/author&gt;&lt;author&gt;Domchek, Susan M.&lt;/author&gt;&lt;author&gt;Masuda, Norikazu&lt;/author&gt;&lt;author&gt;Delaloge, Suzette&lt;/author&gt;&lt;author&gt;Li, Wei&lt;/author&gt;&lt;author&gt;Tung, Nadine&lt;/author&gt;&lt;author&gt;Armstrong, Anne&lt;/author&gt;&lt;author&gt;Wu, Wenting&lt;/author&gt;&lt;author&gt;Goessl, Carsten&lt;/author&gt;&lt;author&gt;Runswick, Sarah&lt;/author&gt;&lt;author&gt;Conte, Pierfranco&lt;/author&gt;&lt;/authors&gt;&lt;/contributors&gt;&lt;titles&gt;&lt;title&gt;Olaparib for Metastatic Breast Cancer in Patients with a Germline BRCA Mutation&lt;/title&gt;&lt;secondary-title&gt;New England Journal of Medicine&lt;/secondary-title&gt;&lt;/titles&gt;&lt;periodical&gt;&lt;full-title&gt;New England Journal of Medicine&lt;/full-title&gt;&lt;/periodical&gt;&lt;pages&gt;523-533&lt;/pages&gt;&lt;volume&gt;377&lt;/volume&gt;&lt;number&gt;6&lt;/number&gt;&lt;dates&gt;&lt;year&gt;2017&lt;/year&gt;&lt;/dates&gt;&lt;accession-num&gt;28578601&lt;/accession-num&gt;&lt;urls&gt;&lt;related-urls&gt;&lt;url&gt;http://www.nejm.org/doi/full/10.1056/NEJMoa1706450&lt;/url&gt;&lt;/related-urls&gt;&lt;/urls&gt;&lt;electronic-resource-num&gt;10.1056/NEJMoa1706450&lt;/electronic-resource-num&gt;&lt;/record&gt;&lt;/Cite&gt;&lt;/EndNote&gt;</w:instrText>
      </w:r>
      <w:r>
        <w:fldChar w:fldCharType="separate"/>
      </w:r>
      <w:r w:rsidR="005305AC">
        <w:rPr>
          <w:noProof/>
        </w:rPr>
        <w:t>[10]</w:t>
      </w:r>
      <w:r>
        <w:fldChar w:fldCharType="end"/>
      </w:r>
      <w:r>
        <w:t xml:space="preserve">. The prevalence of germline BRCA mutations in patients with breast cancer (not selected for family history or age at onset) is low, ranging from less than 1% to 7% for BRCA1 and 1-3% for BRCA2 </w:t>
      </w:r>
      <w:r>
        <w:fldChar w:fldCharType="begin"/>
      </w:r>
      <w:r w:rsidR="005305AC">
        <w:instrText xml:space="preserve"> ADDIN EN.CITE &lt;EndNote&gt;&lt;Cite&gt;&lt;Author&gt;Balmaña&lt;/Author&gt;&lt;Year&gt;2011&lt;/Year&gt;&lt;RecNum&gt;8&lt;/RecNum&gt;&lt;DisplayText&gt;[11]&lt;/DisplayText&gt;&lt;record&gt;&lt;rec-number&gt;8&lt;/rec-number&gt;&lt;foreign-keys&gt;&lt;key app="EN" db-id="aadaavff2002s7efdx25t0d9f9awrd0v0vxv" timestamp="1508739888"&gt;8&lt;/key&gt;&lt;/foreign-keys&gt;&lt;ref-type name="Journal Article"&gt;17&lt;/ref-type&gt;&lt;contributors&gt;&lt;authors&gt;&lt;author&gt;Balmaña, J.&lt;/author&gt;&lt;author&gt;Díez, O.&lt;/author&gt;&lt;author&gt;Rubio, I. T.&lt;/author&gt;&lt;author&gt;Cardoso, F.&lt;/author&gt;&lt;/authors&gt;&lt;/contributors&gt;&lt;titles&gt;&lt;title&gt;BRCA in breast cancer: ESMO Clinical Practice Guidelines&lt;/title&gt;&lt;secondary-title&gt;Annals of Oncology&lt;/secondary-title&gt;&lt;/titles&gt;&lt;periodical&gt;&lt;full-title&gt;Annals of Oncology&lt;/full-title&gt;&lt;/periodical&gt;&lt;pages&gt;vi31-vi34&lt;/pages&gt;&lt;volume&gt;22&lt;/volume&gt;&lt;number&gt;suppl_6&lt;/number&gt;&lt;dates&gt;&lt;year&gt;2011&lt;/year&gt;&lt;/dates&gt;&lt;isbn&gt;0923-7534&lt;/isbn&gt;&lt;urls&gt;&lt;related-urls&gt;&lt;url&gt;http://dx.doi.org/10.1093/annonc/mdr373&lt;/url&gt;&lt;url&gt;https://oup.silverchair-cdn.com/oup/backfile/Content_public/Journal/annonc/22/suppl_6/10.1093/annonc/mdr373/2/mdr373.pdf?Expires=1508833510&amp;amp;Signature=SGRup39q143XbZu4sn03grlgiS-~NPclLwspoTJH58CjmHSseTw9Kut~1stgJqA4Ngb5bFre7D6IUKO6~ONQSJ1e9~M4JUTcJSMc5m7-Rgf~0OXM2j38wVcB-~Jnv5ltNtC1Z7Xue4CzBQGmoLislACO2MGkj~u9eL0GJOOkMoVLGZZxHyGg5c99gDeiuQVGzIpjsxGzqtAa1wm8Y5~6ld5IKZ0slhH1nCpJQfhKe0XJypsYRunBrO7mjusmeyFGG3tOMAjuv2N4wZqITssJVav7DTNFrk6VpSstXK5jlcBpbaEzztwu7il8rDrDDMa127xVMuCjiBZbHcqfpNMfwA__&amp;amp;Key-Pair-Id=APKAIUCZBIA4LVPAVW3Q&lt;/url&gt;&lt;/related-urls&gt;&lt;/urls&gt;&lt;electronic-resource-num&gt;10.1093/annonc/mdr373&lt;/electronic-resource-num&gt;&lt;/record&gt;&lt;/Cite&gt;&lt;/EndNote&gt;</w:instrText>
      </w:r>
      <w:r>
        <w:fldChar w:fldCharType="separate"/>
      </w:r>
      <w:r w:rsidR="005305AC">
        <w:rPr>
          <w:noProof/>
        </w:rPr>
        <w:t>[11]</w:t>
      </w:r>
      <w:r>
        <w:fldChar w:fldCharType="end"/>
      </w:r>
      <w:r>
        <w:t>.</w:t>
      </w:r>
    </w:p>
    <w:p w14:paraId="7E3CA7C4" w14:textId="40273F69" w:rsidR="00421A88" w:rsidRDefault="00421A88" w:rsidP="00421A88">
      <w:r>
        <w:t xml:space="preserve">Mutations of the BRCA1/2 genes can occur along the full length of the coding regions and intronic sequences flanking each exon. The majority of known pathogenic mutations of BRCA1/2 are frameshifts, large deletions, rearrangements, splice-site aberrations, or nonsense changes that result in a truncated or incomplete protein. The function effect of other alterations are not known </w:t>
      </w:r>
      <w:r>
        <w:fldChar w:fldCharType="begin"/>
      </w:r>
      <w:r w:rsidR="005305AC">
        <w:instrText xml:space="preserve"> ADDIN EN.CITE &lt;EndNote&gt;&lt;Cite&gt;&lt;Author&gt;Calistri&lt;/Author&gt;&lt;Year&gt;2012&lt;/Year&gt;&lt;RecNum&gt;24&lt;/RecNum&gt;&lt;DisplayText&gt;[12]&lt;/DisplayText&gt;&lt;record&gt;&lt;rec-number&gt;24&lt;/rec-number&gt;&lt;foreign-keys&gt;&lt;key app="EN" db-id="aadaavff2002s7efdx25t0d9f9awrd0v0vxv" timestamp="1510012368"&gt;24&lt;/key&gt;&lt;/foreign-keys&gt;&lt;ref-type name="Journal Article"&gt;17&lt;/ref-type&gt;&lt;contributors&gt;&lt;authors&gt;&lt;author&gt;Calistri, Daniele&lt;/author&gt;&lt;author&gt;Zampiga, Valentina&lt;/author&gt;&lt;author&gt;Zoli, Wainer&lt;/author&gt;&lt;/authors&gt;&lt;/contributors&gt;&lt;titles&gt;&lt;title&gt;Characterization of Molecular Alterations of BRCA1/2: Analysis and Interpretation Guidelines&lt;/title&gt;&lt;secondary-title&gt;Current Women&amp;apos;s Health Reviews&lt;/secondary-title&gt;&lt;/titles&gt;&lt;periodical&gt;&lt;full-title&gt;Current Women&amp;apos;s Health Reviews&lt;/full-title&gt;&lt;/periodical&gt;&lt;pages&gt;4-11&lt;/pages&gt;&lt;volume&gt;8&lt;/volume&gt;&lt;number&gt;1&lt;/number&gt;&lt;keywords&gt;&lt;keyword&gt;Allele-Specific Oligonucleotide Hybridisation&lt;/keyword&gt;&lt;keyword&gt;BRCA1&lt;/keyword&gt;&lt;keyword&gt;BRCA2&lt;/keyword&gt;&lt;keyword&gt;Breast Cancer Information Core&lt;/keyword&gt;&lt;keyword&gt;Protein Truncation Test&lt;/keyword&gt;&lt;keyword&gt;Sequence analysis&lt;/keyword&gt;&lt;keyword&gt;breast cancer&lt;/keyword&gt;&lt;keyword&gt;genetic variant&lt;/keyword&gt;&lt;keyword&gt;unclassified variant&lt;/keyword&gt;&lt;keyword&gt;web based database&lt;/keyword&gt;&lt;/keywords&gt;&lt;dates&gt;&lt;year&gt;2012&lt;/year&gt;&lt;pub-dates&gt;&lt;date&gt;//&lt;/date&gt;&lt;/pub-dates&gt;&lt;/dates&gt;&lt;urls&gt;&lt;related-urls&gt;&lt;url&gt;http://www.ingentaconnect.com/content/ben/cwhr/2012/00000008/00000001/art00003&lt;/url&gt;&lt;url&gt;https://doi.org/10.2174/157340412799079309&lt;/url&gt;&lt;url&gt;http://www.eurekaselect.com/89419/article&lt;/url&gt;&lt;/related-urls&gt;&lt;/urls&gt;&lt;electronic-resource-num&gt;10.2174/157340412799079309&lt;/electronic-resource-num&gt;&lt;/record&gt;&lt;/Cite&gt;&lt;/EndNote&gt;</w:instrText>
      </w:r>
      <w:r>
        <w:fldChar w:fldCharType="separate"/>
      </w:r>
      <w:r w:rsidR="005305AC">
        <w:rPr>
          <w:noProof/>
        </w:rPr>
        <w:t>[12]</w:t>
      </w:r>
      <w:r>
        <w:fldChar w:fldCharType="end"/>
      </w:r>
      <w:r>
        <w:t>.</w:t>
      </w:r>
    </w:p>
    <w:p w14:paraId="77FD1292" w14:textId="572419FF" w:rsidR="00421A88" w:rsidRDefault="00421A88" w:rsidP="00421A88">
      <w:r>
        <w:t xml:space="preserve">BRCA mutations are autosomal dominant, requiring only one mutated copy in the genome to be inherited </w:t>
      </w:r>
      <w:r>
        <w:fldChar w:fldCharType="begin"/>
      </w:r>
      <w:r w:rsidR="005305AC">
        <w:instrText xml:space="preserve"> ADDIN EN.CITE &lt;EndNote&gt;&lt;Cite&gt;&lt;Author&gt;Roy&lt;/Author&gt;&lt;Year&gt;2012&lt;/Year&gt;&lt;RecNum&gt;9&lt;/RecNum&gt;&lt;DisplayText&gt;[13]&lt;/DisplayText&gt;&lt;record&gt;&lt;rec-number&gt;9&lt;/rec-number&gt;&lt;foreign-keys&gt;&lt;key app="EN" db-id="aadaavff2002s7efdx25t0d9f9awrd0v0vxv" timestamp="1508742858"&gt;9&lt;/key&gt;&lt;/foreign-keys&gt;&lt;ref-type name="Journal Article"&gt;17&lt;/ref-type&gt;&lt;contributors&gt;&lt;authors&gt;&lt;author&gt;Roy, Rohini&lt;/author&gt;&lt;author&gt;Chun, Jarin&lt;/author&gt;&lt;author&gt;Powell, Simon N.&lt;/author&gt;&lt;/authors&gt;&lt;/contributors&gt;&lt;titles&gt;&lt;title&gt;BRCA1 and BRCA2: different roles in a common pathway of genome protection&lt;/title&gt;&lt;secondary-title&gt;Nature reviews. Cancer&lt;/secondary-title&gt;&lt;/titles&gt;&lt;periodical&gt;&lt;full-title&gt;Nature reviews. Cancer&lt;/full-title&gt;&lt;/periodical&gt;&lt;pages&gt;68-78&lt;/pages&gt;&lt;volume&gt;12&lt;/volume&gt;&lt;number&gt;1&lt;/number&gt;&lt;dates&gt;&lt;year&gt;2012&lt;/year&gt;&lt;pub-dates&gt;&lt;date&gt;12/23&lt;/date&gt;&lt;/pub-dates&gt;&lt;/dates&gt;&lt;isbn&gt;1474-175X&amp;#xD;1474-1768&lt;/isbn&gt;&lt;accession-num&gt;PMC4972490&lt;/accession-num&gt;&lt;urls&gt;&lt;related-urls&gt;&lt;url&gt;http://www.ncbi.nlm.nih.gov/pmc/articles/PMC4972490/&lt;/url&gt;&lt;url&gt;http://www.nature.com/articles/nrc3181&lt;/url&gt;&lt;/related-urls&gt;&lt;/urls&gt;&lt;electronic-resource-num&gt;10.1038/nrc3181&lt;/electronic-resource-num&gt;&lt;remote-database-name&gt;PMC&lt;/remote-database-name&gt;&lt;/record&gt;&lt;/Cite&gt;&lt;/EndNote&gt;</w:instrText>
      </w:r>
      <w:r>
        <w:fldChar w:fldCharType="separate"/>
      </w:r>
      <w:r w:rsidR="005305AC">
        <w:rPr>
          <w:noProof/>
        </w:rPr>
        <w:t>[13]</w:t>
      </w:r>
      <w:r>
        <w:fldChar w:fldCharType="end"/>
      </w:r>
      <w:r>
        <w:t>. A person carrying a BRCA mutation has a 50% chance of passing on the mutation to their biological children. BRCA mutations can be inherited from either the mother or father.</w:t>
      </w:r>
    </w:p>
    <w:p w14:paraId="21E8DD25" w14:textId="084D69B1" w:rsidR="0073631F" w:rsidRDefault="00421A88" w:rsidP="00436F36">
      <w:r>
        <w:t xml:space="preserve">In normal cells, BRCA protein are involved in repairing DNA double-strand breaks by </w:t>
      </w:r>
      <w:r w:rsidRPr="003039C1">
        <w:t>homologous recombination repair</w:t>
      </w:r>
      <w:r>
        <w:t>. In cells with BRCA mutations, homologous recombination repair cannot be used</w:t>
      </w:r>
      <w:r w:rsidR="006F0AA4">
        <w:t>,</w:t>
      </w:r>
      <w:r>
        <w:t xml:space="preserve"> therefore other more error-prone pathways are used by the cells </w:t>
      </w:r>
      <w:r>
        <w:fldChar w:fldCharType="begin"/>
      </w:r>
      <w:r w:rsidR="005305AC">
        <w:instrText xml:space="preserve"> ADDIN EN.CITE &lt;EndNote&gt;&lt;Cite&gt;&lt;Author&gt;Roy&lt;/Author&gt;&lt;Year&gt;2012&lt;/Year&gt;&lt;RecNum&gt;9&lt;/RecNum&gt;&lt;DisplayText&gt;[13]&lt;/DisplayText&gt;&lt;record&gt;&lt;rec-number&gt;9&lt;/rec-number&gt;&lt;foreign-keys&gt;&lt;key app="EN" db-id="aadaavff2002s7efdx25t0d9f9awrd0v0vxv" timestamp="1508742858"&gt;9&lt;/key&gt;&lt;/foreign-keys&gt;&lt;ref-type name="Journal Article"&gt;17&lt;/ref-type&gt;&lt;contributors&gt;&lt;authors&gt;&lt;author&gt;Roy, Rohini&lt;/author&gt;&lt;author&gt;Chun, Jarin&lt;/author&gt;&lt;author&gt;Powell, Simon N.&lt;/author&gt;&lt;/authors&gt;&lt;/contributors&gt;&lt;titles&gt;&lt;title&gt;BRCA1 and BRCA2: different roles in a common pathway of genome protection&lt;/title&gt;&lt;secondary-title&gt;Nature reviews. Cancer&lt;/secondary-title&gt;&lt;/titles&gt;&lt;periodical&gt;&lt;full-title&gt;Nature reviews. Cancer&lt;/full-title&gt;&lt;/periodical&gt;&lt;pages&gt;68-78&lt;/pages&gt;&lt;volume&gt;12&lt;/volume&gt;&lt;number&gt;1&lt;/number&gt;&lt;dates&gt;&lt;year&gt;2012&lt;/year&gt;&lt;pub-dates&gt;&lt;date&gt;12/23&lt;/date&gt;&lt;/pub-dates&gt;&lt;/dates&gt;&lt;isbn&gt;1474-175X&amp;#xD;1474-1768&lt;/isbn&gt;&lt;accession-num&gt;PMC4972490&lt;/accession-num&gt;&lt;urls&gt;&lt;related-urls&gt;&lt;url&gt;http://www.ncbi.nlm.nih.gov/pmc/articles/PMC4972490/&lt;/url&gt;&lt;url&gt;http://www.nature.com/articles/nrc3181&lt;/url&gt;&lt;/related-urls&gt;&lt;/urls&gt;&lt;electronic-resource-num&gt;10.1038/nrc3181&lt;/electronic-resource-num&gt;&lt;remote-database-name&gt;PMC&lt;/remote-database-name&gt;&lt;/record&gt;&lt;/Cite&gt;&lt;/EndNote&gt;</w:instrText>
      </w:r>
      <w:r>
        <w:fldChar w:fldCharType="separate"/>
      </w:r>
      <w:r w:rsidR="005305AC">
        <w:rPr>
          <w:noProof/>
        </w:rPr>
        <w:t>[13]</w:t>
      </w:r>
      <w:r>
        <w:fldChar w:fldCharType="end"/>
      </w:r>
      <w:r>
        <w:t xml:space="preserve">. </w:t>
      </w:r>
    </w:p>
    <w:p w14:paraId="04B917B7" w14:textId="236E25E8" w:rsidR="0073631F" w:rsidRDefault="0073631F" w:rsidP="0073631F">
      <w:r w:rsidRPr="00B34BD3">
        <w:lastRenderedPageBreak/>
        <w:t>Poly(ADP</w:t>
      </w:r>
      <w:r>
        <w:noBreakHyphen/>
      </w:r>
      <w:r w:rsidRPr="00B34BD3">
        <w:t>ribose) polymerases (PARPs)</w:t>
      </w:r>
      <w:r>
        <w:t xml:space="preserve"> are a family of proteins that </w:t>
      </w:r>
      <w:r w:rsidRPr="00B34BD3">
        <w:t>repair single-strand DNA breaks.</w:t>
      </w:r>
      <w:r>
        <w:t xml:space="preserve"> When this action is inhibited using a PARP inhibitor such as olaparib, PARP-1 and PARP-2 are unable to dissociate from the DNA, blocking the repair of </w:t>
      </w:r>
      <w:r w:rsidRPr="007277E3">
        <w:t>the single-strand break.</w:t>
      </w:r>
      <w:r>
        <w:t xml:space="preserve"> Unrepaired single-strand breaks stall replication forks and degrade into cytotoxic double stand-DNA breaks. Cells </w:t>
      </w:r>
      <w:r w:rsidR="000A0F94">
        <w:t>with a BRCA mutation</w:t>
      </w:r>
      <w:r w:rsidR="00F74AA0">
        <w:t xml:space="preserve"> cannot</w:t>
      </w:r>
      <w:r>
        <w:t xml:space="preserve"> repair these double-strand DNA breaks using </w:t>
      </w:r>
      <w:r w:rsidRPr="00A012B9">
        <w:t>homologous recombination</w:t>
      </w:r>
      <w:r>
        <w:t>. This results in errors, genomic instability that result</w:t>
      </w:r>
      <w:r w:rsidR="000A0F94">
        <w:t>s</w:t>
      </w:r>
      <w:r>
        <w:t xml:space="preserve"> in cancer cell death. BRCA mutated cells include cells with germline and somatic BRCA mutations </w:t>
      </w:r>
      <w:r>
        <w:fldChar w:fldCharType="begin"/>
      </w:r>
      <w:r>
        <w:instrText xml:space="preserve"> ADDIN EN.CITE &lt;EndNote&gt;&lt;Cite&gt;&lt;Author&gt;Dziadkowiec&lt;/Author&gt;&lt;Year&gt;2016&lt;/Year&gt;&lt;RecNum&gt;10&lt;/RecNum&gt;&lt;DisplayText&gt;[14]&lt;/DisplayText&gt;&lt;record&gt;&lt;rec-number&gt;10&lt;/rec-number&gt;&lt;foreign-keys&gt;&lt;key app="EN" db-id="aadaavff2002s7efdx25t0d9f9awrd0v0vxv" timestamp="1508745985"&gt;10&lt;/key&gt;&lt;/foreign-keys&gt;&lt;ref-type name="Journal Article"&gt;17&lt;/ref-type&gt;&lt;contributors&gt;&lt;authors&gt;&lt;author&gt;Dziadkowiec, Karolina N.&lt;/author&gt;&lt;author&gt;Gąsiorowska, Emilia&lt;/author&gt;&lt;author&gt;Nowak-Markwitz, Ewa&lt;/author&gt;&lt;author&gt;Jankowska, Anna&lt;/author&gt;&lt;/authors&gt;&lt;/contributors&gt;&lt;titles&gt;&lt;title&gt;PARP inhibitors: review of mechanisms of action and BRCA1/2 mutation targeting&lt;/title&gt;&lt;secondary-title&gt;Przegla̜d Menopauzalny = Menopause Review&lt;/secondary-title&gt;&lt;/titles&gt;&lt;periodical&gt;&lt;full-title&gt;Przegla̜d Menopauzalny = Menopause Review&lt;/full-title&gt;&lt;/periodical&gt;&lt;pages&gt;215-219&lt;/pages&gt;&lt;volume&gt;15&lt;/volume&gt;&lt;number&gt;4&lt;/number&gt;&lt;dates&gt;&lt;year&gt;2016&lt;/year&gt;&lt;pub-dates&gt;&lt;date&gt;02/08&amp;#xD;10/08/received&amp;#xD;12/28/accepted&lt;/date&gt;&lt;/pub-dates&gt;&lt;/dates&gt;&lt;publisher&gt;Termedia Publishing House&lt;/publisher&gt;&lt;isbn&gt;1643-8876&amp;#xD;2299-0038&lt;/isbn&gt;&lt;accession-num&gt;PMC5327624&lt;/accession-num&gt;&lt;urls&gt;&lt;related-urls&gt;&lt;url&gt;http://www.ncbi.nlm.nih.gov/pmc/articles/PMC5327624/&lt;/url&gt;&lt;url&gt;https://www.ncbi.nlm.nih.gov/pmc/articles/PMC5327624/pdf/MR-15-29355.pdf&lt;/url&gt;&lt;/related-urls&gt;&lt;/urls&gt;&lt;electronic-resource-num&gt;10.5114/pm.2016.65667&lt;/electronic-resource-num&gt;&lt;remote-database-name&gt;PMC&lt;/remote-database-name&gt;&lt;/record&gt;&lt;/Cite&gt;&lt;/EndNote&gt;</w:instrText>
      </w:r>
      <w:r>
        <w:fldChar w:fldCharType="separate"/>
      </w:r>
      <w:r>
        <w:rPr>
          <w:noProof/>
        </w:rPr>
        <w:t>[14]</w:t>
      </w:r>
      <w:r>
        <w:fldChar w:fldCharType="end"/>
      </w:r>
      <w:r>
        <w:t xml:space="preserve">. </w:t>
      </w:r>
    </w:p>
    <w:p w14:paraId="1DD387E0" w14:textId="03789847" w:rsidR="00436F36" w:rsidRPr="0013345D" w:rsidRDefault="00F079EE" w:rsidP="00436F36">
      <w:pPr>
        <w:rPr>
          <w:u w:val="single"/>
        </w:rPr>
      </w:pPr>
      <w:r>
        <w:rPr>
          <w:u w:val="single"/>
        </w:rPr>
        <w:t>C</w:t>
      </w:r>
      <w:r w:rsidR="0013345D" w:rsidRPr="0013345D">
        <w:rPr>
          <w:u w:val="single"/>
        </w:rPr>
        <w:t xml:space="preserve">linical </w:t>
      </w:r>
      <w:r w:rsidR="000F5F90">
        <w:rPr>
          <w:u w:val="single"/>
        </w:rPr>
        <w:t>guidelines</w:t>
      </w:r>
      <w:r>
        <w:rPr>
          <w:u w:val="single"/>
        </w:rPr>
        <w:t xml:space="preserve"> </w:t>
      </w:r>
      <w:r w:rsidR="003F654A">
        <w:rPr>
          <w:u w:val="single"/>
        </w:rPr>
        <w:t>for BRCA</w:t>
      </w:r>
      <w:r w:rsidR="0013345D" w:rsidRPr="0013345D">
        <w:rPr>
          <w:u w:val="single"/>
        </w:rPr>
        <w:t xml:space="preserve"> testing</w:t>
      </w:r>
    </w:p>
    <w:p w14:paraId="52672E4A" w14:textId="170E5A0A" w:rsidR="00436F36" w:rsidRDefault="00436F36" w:rsidP="00436F36">
      <w:r>
        <w:t xml:space="preserve">The </w:t>
      </w:r>
      <w:r w:rsidR="00F9010F">
        <w:t xml:space="preserve">applicant </w:t>
      </w:r>
      <w:r>
        <w:t xml:space="preserve">referenced the population recommended for BRCA mutation testing in the </w:t>
      </w:r>
      <w:r w:rsidRPr="00B851BF">
        <w:t>eviQ ‘Guidelines for genetic testing for heritable mutations in the BRCA1 and BRCA2 genes’</w:t>
      </w:r>
      <w:r>
        <w:t>. The eviQ guidelines recommended BRCA mutation testing in patients with a greater than 10% probability of carrying a mutation based on their personal or family history. This included patients with</w:t>
      </w:r>
      <w:r w:rsidR="00C25D0F">
        <w:t xml:space="preserve"> </w:t>
      </w:r>
      <w:r>
        <w:fldChar w:fldCharType="begin"/>
      </w:r>
      <w:r w:rsidR="005305AC">
        <w:instrText xml:space="preserve"> ADDIN EN.CITE &lt;EndNote&gt;&lt;Cite&gt;&lt;Author&gt;Cancer Institute of NSW&lt;/Author&gt;&lt;Year&gt;2010&lt;/Year&gt;&lt;RecNum&gt;26&lt;/RecNum&gt;&lt;DisplayText&gt;[15]&lt;/DisplayText&gt;&lt;record&gt;&lt;rec-number&gt;26&lt;/rec-number&gt;&lt;foreign-keys&gt;&lt;key app="EN" db-id="aadaavff2002s7efdx25t0d9f9awrd0v0vxv" timestamp="1510040101"&gt;26&lt;/key&gt;&lt;/foreign-keys&gt;&lt;ref-type name="Web Page"&gt;12&lt;/ref-type&gt;&lt;contributors&gt;&lt;authors&gt;&lt;author&gt;Cancer Institute of NSW,&lt;/author&gt;&lt;/authors&gt;&lt;/contributors&gt;&lt;titles&gt;&lt;title&gt;Genetic testing for heritable mutations in the BRCA1 and BRCA2 genes&lt;/title&gt;&lt;secondary-title&gt;eviQ Cancer Treatments Online&lt;/secondary-title&gt;&lt;/titles&gt;&lt;dates&gt;&lt;year&gt;2010&lt;/year&gt;&lt;/dates&gt;&lt;pub-location&gt;Sydney&lt;/pub-location&gt;&lt;urls&gt;&lt;related-urls&gt;&lt;url&gt;&lt;style face="underline" font="default" size="100%"&gt;https://www.eviq.org.au/cancer-genetics/genetic-testing-for-heritable-mutations/620-genetic-testing-for-heritable-mutations-in-the&lt;/style&gt;&lt;/url&gt;&lt;/related-urls&gt;&lt;/urls&gt;&lt;custom1&gt;2017&lt;/custom1&gt;&lt;custom2&gt;07 Nov&lt;/custom2&gt;&lt;/record&gt;&lt;/Cite&gt;&lt;/EndNote&gt;</w:instrText>
      </w:r>
      <w:r>
        <w:fldChar w:fldCharType="separate"/>
      </w:r>
      <w:r w:rsidR="005305AC">
        <w:rPr>
          <w:noProof/>
        </w:rPr>
        <w:t>[15]</w:t>
      </w:r>
      <w:r>
        <w:fldChar w:fldCharType="end"/>
      </w:r>
      <w:r>
        <w:t>:</w:t>
      </w:r>
    </w:p>
    <w:p w14:paraId="29789FEA" w14:textId="1F9CA2F3" w:rsidR="00167F9E" w:rsidRDefault="00167F9E" w:rsidP="00167F9E">
      <w:pPr>
        <w:pStyle w:val="ListParagraph"/>
        <w:numPr>
          <w:ilvl w:val="0"/>
          <w:numId w:val="12"/>
        </w:numPr>
      </w:pPr>
      <w:r>
        <w:t>a BRCA1/2 mutation probability of 10% or more based on a validated mutation prediction tool (such as BOADICEA, BRCAPRO</w:t>
      </w:r>
      <w:r w:rsidRPr="00167F9E">
        <w:t xml:space="preserve"> or Manchester score</w:t>
      </w:r>
      <w:r>
        <w:t>);</w:t>
      </w:r>
    </w:p>
    <w:p w14:paraId="5B679E1B" w14:textId="77777777" w:rsidR="00436F36" w:rsidRDefault="00436F36" w:rsidP="00436F36">
      <w:pPr>
        <w:pStyle w:val="ListParagraph"/>
        <w:numPr>
          <w:ilvl w:val="0"/>
          <w:numId w:val="12"/>
        </w:numPr>
      </w:pPr>
      <w:r>
        <w:t>breast cancer diagnosed before age 40 years;</w:t>
      </w:r>
    </w:p>
    <w:p w14:paraId="312947C1" w14:textId="1FC12F65" w:rsidR="00436F36" w:rsidRDefault="00436F36" w:rsidP="00436F36">
      <w:pPr>
        <w:pStyle w:val="ListParagraph"/>
        <w:numPr>
          <w:ilvl w:val="0"/>
          <w:numId w:val="12"/>
        </w:numPr>
      </w:pPr>
      <w:r>
        <w:t>triple-negative breast cancer</w:t>
      </w:r>
      <w:r w:rsidR="00167F9E">
        <w:t xml:space="preserve"> (</w:t>
      </w:r>
      <w:r w:rsidRPr="00140D73">
        <w:t>o</w:t>
      </w:r>
      <w:r w:rsidR="00167F9E">
        <w:t>estrogen, progesterone and HER2-</w:t>
      </w:r>
      <w:r w:rsidRPr="00140D73">
        <w:t>negative</w:t>
      </w:r>
      <w:r w:rsidR="00167F9E">
        <w:t>)</w:t>
      </w:r>
      <w:r>
        <w:t xml:space="preserve"> that is: </w:t>
      </w:r>
    </w:p>
    <w:p w14:paraId="17B277B4" w14:textId="77777777" w:rsidR="00436F36" w:rsidRDefault="00436F36" w:rsidP="00436F36">
      <w:pPr>
        <w:pStyle w:val="ListParagraph"/>
        <w:numPr>
          <w:ilvl w:val="1"/>
          <w:numId w:val="12"/>
        </w:numPr>
      </w:pPr>
      <w:r>
        <w:t>diagnosed before 50 years of age; or</w:t>
      </w:r>
    </w:p>
    <w:p w14:paraId="34A6FDE5" w14:textId="49D27252" w:rsidR="00436F36" w:rsidRDefault="00436F36" w:rsidP="00436F36">
      <w:pPr>
        <w:pStyle w:val="ListParagraph"/>
        <w:numPr>
          <w:ilvl w:val="1"/>
          <w:numId w:val="12"/>
        </w:numPr>
      </w:pPr>
      <w:r>
        <w:t xml:space="preserve">has a family history of </w:t>
      </w:r>
      <w:r w:rsidRPr="003B020B">
        <w:t xml:space="preserve">non-mucinous epithelial ovarian, fallopian tube or primary peritoneal cancer in a </w:t>
      </w:r>
      <w:r w:rsidR="00167F9E">
        <w:t>first or second degree</w:t>
      </w:r>
      <w:r w:rsidRPr="003B020B">
        <w:t xml:space="preserve"> relative</w:t>
      </w:r>
      <w:r>
        <w:t>;</w:t>
      </w:r>
    </w:p>
    <w:p w14:paraId="05671B4D" w14:textId="77777777" w:rsidR="00436F36" w:rsidRDefault="00436F36" w:rsidP="00436F36">
      <w:pPr>
        <w:pStyle w:val="ListParagraph"/>
        <w:numPr>
          <w:ilvl w:val="0"/>
          <w:numId w:val="12"/>
        </w:numPr>
      </w:pPr>
      <w:r w:rsidRPr="00140D73">
        <w:t>high-grade non-mucinous ovarian</w:t>
      </w:r>
      <w:r>
        <w:t xml:space="preserve"> </w:t>
      </w:r>
      <w:r w:rsidRPr="00140D73">
        <w:t>fallopian tube or primary peritoneal adenocarcinoma</w:t>
      </w:r>
      <w:r>
        <w:t>;</w:t>
      </w:r>
    </w:p>
    <w:p w14:paraId="5F8F1C08" w14:textId="3DA59547" w:rsidR="00436F36" w:rsidRDefault="00C25D0F" w:rsidP="00436F36">
      <w:pPr>
        <w:pStyle w:val="ListParagraph"/>
        <w:numPr>
          <w:ilvl w:val="0"/>
          <w:numId w:val="12"/>
        </w:numPr>
      </w:pPr>
      <w:r>
        <w:t xml:space="preserve">a </w:t>
      </w:r>
      <w:r w:rsidR="00436F36">
        <w:t xml:space="preserve">known BRCA mutation in a relative; </w:t>
      </w:r>
    </w:p>
    <w:p w14:paraId="10334E8D" w14:textId="578A46D7" w:rsidR="00436F36" w:rsidRDefault="00436F36" w:rsidP="00436F36">
      <w:pPr>
        <w:pStyle w:val="ListParagraph"/>
        <w:numPr>
          <w:ilvl w:val="0"/>
          <w:numId w:val="12"/>
        </w:numPr>
      </w:pPr>
      <w:r>
        <w:t>patients from a population where a common founder</w:t>
      </w:r>
      <w:r w:rsidR="007A1CD6">
        <w:t xml:space="preserve"> mutations exists</w:t>
      </w:r>
      <w:r>
        <w:t>; or</w:t>
      </w:r>
    </w:p>
    <w:p w14:paraId="1B59436D" w14:textId="2324E771" w:rsidR="00436F36" w:rsidRDefault="00C25D0F" w:rsidP="00436F36">
      <w:pPr>
        <w:pStyle w:val="ListParagraph"/>
        <w:numPr>
          <w:ilvl w:val="0"/>
          <w:numId w:val="12"/>
        </w:numPr>
      </w:pPr>
      <w:r>
        <w:t xml:space="preserve">a </w:t>
      </w:r>
      <w:r w:rsidR="00436F36">
        <w:t>somatic BRCA mutation detected on tumour testing.</w:t>
      </w:r>
    </w:p>
    <w:p w14:paraId="6ECC912D" w14:textId="4A6999A6" w:rsidR="007A1CD6" w:rsidRDefault="00E911AB" w:rsidP="00346D8F">
      <w:r>
        <w:t>Populations where common founder mutations exist include people with Ashenkazi Jewish ancestry</w:t>
      </w:r>
      <w:r w:rsidR="004519B8">
        <w:t> </w:t>
      </w:r>
      <w:r w:rsidR="005305AC">
        <w:fldChar w:fldCharType="begin"/>
      </w:r>
      <w:r w:rsidR="005305AC">
        <w:instrText xml:space="preserve"> ADDIN EN.CITE &lt;EndNote&gt;&lt;Cite&gt;&lt;Author&gt;Kurian&lt;/Author&gt;&lt;Year&gt;2010&lt;/Year&gt;&lt;RecNum&gt;2&lt;/RecNum&gt;&lt;DisplayText&gt;[16]&lt;/DisplayText&gt;&lt;record&gt;&lt;rec-number&gt;2&lt;/rec-number&gt;&lt;foreign-keys&gt;&lt;key app="EN" db-id="aadaavff2002s7efdx25t0d9f9awrd0v0vxv" timestamp="1508723623"&gt;2&lt;/key&gt;&lt;/foreign-keys&gt;&lt;ref-type name="Journal Article"&gt;17&lt;/ref-type&gt;&lt;contributors&gt;&lt;authors&gt;&lt;author&gt;Kurian, Allison W&lt;/author&gt;&lt;/authors&gt;&lt;/contributors&gt;&lt;titles&gt;&lt;title&gt;BRCA1 and BRCA2 mutations across race and ethnicity: distribution and clinical implications&lt;/title&gt;&lt;secondary-title&gt;Current Opinion in Obstetrics and Gynecology&lt;/secondary-title&gt;&lt;/titles&gt;&lt;periodical&gt;&lt;full-title&gt;Current Opinion in Obstetrics and Gynecology&lt;/full-title&gt;&lt;/periodical&gt;&lt;pages&gt;72-78&lt;/pages&gt;&lt;volume&gt;22&lt;/volume&gt;&lt;number&gt;1&lt;/number&gt;&lt;keywords&gt;&lt;keyword&gt;BRCA1&lt;/keyword&gt;&lt;keyword&gt;BRCA2&lt;/keyword&gt;&lt;keyword&gt;breast cancer&lt;/keyword&gt;&lt;keyword&gt;ethnicity&lt;/keyword&gt;&lt;keyword&gt;ovarian cancer&lt;/keyword&gt;&lt;keyword&gt;race&lt;/keyword&gt;&lt;/keywords&gt;&lt;dates&gt;&lt;year&gt;2010&lt;/year&gt;&lt;/dates&gt;&lt;isbn&gt;1040-872X&lt;/isbn&gt;&lt;accession-num&gt;00001703-201002000-00014&lt;/accession-num&gt;&lt;urls&gt;&lt;related-urls&gt;&lt;url&gt;http://journals.lww.com/co-obgyn/Fulltext/2010/02000/BRCA1_and_BRCA2_mutations_across_race_and.14.aspx&lt;/url&gt;&lt;url&gt;http://ovidsp.tx.ovid.com/ovftpdfs/FPDDNCLBMCGGDM00/fs047/ovft/live/gv024/00001703/00001703-201002000-00014.pdf&lt;/url&gt;&lt;/related-urls&gt;&lt;/urls&gt;&lt;electronic-resource-num&gt;10.1097/GCO.0b013e328332dca3&lt;/electronic-resource-num&gt;&lt;/record&gt;&lt;/Cite&gt;&lt;/EndNote&gt;</w:instrText>
      </w:r>
      <w:r w:rsidR="005305AC">
        <w:fldChar w:fldCharType="separate"/>
      </w:r>
      <w:r w:rsidR="005305AC">
        <w:rPr>
          <w:noProof/>
        </w:rPr>
        <w:t>[16]</w:t>
      </w:r>
      <w:r w:rsidR="005305AC">
        <w:fldChar w:fldCharType="end"/>
      </w:r>
      <w:r>
        <w:t xml:space="preserve">. </w:t>
      </w:r>
    </w:p>
    <w:p w14:paraId="56D75288" w14:textId="7A9FD159" w:rsidR="00E7330B" w:rsidRPr="006910EA" w:rsidRDefault="00E7330B" w:rsidP="00E7330B">
      <w:pPr>
        <w:rPr>
          <w:i/>
          <w:u w:val="single"/>
        </w:rPr>
      </w:pPr>
      <w:r w:rsidRPr="006910EA">
        <w:rPr>
          <w:i/>
          <w:u w:val="single"/>
        </w:rPr>
        <w:t>Estimates for the size of the testing population</w:t>
      </w:r>
    </w:p>
    <w:p w14:paraId="6E0B1202" w14:textId="696DA355" w:rsidR="00387E1E" w:rsidRDefault="00387E1E" w:rsidP="00387E1E">
      <w:r>
        <w:t>The estimated incidence of breast cancer is based on the Australian Institute of Health and Welfare (AIHW) projected figures for 2019</w:t>
      </w:r>
      <w:r w:rsidR="00A16E01">
        <w:t xml:space="preserve"> </w:t>
      </w:r>
      <w:r>
        <w:fldChar w:fldCharType="begin"/>
      </w:r>
      <w:r w:rsidR="004D6DD9">
        <w:instrText xml:space="preserve"> ADDIN EN.CITE &lt;EndNote&gt;&lt;Cite&gt;&lt;Author&gt;Australian Institute of Health and Welfare&lt;/Author&gt;&lt;Year&gt;2012&lt;/Year&gt;&lt;RecNum&gt;5&lt;/RecNum&gt;&lt;DisplayText&gt;[17]&lt;/DisplayText&gt;&lt;record&gt;&lt;rec-number&gt;5&lt;/rec-number&gt;&lt;foreign-keys&gt;&lt;key app="EN" db-id="aadaavff2002s7efdx25t0d9f9awrd0v0vxv" timestamp="1508734993"&gt;5&lt;/key&gt;&lt;/foreign-keys&gt;&lt;ref-type name="Government Document"&gt;46&lt;/ref-type&gt;&lt;contributors&gt;&lt;authors&gt;&lt;author&gt;Australian Institute of Health and Welfare,&lt;/author&gt;&lt;/authors&gt;&lt;/contributors&gt;&lt;titles&gt;&lt;title&gt;Cancer incidence projections: Australia, 2011 to 2020&lt;/title&gt;&lt;/titles&gt;&lt;volume&gt;Cancer Series no. 66. Cat. No. CAN 62.&lt;/volume&gt;&lt;dates&gt;&lt;year&gt;2012&lt;/year&gt;&lt;/dates&gt;&lt;pub-location&gt;Canberra&lt;/pub-location&gt;&lt;publisher&gt;AIHW&lt;/publisher&gt;&lt;urls&gt;&lt;related-urls&gt;&lt;url&gt;&lt;style face="underline" font="default" size="100%"&gt;https://www.aihw.gov.au/reports/cancer/cancer-incidence-projections-australia-2011-to-20/contents/table-of-contents&lt;/style&gt;&lt;/url&gt;&lt;/related-urls&gt;&lt;/urls&gt;&lt;access-date&gt;23 October 2017&lt;/access-date&gt;&lt;/record&gt;&lt;/Cite&gt;&lt;/EndNote&gt;</w:instrText>
      </w:r>
      <w:r>
        <w:fldChar w:fldCharType="separate"/>
      </w:r>
      <w:r w:rsidR="004D6DD9">
        <w:rPr>
          <w:noProof/>
        </w:rPr>
        <w:t>[17]</w:t>
      </w:r>
      <w:r>
        <w:fldChar w:fldCharType="end"/>
      </w:r>
      <w:r>
        <w:t xml:space="preserve">. Of these, the proportion of patients diagnosed with metastatic breast cancer was estimated at 7.1% based on Cancer Institute New South Wales (NSW) data </w:t>
      </w:r>
      <w:r>
        <w:fldChar w:fldCharType="begin"/>
      </w:r>
      <w:r w:rsidR="004D6DD9">
        <w:instrText xml:space="preserve"> ADDIN EN.CITE &lt;EndNote&gt;&lt;Cite&gt;&lt;Author&gt;Cancer Institute NSW&lt;/Author&gt;&lt;Year&gt;2016&lt;/Year&gt;&lt;RecNum&gt;19&lt;/RecNum&gt;&lt;DisplayText&gt;[18]&lt;/DisplayText&gt;&lt;record&gt;&lt;rec-number&gt;19&lt;/rec-number&gt;&lt;foreign-keys&gt;&lt;key app="EN" db-id="aadaavff2002s7efdx25t0d9f9awrd0v0vxv" timestamp="1509427305"&gt;19&lt;/key&gt;&lt;/foreign-keys&gt;&lt;ref-type name="Web Page"&gt;12&lt;/ref-type&gt;&lt;contributors&gt;&lt;authors&gt;&lt;author&gt;Cancer Institute NSW,&lt;/author&gt;&lt;/authors&gt;&lt;/contributors&gt;&lt;titles&gt;&lt;title&gt;Cancer in NSW: Online Statistics Module 2012&lt;/title&gt;&lt;/titles&gt;&lt;volume&gt;2017&lt;/volume&gt;&lt;number&gt;31 October&lt;/number&gt;&lt;dates&gt;&lt;year&gt;2016&lt;/year&gt;&lt;/dates&gt;&lt;pub-location&gt;Sydney&lt;/pub-location&gt;&lt;publisher&gt;Cancer Institute NSW&lt;/publisher&gt;&lt;urls&gt;&lt;related-urls&gt;&lt;url&gt;&lt;style face="underline" font="default" size="100%"&gt;http://www.statistics.cancerinstitute.org.au&lt;/style&gt;&lt;/url&gt;&lt;/related-urls&gt;&lt;/urls&gt;&lt;/record&gt;&lt;/Cite&gt;&lt;/EndNote&gt;</w:instrText>
      </w:r>
      <w:r>
        <w:fldChar w:fldCharType="separate"/>
      </w:r>
      <w:r w:rsidR="004D6DD9">
        <w:rPr>
          <w:noProof/>
        </w:rPr>
        <w:t>[18]</w:t>
      </w:r>
      <w:r>
        <w:fldChar w:fldCharType="end"/>
      </w:r>
      <w:r>
        <w:t xml:space="preserve">. In addition, it was estimated that ~2% of patients with earlier stage disease would progress to metastatic disease (Lord </w:t>
      </w:r>
      <w:r w:rsidRPr="00A963A8">
        <w:rPr>
          <w:rFonts w:asciiTheme="minorHAnsi" w:hAnsiTheme="minorHAnsi"/>
          <w:i/>
        </w:rPr>
        <w:t>et al</w:t>
      </w:r>
      <w:r>
        <w:t xml:space="preserve"> 2012; </w:t>
      </w:r>
      <w:r>
        <w:fldChar w:fldCharType="begin"/>
      </w:r>
      <w:r w:rsidR="004D6DD9">
        <w:instrText xml:space="preserve"> ADDIN EN.CITE &lt;EndNote&gt;&lt;Cite&gt;&lt;Author&gt;Lord&lt;/Author&gt;&lt;Year&gt;2012&lt;/Year&gt;&lt;RecNum&gt;20&lt;/RecNum&gt;&lt;DisplayText&gt;[19]&lt;/DisplayText&gt;&lt;record&gt;&lt;rec-number&gt;20&lt;/rec-number&gt;&lt;foreign-keys&gt;&lt;key app="EN" db-id="aadaavff2002s7efdx25t0d9f9awrd0v0vxv" timestamp="1509519393"&gt;20&lt;/key&gt;&lt;/foreign-keys&gt;&lt;ref-type name="Journal Article"&gt;17&lt;/ref-type&gt;&lt;contributors&gt;&lt;authors&gt;&lt;author&gt;Lord, Sarah J&lt;/author&gt;&lt;author&gt;Marinovich, ML&lt;/author&gt;&lt;author&gt;Patterson, Jillian A&lt;/author&gt;&lt;author&gt;Wilcken, Nicholas&lt;/author&gt;&lt;author&gt;Kiely, Belinda&lt;/author&gt;&lt;author&gt;Gebski, Val&lt;/author&gt;&lt;author&gt;Crossing, Sally&lt;/author&gt;&lt;author&gt;Roder, David M&lt;/author&gt;&lt;author&gt;Gattelari Melina&lt;/author&gt;&lt;author&gt;Houssami, N.&lt;/author&gt;&lt;/authors&gt;&lt;/contributors&gt;&lt;titles&gt;&lt;title&gt; Incidence of metastatic breast cancer in an Australian population-based cohort of women with non-metastatic breast cancer at diagnosis&lt;/title&gt;&lt;secondary-title&gt;Med J Aust&lt;/secondary-title&gt;&lt;/titles&gt;&lt;periodical&gt;&lt;full-title&gt;Med J Aust&lt;/full-title&gt;&lt;/periodical&gt;&lt;pages&gt;688-692&lt;/pages&gt;&lt;volume&gt;196&lt;/volume&gt;&lt;number&gt;11&lt;/number&gt;&lt;dates&gt;&lt;year&gt;2012&lt;/year&gt;&lt;/dates&gt;&lt;urls&gt;&lt;/urls&gt;&lt;/record&gt;&lt;/Cite&gt;&lt;/EndNote&gt;</w:instrText>
      </w:r>
      <w:r>
        <w:fldChar w:fldCharType="separate"/>
      </w:r>
      <w:r w:rsidR="004D6DD9">
        <w:rPr>
          <w:noProof/>
        </w:rPr>
        <w:t>[19]</w:t>
      </w:r>
      <w:r>
        <w:fldChar w:fldCharType="end"/>
      </w:r>
      <w:r>
        <w:t xml:space="preserve">). The estimated testing population is presented below. </w:t>
      </w:r>
    </w:p>
    <w:p w14:paraId="2646514D" w14:textId="77777777" w:rsidR="00E049E7" w:rsidRDefault="00E049E7">
      <w:pPr>
        <w:rPr>
          <w:rFonts w:ascii="Arial Narrow" w:eastAsia="Times New Roman" w:hAnsi="Arial Narrow" w:cs="Tahoma"/>
          <w:b/>
          <w:sz w:val="20"/>
          <w:szCs w:val="20"/>
          <w:lang w:val="en-GB" w:eastAsia="ja-JP"/>
        </w:rPr>
      </w:pPr>
      <w:r>
        <w:br w:type="page"/>
      </w:r>
    </w:p>
    <w:p w14:paraId="7FB90D71" w14:textId="6454DA44" w:rsidR="00EF6454" w:rsidRDefault="00EF6454" w:rsidP="00407B14">
      <w:pPr>
        <w:pStyle w:val="Caption"/>
      </w:pPr>
      <w:r>
        <w:lastRenderedPageBreak/>
        <w:t xml:space="preserve">Table </w:t>
      </w:r>
      <w:r>
        <w:fldChar w:fldCharType="begin"/>
      </w:r>
      <w:r>
        <w:instrText xml:space="preserve"> SEQ Table \* ARABIC </w:instrText>
      </w:r>
      <w:r>
        <w:fldChar w:fldCharType="separate"/>
      </w:r>
      <w:r>
        <w:rPr>
          <w:noProof/>
        </w:rPr>
        <w:t>1</w:t>
      </w:r>
      <w:r>
        <w:fldChar w:fldCharType="end"/>
      </w:r>
      <w:r>
        <w:t xml:space="preserve">: Testing population – incidence of metastatic breast cancer </w:t>
      </w:r>
    </w:p>
    <w:tbl>
      <w:tblPr>
        <w:tblStyle w:val="TableGrid"/>
        <w:tblW w:w="0" w:type="auto"/>
        <w:tblLook w:val="0480" w:firstRow="0" w:lastRow="0" w:firstColumn="1" w:lastColumn="0" w:noHBand="0" w:noVBand="1"/>
        <w:tblCaption w:val="Table 1: Testing population – incidence of metastatic breast cancer "/>
        <w:tblDescription w:val="This table shows how the eligible population for germline BRCA mutation testing was calculated"/>
      </w:tblPr>
      <w:tblGrid>
        <w:gridCol w:w="405"/>
        <w:gridCol w:w="5373"/>
        <w:gridCol w:w="3464"/>
      </w:tblGrid>
      <w:tr w:rsidR="00D96BDA" w14:paraId="25261606" w14:textId="77777777" w:rsidTr="0073631F">
        <w:trPr>
          <w:cantSplit/>
          <w:tblHeader/>
        </w:trPr>
        <w:tc>
          <w:tcPr>
            <w:tcW w:w="405" w:type="dxa"/>
          </w:tcPr>
          <w:p w14:paraId="227004B4" w14:textId="77777777" w:rsidR="00D96BDA" w:rsidRDefault="00D96BDA" w:rsidP="00407B14"/>
        </w:tc>
        <w:tc>
          <w:tcPr>
            <w:tcW w:w="5373" w:type="dxa"/>
          </w:tcPr>
          <w:p w14:paraId="3E713FD0" w14:textId="4E7B9454" w:rsidR="00D96BDA" w:rsidRPr="00A91ABE" w:rsidRDefault="00D96BDA" w:rsidP="00265751">
            <w:r>
              <w:t>Parameter</w:t>
            </w:r>
          </w:p>
        </w:tc>
        <w:tc>
          <w:tcPr>
            <w:tcW w:w="3464" w:type="dxa"/>
          </w:tcPr>
          <w:p w14:paraId="19A9E0E9" w14:textId="0B7F1CC4" w:rsidR="00D96BDA" w:rsidRPr="00A91ABE" w:rsidRDefault="00D96BDA">
            <w:pPr>
              <w:jc w:val="center"/>
            </w:pPr>
            <w:r>
              <w:t>Estimate</w:t>
            </w:r>
          </w:p>
        </w:tc>
      </w:tr>
      <w:tr w:rsidR="00FE417B" w14:paraId="7B079E5F" w14:textId="77777777" w:rsidTr="0073631F">
        <w:trPr>
          <w:cantSplit/>
        </w:trPr>
        <w:tc>
          <w:tcPr>
            <w:tcW w:w="405" w:type="dxa"/>
          </w:tcPr>
          <w:p w14:paraId="1A33E7DB" w14:textId="49561A76" w:rsidR="00FE417B" w:rsidRDefault="00FE417B" w:rsidP="00407B14">
            <w:r>
              <w:t>A</w:t>
            </w:r>
          </w:p>
        </w:tc>
        <w:tc>
          <w:tcPr>
            <w:tcW w:w="5373" w:type="dxa"/>
          </w:tcPr>
          <w:p w14:paraId="54528BD5" w14:textId="1C8F8488" w:rsidR="00FE417B" w:rsidRDefault="00FE417B" w:rsidP="00265751">
            <w:r w:rsidRPr="00A91ABE">
              <w:t>Projected new cases of breast cancer (2019)</w:t>
            </w:r>
          </w:p>
        </w:tc>
        <w:tc>
          <w:tcPr>
            <w:tcW w:w="3464" w:type="dxa"/>
          </w:tcPr>
          <w:p w14:paraId="7DCB4AF5" w14:textId="4C197460" w:rsidR="00FE417B" w:rsidRDefault="00FE417B">
            <w:pPr>
              <w:jc w:val="center"/>
            </w:pPr>
            <w:r w:rsidRPr="00A91ABE">
              <w:t>18</w:t>
            </w:r>
            <w:r>
              <w:t>,</w:t>
            </w:r>
            <w:r w:rsidRPr="00A91ABE">
              <w:t>066</w:t>
            </w:r>
            <w:r>
              <w:t xml:space="preserve"> </w:t>
            </w:r>
            <w:r>
              <w:rPr>
                <w:vertAlign w:val="superscript"/>
              </w:rPr>
              <w:t>a</w:t>
            </w:r>
          </w:p>
        </w:tc>
      </w:tr>
      <w:tr w:rsidR="00136C19" w14:paraId="785DA456" w14:textId="77777777" w:rsidTr="0073631F">
        <w:trPr>
          <w:cantSplit/>
        </w:trPr>
        <w:tc>
          <w:tcPr>
            <w:tcW w:w="405" w:type="dxa"/>
          </w:tcPr>
          <w:p w14:paraId="29586F94" w14:textId="77777777" w:rsidR="00136C19" w:rsidRDefault="00136C19" w:rsidP="00407B14">
            <w:r>
              <w:t>B</w:t>
            </w:r>
          </w:p>
        </w:tc>
        <w:tc>
          <w:tcPr>
            <w:tcW w:w="5373" w:type="dxa"/>
          </w:tcPr>
          <w:p w14:paraId="40BD3930" w14:textId="77777777" w:rsidR="00136C19" w:rsidRDefault="00136C19" w:rsidP="00265751">
            <w:r>
              <w:t xml:space="preserve">Proportion metastatic at diagnosis </w:t>
            </w:r>
          </w:p>
        </w:tc>
        <w:tc>
          <w:tcPr>
            <w:tcW w:w="3464" w:type="dxa"/>
          </w:tcPr>
          <w:p w14:paraId="3647B7A9" w14:textId="77777777" w:rsidR="00136C19" w:rsidRPr="0072559F" w:rsidRDefault="00136C19">
            <w:pPr>
              <w:jc w:val="center"/>
              <w:rPr>
                <w:vertAlign w:val="superscript"/>
              </w:rPr>
            </w:pPr>
            <w:r w:rsidRPr="00C4540F">
              <w:t>7.1%</w:t>
            </w:r>
            <w:r>
              <w:t xml:space="preserve"> </w:t>
            </w:r>
            <w:r>
              <w:rPr>
                <w:vertAlign w:val="superscript"/>
              </w:rPr>
              <w:t>b</w:t>
            </w:r>
          </w:p>
        </w:tc>
      </w:tr>
      <w:tr w:rsidR="00136C19" w14:paraId="5CDBE046" w14:textId="77777777" w:rsidTr="0073631F">
        <w:trPr>
          <w:cantSplit/>
        </w:trPr>
        <w:tc>
          <w:tcPr>
            <w:tcW w:w="405" w:type="dxa"/>
          </w:tcPr>
          <w:p w14:paraId="3B765E32" w14:textId="77777777" w:rsidR="00136C19" w:rsidRDefault="00136C19" w:rsidP="00407B14">
            <w:r>
              <w:t>C</w:t>
            </w:r>
          </w:p>
        </w:tc>
        <w:tc>
          <w:tcPr>
            <w:tcW w:w="5373" w:type="dxa"/>
          </w:tcPr>
          <w:p w14:paraId="47086DD2" w14:textId="77777777" w:rsidR="00136C19" w:rsidRDefault="00136C19" w:rsidP="00265751">
            <w:r>
              <w:t>Cases progressing to metastatic disease in 2019</w:t>
            </w:r>
          </w:p>
        </w:tc>
        <w:tc>
          <w:tcPr>
            <w:tcW w:w="3464" w:type="dxa"/>
          </w:tcPr>
          <w:p w14:paraId="2969D9F9" w14:textId="77777777" w:rsidR="00136C19" w:rsidRPr="00C4540F" w:rsidRDefault="00136C19">
            <w:pPr>
              <w:jc w:val="center"/>
              <w:rPr>
                <w:vertAlign w:val="superscript"/>
              </w:rPr>
            </w:pPr>
            <w:r>
              <w:t>2.02% of cases diagnosed each year between 2015-2019</w:t>
            </w:r>
            <w:r>
              <w:rPr>
                <w:vertAlign w:val="superscript"/>
              </w:rPr>
              <w:t>c</w:t>
            </w:r>
          </w:p>
        </w:tc>
      </w:tr>
      <w:tr w:rsidR="00136C19" w14:paraId="6B0DE4D9" w14:textId="77777777" w:rsidTr="0073631F">
        <w:trPr>
          <w:cantSplit/>
        </w:trPr>
        <w:tc>
          <w:tcPr>
            <w:tcW w:w="405" w:type="dxa"/>
          </w:tcPr>
          <w:p w14:paraId="7A37CDD2" w14:textId="77777777" w:rsidR="00136C19" w:rsidRDefault="00136C19" w:rsidP="00407B14">
            <w:r>
              <w:t>D</w:t>
            </w:r>
          </w:p>
        </w:tc>
        <w:tc>
          <w:tcPr>
            <w:tcW w:w="5373" w:type="dxa"/>
          </w:tcPr>
          <w:p w14:paraId="49DFDCD0" w14:textId="77777777" w:rsidR="00136C19" w:rsidRDefault="00136C19" w:rsidP="00265751">
            <w:r>
              <w:t xml:space="preserve">Total cases of metastatic breast cancer </w:t>
            </w:r>
          </w:p>
        </w:tc>
        <w:tc>
          <w:tcPr>
            <w:tcW w:w="3464" w:type="dxa"/>
          </w:tcPr>
          <w:p w14:paraId="2C26E437" w14:textId="77777777" w:rsidR="00136C19" w:rsidRDefault="00136C19">
            <w:pPr>
              <w:jc w:val="center"/>
            </w:pPr>
            <w:r w:rsidRPr="0038274A">
              <w:t>2,823</w:t>
            </w:r>
          </w:p>
        </w:tc>
      </w:tr>
      <w:tr w:rsidR="00136C19" w14:paraId="39AB7FB8" w14:textId="77777777" w:rsidTr="0073631F">
        <w:trPr>
          <w:cantSplit/>
        </w:trPr>
        <w:tc>
          <w:tcPr>
            <w:tcW w:w="405" w:type="dxa"/>
          </w:tcPr>
          <w:p w14:paraId="0F1154FE" w14:textId="77777777" w:rsidR="00136C19" w:rsidRDefault="00136C19" w:rsidP="00407B14">
            <w:r>
              <w:t>E</w:t>
            </w:r>
          </w:p>
        </w:tc>
        <w:tc>
          <w:tcPr>
            <w:tcW w:w="5373" w:type="dxa"/>
          </w:tcPr>
          <w:p w14:paraId="26F64700" w14:textId="250B5185" w:rsidR="00136C19" w:rsidRPr="00DB7A87" w:rsidRDefault="00136C19" w:rsidP="00265751">
            <w:r w:rsidRPr="00DB7A87">
              <w:t>Proportion HR+/</w:t>
            </w:r>
            <w:r w:rsidR="000774F8">
              <w:t>HER2-negative</w:t>
            </w:r>
            <w:r w:rsidRPr="00DB7A87">
              <w:t xml:space="preserve"> </w:t>
            </w:r>
          </w:p>
        </w:tc>
        <w:tc>
          <w:tcPr>
            <w:tcW w:w="3464" w:type="dxa"/>
          </w:tcPr>
          <w:p w14:paraId="510EA3B7" w14:textId="77777777" w:rsidR="00136C19" w:rsidRPr="0038274A" w:rsidRDefault="00136C19">
            <w:pPr>
              <w:jc w:val="center"/>
              <w:rPr>
                <w:vertAlign w:val="superscript"/>
              </w:rPr>
            </w:pPr>
            <w:r w:rsidRPr="00DB7A87">
              <w:t>6</w:t>
            </w:r>
            <w:r>
              <w:t>1</w:t>
            </w:r>
            <w:r w:rsidRPr="00DB7A87">
              <w:t>%</w:t>
            </w:r>
            <w:r>
              <w:t xml:space="preserve"> </w:t>
            </w:r>
            <w:r>
              <w:rPr>
                <w:vertAlign w:val="superscript"/>
              </w:rPr>
              <w:t>d</w:t>
            </w:r>
          </w:p>
        </w:tc>
      </w:tr>
      <w:tr w:rsidR="00136C19" w14:paraId="0C1C9F75" w14:textId="77777777" w:rsidTr="0073631F">
        <w:trPr>
          <w:cantSplit/>
        </w:trPr>
        <w:tc>
          <w:tcPr>
            <w:tcW w:w="405" w:type="dxa"/>
          </w:tcPr>
          <w:p w14:paraId="034F8054" w14:textId="77777777" w:rsidR="00136C19" w:rsidRDefault="00136C19" w:rsidP="00407B14">
            <w:r>
              <w:t>F</w:t>
            </w:r>
          </w:p>
        </w:tc>
        <w:tc>
          <w:tcPr>
            <w:tcW w:w="5373" w:type="dxa"/>
          </w:tcPr>
          <w:p w14:paraId="1BFAB8C3" w14:textId="77777777" w:rsidR="00136C19" w:rsidRDefault="00136C19" w:rsidP="00265751">
            <w:r>
              <w:t>Proportion triple-negative</w:t>
            </w:r>
          </w:p>
        </w:tc>
        <w:tc>
          <w:tcPr>
            <w:tcW w:w="3464" w:type="dxa"/>
          </w:tcPr>
          <w:p w14:paraId="7C8EC4B0" w14:textId="77777777" w:rsidR="00136C19" w:rsidRPr="00212A38" w:rsidRDefault="00136C19">
            <w:pPr>
              <w:jc w:val="center"/>
              <w:rPr>
                <w:vertAlign w:val="superscript"/>
              </w:rPr>
            </w:pPr>
            <w:r>
              <w:t xml:space="preserve">15% </w:t>
            </w:r>
            <w:r>
              <w:rPr>
                <w:vertAlign w:val="superscript"/>
              </w:rPr>
              <w:t>d</w:t>
            </w:r>
          </w:p>
        </w:tc>
      </w:tr>
      <w:tr w:rsidR="00136C19" w14:paraId="693B6536" w14:textId="77777777" w:rsidTr="0073631F">
        <w:trPr>
          <w:cantSplit/>
        </w:trPr>
        <w:tc>
          <w:tcPr>
            <w:tcW w:w="405" w:type="dxa"/>
          </w:tcPr>
          <w:p w14:paraId="411E075F" w14:textId="77777777" w:rsidR="00136C19" w:rsidRDefault="00136C19" w:rsidP="00407B14">
            <w:r>
              <w:t>G</w:t>
            </w:r>
          </w:p>
        </w:tc>
        <w:tc>
          <w:tcPr>
            <w:tcW w:w="5373" w:type="dxa"/>
          </w:tcPr>
          <w:p w14:paraId="380DA65F" w14:textId="5E5B0784" w:rsidR="00136C19" w:rsidRDefault="00136C19" w:rsidP="00265751">
            <w:r w:rsidRPr="00212A38">
              <w:t>Proportion with pri</w:t>
            </w:r>
            <w:r>
              <w:t xml:space="preserve">or treatment with anthracycline and </w:t>
            </w:r>
            <w:r w:rsidRPr="00212A38">
              <w:t>taxane and n</w:t>
            </w:r>
            <w:r>
              <w:t xml:space="preserve">ot suitable for </w:t>
            </w:r>
            <w:r w:rsidR="001C0A1C">
              <w:t>endocrine</w:t>
            </w:r>
            <w:r>
              <w:t xml:space="preserve"> therapy </w:t>
            </w:r>
          </w:p>
        </w:tc>
        <w:tc>
          <w:tcPr>
            <w:tcW w:w="3464" w:type="dxa"/>
          </w:tcPr>
          <w:p w14:paraId="7EB462B3" w14:textId="77777777" w:rsidR="00136C19" w:rsidRPr="00212A38" w:rsidRDefault="00136C19">
            <w:pPr>
              <w:jc w:val="center"/>
              <w:rPr>
                <w:vertAlign w:val="superscript"/>
              </w:rPr>
            </w:pPr>
            <w:r>
              <w:t xml:space="preserve">80% </w:t>
            </w:r>
            <w:r>
              <w:rPr>
                <w:vertAlign w:val="superscript"/>
              </w:rPr>
              <w:t>e</w:t>
            </w:r>
          </w:p>
        </w:tc>
      </w:tr>
      <w:tr w:rsidR="00136C19" w14:paraId="7A713461" w14:textId="77777777" w:rsidTr="0073631F">
        <w:trPr>
          <w:cantSplit/>
        </w:trPr>
        <w:tc>
          <w:tcPr>
            <w:tcW w:w="405" w:type="dxa"/>
          </w:tcPr>
          <w:p w14:paraId="26A6AFF2" w14:textId="77777777" w:rsidR="00136C19" w:rsidRDefault="00136C19" w:rsidP="00407B14">
            <w:r>
              <w:t xml:space="preserve">H </w:t>
            </w:r>
          </w:p>
        </w:tc>
        <w:tc>
          <w:tcPr>
            <w:tcW w:w="5373" w:type="dxa"/>
          </w:tcPr>
          <w:p w14:paraId="63B89CE5" w14:textId="77777777" w:rsidR="00136C19" w:rsidRPr="00212A38" w:rsidRDefault="00136C19" w:rsidP="00265751">
            <w:r>
              <w:t>Patients already tested for BRCA mutations</w:t>
            </w:r>
          </w:p>
        </w:tc>
        <w:tc>
          <w:tcPr>
            <w:tcW w:w="3464" w:type="dxa"/>
          </w:tcPr>
          <w:p w14:paraId="3C67F00F" w14:textId="77777777" w:rsidR="00136C19" w:rsidRPr="00A77B14" w:rsidRDefault="00136C19">
            <w:pPr>
              <w:jc w:val="center"/>
              <w:rPr>
                <w:vertAlign w:val="superscript"/>
              </w:rPr>
            </w:pPr>
            <w:r>
              <w:t xml:space="preserve">10% </w:t>
            </w:r>
            <w:r>
              <w:rPr>
                <w:vertAlign w:val="superscript"/>
              </w:rPr>
              <w:t>f</w:t>
            </w:r>
          </w:p>
        </w:tc>
      </w:tr>
      <w:tr w:rsidR="00136C19" w14:paraId="1AE4BCC0" w14:textId="77777777" w:rsidTr="0073631F">
        <w:trPr>
          <w:cantSplit/>
        </w:trPr>
        <w:tc>
          <w:tcPr>
            <w:tcW w:w="405" w:type="dxa"/>
          </w:tcPr>
          <w:p w14:paraId="63F371A2" w14:textId="77777777" w:rsidR="00136C19" w:rsidRDefault="00136C19" w:rsidP="00407B14">
            <w:r>
              <w:t>I</w:t>
            </w:r>
          </w:p>
        </w:tc>
        <w:tc>
          <w:tcPr>
            <w:tcW w:w="5373" w:type="dxa"/>
          </w:tcPr>
          <w:p w14:paraId="0D5B528F" w14:textId="303ABED3" w:rsidR="00136C19" w:rsidRDefault="00136C19" w:rsidP="00265751">
            <w:r>
              <w:t xml:space="preserve">Uptake of BRCA test in </w:t>
            </w:r>
            <w:r w:rsidRPr="00131C58">
              <w:t>HR+/</w:t>
            </w:r>
            <w:r w:rsidR="000774F8">
              <w:t>HER2-negative</w:t>
            </w:r>
            <w:r w:rsidRPr="00131C58">
              <w:t xml:space="preserve"> population</w:t>
            </w:r>
          </w:p>
        </w:tc>
        <w:tc>
          <w:tcPr>
            <w:tcW w:w="3464" w:type="dxa"/>
          </w:tcPr>
          <w:p w14:paraId="037AF159" w14:textId="77777777" w:rsidR="00136C19" w:rsidRDefault="00136C19">
            <w:pPr>
              <w:jc w:val="center"/>
            </w:pPr>
            <w:r>
              <w:t>Year 1 30%</w:t>
            </w:r>
          </w:p>
          <w:p w14:paraId="1E899C0E" w14:textId="77777777" w:rsidR="00136C19" w:rsidRDefault="00136C19">
            <w:pPr>
              <w:jc w:val="center"/>
            </w:pPr>
            <w:r>
              <w:t>Year 2 40%</w:t>
            </w:r>
          </w:p>
          <w:p w14:paraId="20348BD2" w14:textId="77777777" w:rsidR="00136C19" w:rsidRDefault="00136C19">
            <w:pPr>
              <w:jc w:val="center"/>
            </w:pPr>
            <w:r>
              <w:t>Year 3 50%</w:t>
            </w:r>
          </w:p>
        </w:tc>
      </w:tr>
      <w:tr w:rsidR="00136C19" w14:paraId="622F1A74" w14:textId="77777777" w:rsidTr="0073631F">
        <w:trPr>
          <w:cantSplit/>
        </w:trPr>
        <w:tc>
          <w:tcPr>
            <w:tcW w:w="405" w:type="dxa"/>
          </w:tcPr>
          <w:p w14:paraId="5429D3D6" w14:textId="77777777" w:rsidR="00136C19" w:rsidRDefault="00136C19" w:rsidP="00407B14">
            <w:r>
              <w:t>J</w:t>
            </w:r>
          </w:p>
        </w:tc>
        <w:tc>
          <w:tcPr>
            <w:tcW w:w="5373" w:type="dxa"/>
          </w:tcPr>
          <w:p w14:paraId="63B09A86" w14:textId="77777777" w:rsidR="00136C19" w:rsidRDefault="00136C19" w:rsidP="00265751">
            <w:r>
              <w:t>Uptake of BRCA test in triple-negative population</w:t>
            </w:r>
          </w:p>
        </w:tc>
        <w:tc>
          <w:tcPr>
            <w:tcW w:w="3464" w:type="dxa"/>
          </w:tcPr>
          <w:p w14:paraId="0924E219" w14:textId="77777777" w:rsidR="00136C19" w:rsidRDefault="00136C19">
            <w:pPr>
              <w:jc w:val="center"/>
            </w:pPr>
            <w:r>
              <w:t>Year 1 60%</w:t>
            </w:r>
          </w:p>
          <w:p w14:paraId="67027D45" w14:textId="77777777" w:rsidR="00136C19" w:rsidRDefault="00136C19">
            <w:pPr>
              <w:jc w:val="center"/>
            </w:pPr>
            <w:r>
              <w:t>Year 2 75%</w:t>
            </w:r>
          </w:p>
          <w:p w14:paraId="658CB600" w14:textId="77777777" w:rsidR="00136C19" w:rsidRDefault="00136C19">
            <w:pPr>
              <w:jc w:val="center"/>
            </w:pPr>
            <w:r>
              <w:t>Year 3 80%</w:t>
            </w:r>
          </w:p>
        </w:tc>
      </w:tr>
      <w:tr w:rsidR="00136C19" w14:paraId="3308D2B4" w14:textId="77777777" w:rsidTr="0073631F">
        <w:trPr>
          <w:cantSplit/>
        </w:trPr>
        <w:tc>
          <w:tcPr>
            <w:tcW w:w="405" w:type="dxa"/>
          </w:tcPr>
          <w:p w14:paraId="4416C907" w14:textId="77777777" w:rsidR="00136C19" w:rsidRDefault="00136C19" w:rsidP="00407B14">
            <w:r>
              <w:t>K</w:t>
            </w:r>
          </w:p>
        </w:tc>
        <w:tc>
          <w:tcPr>
            <w:tcW w:w="5373" w:type="dxa"/>
          </w:tcPr>
          <w:p w14:paraId="392AF92B" w14:textId="5D2795CD" w:rsidR="00136C19" w:rsidRDefault="00136C19" w:rsidP="00265751">
            <w:r>
              <w:t xml:space="preserve">Eligible </w:t>
            </w:r>
            <w:r w:rsidRPr="00D94041">
              <w:t>HR+/</w:t>
            </w:r>
            <w:r w:rsidR="000774F8">
              <w:t>HER2-negative</w:t>
            </w:r>
            <w:r w:rsidRPr="00D94041">
              <w:t xml:space="preserve"> population</w:t>
            </w:r>
            <w:r>
              <w:t xml:space="preserve"> (D × E × G × (1-H))</w:t>
            </w:r>
          </w:p>
        </w:tc>
        <w:tc>
          <w:tcPr>
            <w:tcW w:w="3464" w:type="dxa"/>
          </w:tcPr>
          <w:p w14:paraId="40A5C87A" w14:textId="77777777" w:rsidR="00136C19" w:rsidRDefault="00136C19">
            <w:pPr>
              <w:jc w:val="center"/>
            </w:pPr>
            <w:r w:rsidRPr="007A1401">
              <w:t>1</w:t>
            </w:r>
            <w:r>
              <w:t>,</w:t>
            </w:r>
            <w:r w:rsidRPr="007A1401">
              <w:t>243</w:t>
            </w:r>
          </w:p>
        </w:tc>
      </w:tr>
      <w:tr w:rsidR="00136C19" w14:paraId="791AA11A" w14:textId="77777777" w:rsidTr="0073631F">
        <w:trPr>
          <w:cantSplit/>
        </w:trPr>
        <w:tc>
          <w:tcPr>
            <w:tcW w:w="405" w:type="dxa"/>
          </w:tcPr>
          <w:p w14:paraId="748809D2" w14:textId="77777777" w:rsidR="00136C19" w:rsidRDefault="00136C19" w:rsidP="00407B14">
            <w:r>
              <w:t>L</w:t>
            </w:r>
          </w:p>
        </w:tc>
        <w:tc>
          <w:tcPr>
            <w:tcW w:w="5373" w:type="dxa"/>
          </w:tcPr>
          <w:p w14:paraId="21EDB39A" w14:textId="77777777" w:rsidR="00136C19" w:rsidRDefault="00136C19" w:rsidP="00265751">
            <w:r>
              <w:t>Eligible triple-</w:t>
            </w:r>
            <w:r w:rsidRPr="00D94041">
              <w:t>negative population</w:t>
            </w:r>
            <w:r>
              <w:t xml:space="preserve"> (D× F × G × (1-H))</w:t>
            </w:r>
          </w:p>
        </w:tc>
        <w:tc>
          <w:tcPr>
            <w:tcW w:w="3464" w:type="dxa"/>
          </w:tcPr>
          <w:p w14:paraId="370FED98" w14:textId="77777777" w:rsidR="00136C19" w:rsidRDefault="00136C19">
            <w:pPr>
              <w:jc w:val="center"/>
            </w:pPr>
            <w:r w:rsidRPr="007A1401">
              <w:t>307</w:t>
            </w:r>
          </w:p>
        </w:tc>
      </w:tr>
      <w:tr w:rsidR="00136C19" w14:paraId="407081F6" w14:textId="77777777" w:rsidTr="0073631F">
        <w:trPr>
          <w:cantSplit/>
        </w:trPr>
        <w:tc>
          <w:tcPr>
            <w:tcW w:w="405" w:type="dxa"/>
          </w:tcPr>
          <w:p w14:paraId="0DA36E31" w14:textId="77777777" w:rsidR="00136C19" w:rsidRDefault="00136C19" w:rsidP="00407B14">
            <w:r>
              <w:t>M</w:t>
            </w:r>
          </w:p>
        </w:tc>
        <w:tc>
          <w:tcPr>
            <w:tcW w:w="5373" w:type="dxa"/>
          </w:tcPr>
          <w:p w14:paraId="51C6F822" w14:textId="52AAB735" w:rsidR="00136C19" w:rsidRDefault="00136C19" w:rsidP="00265751">
            <w:pPr>
              <w:tabs>
                <w:tab w:val="left" w:pos="4442"/>
              </w:tabs>
            </w:pPr>
            <w:r>
              <w:t xml:space="preserve">Uptake in </w:t>
            </w:r>
            <w:r w:rsidRPr="00D94041">
              <w:t>HR+/</w:t>
            </w:r>
            <w:r w:rsidR="000774F8">
              <w:t>HER2-negative</w:t>
            </w:r>
            <w:r w:rsidRPr="00D94041">
              <w:t xml:space="preserve"> population</w:t>
            </w:r>
            <w:r>
              <w:t xml:space="preserve"> (K × I)</w:t>
            </w:r>
            <w:r>
              <w:tab/>
              <w:t xml:space="preserve"> </w:t>
            </w:r>
          </w:p>
        </w:tc>
        <w:tc>
          <w:tcPr>
            <w:tcW w:w="3464" w:type="dxa"/>
          </w:tcPr>
          <w:p w14:paraId="592A223E" w14:textId="77777777" w:rsidR="00136C19" w:rsidRDefault="00136C19">
            <w:pPr>
              <w:jc w:val="center"/>
            </w:pPr>
            <w:r>
              <w:t>373</w:t>
            </w:r>
          </w:p>
        </w:tc>
      </w:tr>
      <w:tr w:rsidR="00136C19" w14:paraId="6F4B4555" w14:textId="77777777" w:rsidTr="0073631F">
        <w:trPr>
          <w:cantSplit/>
        </w:trPr>
        <w:tc>
          <w:tcPr>
            <w:tcW w:w="405" w:type="dxa"/>
          </w:tcPr>
          <w:p w14:paraId="37368140" w14:textId="77777777" w:rsidR="00136C19" w:rsidRDefault="00136C19" w:rsidP="00407B14">
            <w:r>
              <w:t>N</w:t>
            </w:r>
          </w:p>
        </w:tc>
        <w:tc>
          <w:tcPr>
            <w:tcW w:w="5373" w:type="dxa"/>
          </w:tcPr>
          <w:p w14:paraId="410947A5" w14:textId="5562ACF7" w:rsidR="00136C19" w:rsidRDefault="00136C19" w:rsidP="00265751">
            <w:r>
              <w:t>Uptake in triple-</w:t>
            </w:r>
            <w:r w:rsidRPr="00D94041">
              <w:t xml:space="preserve"> negative population</w:t>
            </w:r>
            <w:r>
              <w:t xml:space="preserve"> (L × </w:t>
            </w:r>
            <w:r w:rsidR="00A16E01">
              <w:t>J</w:t>
            </w:r>
            <w:r>
              <w:t>)</w:t>
            </w:r>
            <w:r>
              <w:tab/>
            </w:r>
          </w:p>
        </w:tc>
        <w:tc>
          <w:tcPr>
            <w:tcW w:w="3464" w:type="dxa"/>
          </w:tcPr>
          <w:p w14:paraId="1C0E6527" w14:textId="77777777" w:rsidR="00136C19" w:rsidRDefault="00136C19">
            <w:pPr>
              <w:jc w:val="center"/>
            </w:pPr>
            <w:r>
              <w:t>184</w:t>
            </w:r>
          </w:p>
        </w:tc>
      </w:tr>
      <w:tr w:rsidR="00136C19" w14:paraId="7EB59EFC" w14:textId="77777777" w:rsidTr="0073631F">
        <w:trPr>
          <w:cantSplit/>
        </w:trPr>
        <w:tc>
          <w:tcPr>
            <w:tcW w:w="405" w:type="dxa"/>
          </w:tcPr>
          <w:p w14:paraId="35AFC89D" w14:textId="77777777" w:rsidR="00136C19" w:rsidRDefault="00136C19" w:rsidP="00407B14">
            <w:r>
              <w:t>O</w:t>
            </w:r>
          </w:p>
        </w:tc>
        <w:tc>
          <w:tcPr>
            <w:tcW w:w="5373" w:type="dxa"/>
          </w:tcPr>
          <w:p w14:paraId="33AFF6E4" w14:textId="7B86A241" w:rsidR="00136C19" w:rsidRDefault="00136C19" w:rsidP="00265751">
            <w:r>
              <w:t>Total patients taking up BRCA test</w:t>
            </w:r>
            <w:r w:rsidR="00A16E01">
              <w:t xml:space="preserve"> (M + N)</w:t>
            </w:r>
          </w:p>
        </w:tc>
        <w:tc>
          <w:tcPr>
            <w:tcW w:w="3464" w:type="dxa"/>
          </w:tcPr>
          <w:p w14:paraId="009F6A17" w14:textId="77777777" w:rsidR="00136C19" w:rsidRDefault="00136C19">
            <w:pPr>
              <w:jc w:val="center"/>
            </w:pPr>
            <w:r>
              <w:t>557</w:t>
            </w:r>
          </w:p>
        </w:tc>
      </w:tr>
    </w:tbl>
    <w:p w14:paraId="18A13751" w14:textId="6AEB6F2F" w:rsidR="00136C19" w:rsidRPr="00A77B14" w:rsidRDefault="00136C19" w:rsidP="00407B14">
      <w:pPr>
        <w:rPr>
          <w:sz w:val="20"/>
          <w:szCs w:val="20"/>
        </w:rPr>
      </w:pPr>
      <w:r w:rsidRPr="00A77B14">
        <w:rPr>
          <w:sz w:val="20"/>
          <w:szCs w:val="20"/>
        </w:rPr>
        <w:t xml:space="preserve">HER2 = human epidermal growth factor receptor 2; HR+ = hormone receptor positive; </w:t>
      </w:r>
      <w:r>
        <w:rPr>
          <w:sz w:val="20"/>
          <w:szCs w:val="20"/>
        </w:rPr>
        <w:t>MSAC = Medical Services Authority Council; PSD = Public Summary Document</w:t>
      </w:r>
      <w:r w:rsidRPr="00A77B14">
        <w:rPr>
          <w:sz w:val="20"/>
          <w:szCs w:val="20"/>
        </w:rPr>
        <w:br/>
      </w:r>
      <w:r w:rsidRPr="00A77B14">
        <w:rPr>
          <w:sz w:val="20"/>
          <w:szCs w:val="20"/>
          <w:vertAlign w:val="superscript"/>
        </w:rPr>
        <w:t xml:space="preserve">a </w:t>
      </w:r>
      <w:r w:rsidRPr="00A77B14">
        <w:rPr>
          <w:sz w:val="20"/>
          <w:szCs w:val="20"/>
        </w:rPr>
        <w:t>From application</w:t>
      </w:r>
      <w:r w:rsidRPr="00A77B14">
        <w:rPr>
          <w:sz w:val="20"/>
          <w:szCs w:val="20"/>
        </w:rPr>
        <w:br/>
      </w:r>
      <w:r w:rsidRPr="00A77B14">
        <w:rPr>
          <w:sz w:val="20"/>
          <w:szCs w:val="20"/>
          <w:vertAlign w:val="superscript"/>
        </w:rPr>
        <w:t>b</w:t>
      </w:r>
      <w:r w:rsidRPr="00A77B14">
        <w:rPr>
          <w:sz w:val="20"/>
          <w:szCs w:val="20"/>
        </w:rPr>
        <w:t xml:space="preserve"> Cancer Institute New South Wales data</w:t>
      </w:r>
      <w:r>
        <w:rPr>
          <w:sz w:val="20"/>
          <w:szCs w:val="20"/>
        </w:rPr>
        <w:fldChar w:fldCharType="begin"/>
      </w:r>
      <w:r w:rsidR="004D6DD9">
        <w:rPr>
          <w:sz w:val="20"/>
          <w:szCs w:val="20"/>
        </w:rPr>
        <w:instrText xml:space="preserve"> ADDIN EN.CITE &lt;EndNote&gt;&lt;Cite&gt;&lt;Author&gt;Cancer Institute NSW&lt;/Author&gt;&lt;Year&gt;2016&lt;/Year&gt;&lt;RecNum&gt;19&lt;/RecNum&gt;&lt;DisplayText&gt;[18]&lt;/DisplayText&gt;&lt;record&gt;&lt;rec-number&gt;19&lt;/rec-number&gt;&lt;foreign-keys&gt;&lt;key app="EN" db-id="aadaavff2002s7efdx25t0d9f9awrd0v0vxv" timestamp="1509427305"&gt;19&lt;/key&gt;&lt;/foreign-keys&gt;&lt;ref-type name="Web Page"&gt;12&lt;/ref-type&gt;&lt;contributors&gt;&lt;authors&gt;&lt;author&gt;Cancer Institute NSW,&lt;/author&gt;&lt;/authors&gt;&lt;/contributors&gt;&lt;titles&gt;&lt;title&gt;Cancer in NSW: Online Statistics Module 2012&lt;/title&gt;&lt;/titles&gt;&lt;volume&gt;2017&lt;/volume&gt;&lt;number&gt;31 October&lt;/number&gt;&lt;dates&gt;&lt;year&gt;2016&lt;/year&gt;&lt;/dates&gt;&lt;pub-location&gt;Sydney&lt;/pub-location&gt;&lt;publisher&gt;Cancer Institute NSW&lt;/publisher&gt;&lt;urls&gt;&lt;related-urls&gt;&lt;url&gt;&lt;style face="underline" font="default" size="100%"&gt;http://www.statistics.cancerinstitute.org.au&lt;/style&gt;&lt;/url&gt;&lt;/related-urls&gt;&lt;/urls&gt;&lt;/record&gt;&lt;/Cite&gt;&lt;/EndNote&gt;</w:instrText>
      </w:r>
      <w:r>
        <w:rPr>
          <w:sz w:val="20"/>
          <w:szCs w:val="20"/>
        </w:rPr>
        <w:fldChar w:fldCharType="separate"/>
      </w:r>
      <w:r w:rsidR="004D6DD9">
        <w:rPr>
          <w:noProof/>
          <w:sz w:val="20"/>
          <w:szCs w:val="20"/>
        </w:rPr>
        <w:t>[18]</w:t>
      </w:r>
      <w:r>
        <w:rPr>
          <w:sz w:val="20"/>
          <w:szCs w:val="20"/>
        </w:rPr>
        <w:fldChar w:fldCharType="end"/>
      </w:r>
      <w:r w:rsidRPr="00A77B14">
        <w:rPr>
          <w:sz w:val="20"/>
          <w:szCs w:val="20"/>
        </w:rPr>
        <w:br/>
      </w:r>
      <w:r w:rsidRPr="00A77B14">
        <w:rPr>
          <w:sz w:val="20"/>
          <w:szCs w:val="20"/>
          <w:vertAlign w:val="superscript"/>
        </w:rPr>
        <w:t>c</w:t>
      </w:r>
      <w:r w:rsidRPr="00A77B14">
        <w:rPr>
          <w:sz w:val="20"/>
          <w:szCs w:val="20"/>
        </w:rPr>
        <w:t xml:space="preserve"> Based on Lord </w:t>
      </w:r>
      <w:r w:rsidRPr="00A77B14">
        <w:rPr>
          <w:rFonts w:asciiTheme="minorHAnsi" w:hAnsiTheme="minorHAnsi"/>
          <w:i/>
          <w:sz w:val="20"/>
          <w:szCs w:val="20"/>
        </w:rPr>
        <w:t>et al</w:t>
      </w:r>
      <w:r w:rsidRPr="00A77B14">
        <w:rPr>
          <w:sz w:val="20"/>
          <w:szCs w:val="20"/>
        </w:rPr>
        <w:t xml:space="preserve"> 2012. 10.1% of non-metastatic breast cancers metastasised over five years</w:t>
      </w:r>
      <w:r w:rsidRPr="00A77B14">
        <w:rPr>
          <w:sz w:val="20"/>
          <w:szCs w:val="20"/>
        </w:rPr>
        <w:br/>
      </w:r>
      <w:r w:rsidRPr="00A77B14">
        <w:rPr>
          <w:sz w:val="20"/>
          <w:szCs w:val="20"/>
          <w:vertAlign w:val="superscript"/>
        </w:rPr>
        <w:t xml:space="preserve">d </w:t>
      </w:r>
      <w:r w:rsidRPr="00A77B14">
        <w:rPr>
          <w:sz w:val="20"/>
          <w:szCs w:val="20"/>
        </w:rPr>
        <w:t xml:space="preserve">Proportions from known Stage IV breast cancer from Howlader </w:t>
      </w:r>
      <w:r w:rsidRPr="00A77B14">
        <w:rPr>
          <w:rFonts w:asciiTheme="minorHAnsi" w:hAnsiTheme="minorHAnsi"/>
          <w:i/>
          <w:sz w:val="20"/>
          <w:szCs w:val="20"/>
        </w:rPr>
        <w:t>et al</w:t>
      </w:r>
      <w:r w:rsidRPr="00A77B14">
        <w:rPr>
          <w:sz w:val="20"/>
          <w:szCs w:val="20"/>
        </w:rPr>
        <w:t xml:space="preserve"> 2014</w:t>
      </w:r>
      <w:r w:rsidR="0081772D">
        <w:rPr>
          <w:sz w:val="20"/>
          <w:szCs w:val="20"/>
        </w:rPr>
        <w:t xml:space="preserve"> </w:t>
      </w:r>
      <w:r w:rsidRPr="00A77B14">
        <w:rPr>
          <w:sz w:val="20"/>
          <w:szCs w:val="20"/>
        </w:rPr>
        <w:t xml:space="preserve"> </w:t>
      </w:r>
      <w:r w:rsidRPr="00A77B14">
        <w:rPr>
          <w:sz w:val="20"/>
          <w:szCs w:val="20"/>
        </w:rPr>
        <w:fldChar w:fldCharType="begin"/>
      </w:r>
      <w:r w:rsidR="0073631F">
        <w:rPr>
          <w:sz w:val="20"/>
          <w:szCs w:val="20"/>
        </w:rPr>
        <w:instrText xml:space="preserve"> ADDIN EN.CITE &lt;EndNote&gt;&lt;Cite ExcludeYear="1"&gt;&lt;Author&gt;Howlader&lt;/Author&gt;&lt;Year&gt;2014&lt;/Year&gt;&lt;RecNum&gt;17&lt;/RecNum&gt;&lt;DisplayText&gt;[6]&lt;/DisplayText&gt;&lt;record&gt;&lt;rec-number&gt;17&lt;/rec-number&gt;&lt;foreign-keys&gt;&lt;key app="EN" db-id="aadaavff2002s7efdx25t0d9f9awrd0v0vxv" timestamp="1509407085"&gt;17&lt;/key&gt;&lt;/foreign-keys&gt;&lt;ref-type name="Journal Article"&gt;17&lt;/ref-type&gt;&lt;contributors&gt;&lt;authors&gt;&lt;author&gt;Howlader, Nadia&lt;/author&gt;&lt;author&gt;Altekruse, Sean F.&lt;/author&gt;&lt;author&gt;Li, Christopher I.&lt;/author&gt;&lt;author&gt;Chen, Vivien W.&lt;/author&gt;&lt;author&gt;Clarke, Christina A.&lt;/author&gt;&lt;author&gt;Ries, Lynn A. G.&lt;/author&gt;&lt;author&gt;Cronin, Kathleen A.&lt;/author&gt;&lt;/authors&gt;&lt;/contributors&gt;&lt;titles&gt;&lt;title&gt;US Incidence of Breast Cancer Subtypes Defined by Joint Hormone Receptor and HER2 Status&lt;/title&gt;&lt;secondary-title&gt;JNCI: Journal of the National Cancer Institute&lt;/secondary-title&gt;&lt;/titles&gt;&lt;periodical&gt;&lt;full-title&gt;JNCI: Journal of the National Cancer Institute&lt;/full-title&gt;&lt;/periodical&gt;&lt;pages&gt;dju055-dju055&lt;/pages&gt;&lt;volume&gt;106&lt;/volume&gt;&lt;number&gt;5&lt;/number&gt;&lt;dates&gt;&lt;year&gt;2014&lt;/year&gt;&lt;/dates&gt;&lt;isbn&gt;0027-8874&lt;/isbn&gt;&lt;urls&gt;&lt;related-urls&gt;&lt;url&gt;http://dx.doi.org/10.1093/jnci/dju055&lt;/url&gt;&lt;url&gt;https://www.ncbi.nlm.nih.gov/pmc/articles/PMC4580552/pdf/dju055.pdf&lt;/url&gt;&lt;/related-urls&gt;&lt;/urls&gt;&lt;electronic-resource-num&gt;10.1093/jnci/dju055&lt;/electronic-resource-num&gt;&lt;/record&gt;&lt;/Cite&gt;&lt;/EndNote&gt;</w:instrText>
      </w:r>
      <w:r w:rsidRPr="00A77B14">
        <w:rPr>
          <w:sz w:val="20"/>
          <w:szCs w:val="20"/>
        </w:rPr>
        <w:fldChar w:fldCharType="separate"/>
      </w:r>
      <w:r w:rsidR="0073631F">
        <w:rPr>
          <w:noProof/>
          <w:sz w:val="20"/>
          <w:szCs w:val="20"/>
        </w:rPr>
        <w:t>[6]</w:t>
      </w:r>
      <w:r w:rsidRPr="00A77B14">
        <w:rPr>
          <w:sz w:val="20"/>
          <w:szCs w:val="20"/>
        </w:rPr>
        <w:fldChar w:fldCharType="end"/>
      </w:r>
      <w:r w:rsidRPr="00A77B14">
        <w:rPr>
          <w:sz w:val="20"/>
          <w:szCs w:val="20"/>
        </w:rPr>
        <w:t xml:space="preserve"> </w:t>
      </w:r>
      <w:r w:rsidRPr="00A77B14">
        <w:rPr>
          <w:sz w:val="20"/>
          <w:szCs w:val="20"/>
        </w:rPr>
        <w:br/>
      </w:r>
      <w:r w:rsidRPr="00A77B14">
        <w:rPr>
          <w:sz w:val="20"/>
          <w:szCs w:val="20"/>
          <w:vertAlign w:val="superscript"/>
        </w:rPr>
        <w:t>e</w:t>
      </w:r>
      <w:r w:rsidRPr="00A77B14">
        <w:rPr>
          <w:sz w:val="20"/>
          <w:szCs w:val="20"/>
        </w:rPr>
        <w:t xml:space="preserve"> Assumption based on applicant’s internal market research</w:t>
      </w:r>
      <w:r>
        <w:rPr>
          <w:sz w:val="20"/>
          <w:szCs w:val="20"/>
        </w:rPr>
        <w:br/>
      </w:r>
      <w:r>
        <w:rPr>
          <w:sz w:val="20"/>
          <w:szCs w:val="20"/>
          <w:vertAlign w:val="superscript"/>
        </w:rPr>
        <w:t>f</w:t>
      </w:r>
      <w:r>
        <w:rPr>
          <w:sz w:val="20"/>
          <w:szCs w:val="20"/>
        </w:rPr>
        <w:t xml:space="preserve"> Application 1411.1 MSAC PSD estimated uptake</w:t>
      </w:r>
    </w:p>
    <w:p w14:paraId="4BB8A0E2" w14:textId="41E87C24" w:rsidR="00136C19" w:rsidRDefault="00136C19" w:rsidP="00136C19">
      <w:r w:rsidRPr="001713E6">
        <w:rPr>
          <w:szCs w:val="20"/>
        </w:rPr>
        <w:t xml:space="preserve">A proportion of patients who would become eligible for olaparib would have been previously tested for BRCA mutations. </w:t>
      </w:r>
      <w:r w:rsidRPr="00DB5AA3">
        <w:t>Since November 2017, MBS item 73296 was added for the detection of germline BRCA mutations and five other genes for patients with breast or ovarian cancer with a &gt;</w:t>
      </w:r>
      <w:r w:rsidR="0073631F">
        <w:t> </w:t>
      </w:r>
      <w:r w:rsidRPr="00DB5AA3">
        <w:t>10% risk of having a pathogenic mutation based</w:t>
      </w:r>
      <w:r>
        <w:t xml:space="preserve"> on</w:t>
      </w:r>
      <w:r w:rsidRPr="00DB5AA3">
        <w:t xml:space="preserve"> their clinical and family history</w:t>
      </w:r>
      <w:r>
        <w:t>,</w:t>
      </w:r>
      <w:r w:rsidRPr="00DB5AA3">
        <w:t xml:space="preserve"> or based on a quantitative algorithm. </w:t>
      </w:r>
      <w:r w:rsidR="003472C2">
        <w:t>Consistent with the Public Summary Document for application 1411.1, i</w:t>
      </w:r>
      <w:r>
        <w:t xml:space="preserve">t was assumed that 10% of patients were already tested under item </w:t>
      </w:r>
      <w:r w:rsidRPr="00C574B0">
        <w:t>7329</w:t>
      </w:r>
      <w:r>
        <w:t>6</w:t>
      </w:r>
      <w:r w:rsidR="0073631F">
        <w:t> </w:t>
      </w:r>
      <w:r w:rsidR="005305AC">
        <w:fldChar w:fldCharType="begin"/>
      </w:r>
      <w:r w:rsidR="005305AC">
        <w:instrText xml:space="preserve"> ADDIN EN.CITE &lt;EndNote&gt;&lt;Cite&gt;&lt;Author&gt;Medical Services Advisory Committee&lt;/Author&gt;&lt;Year&gt;2016&lt;/Year&gt;&lt;RecNum&gt;35&lt;/RecNum&gt;&lt;DisplayText&gt;[20]&lt;/DisplayText&gt;&lt;record&gt;&lt;rec-number&gt;35&lt;/rec-number&gt;&lt;foreign-keys&gt;&lt;key app="EN" db-id="aadaavff2002s7efdx25t0d9f9awrd0v0vxv" timestamp="1510525532"&gt;35&lt;/key&gt;&lt;/foreign-keys&gt;&lt;ref-type name="Web Page"&gt;12&lt;/ref-type&gt;&lt;contributors&gt;&lt;authors&gt;&lt;author&gt;Medical Services Advisory Committee,&lt;/author&gt;&lt;/authors&gt;&lt;/contributors&gt;&lt;titles&gt;&lt;title&gt;Application No. 1411.1 – Genetic testing for hereditary mutations predisposing to cancer (breast and/or ovarian) (resubmission) (public summary document)&lt;/title&gt;&lt;/titles&gt;&lt;volume&gt;2017&lt;/volume&gt;&lt;number&gt;8 November&lt;/number&gt;&lt;dates&gt;&lt;year&gt;2016&lt;/year&gt;&lt;/dates&gt;&lt;pub-location&gt;Canberra&lt;/pub-location&gt;&lt;publisher&gt;Department of Health&lt;/publisher&gt;&lt;urls&gt;&lt;related-urls&gt;&lt;url&gt;&lt;style face="underline" font="default" size="100%"&gt;http://www.msac.gov.au/internet/msac/publishing.nsf/content/1411.1-public&lt;/style&gt;&lt;/url&gt;&lt;/related-urls&gt;&lt;/urls&gt;&lt;/record&gt;&lt;/Cite&gt;&lt;/EndNote&gt;</w:instrText>
      </w:r>
      <w:r w:rsidR="005305AC">
        <w:fldChar w:fldCharType="separate"/>
      </w:r>
      <w:r w:rsidR="005305AC">
        <w:rPr>
          <w:noProof/>
        </w:rPr>
        <w:t>[20]</w:t>
      </w:r>
      <w:r w:rsidR="005305AC">
        <w:fldChar w:fldCharType="end"/>
      </w:r>
      <w:r>
        <w:t xml:space="preserve">. </w:t>
      </w:r>
    </w:p>
    <w:p w14:paraId="433CAE9E" w14:textId="540499CE" w:rsidR="00D652D6" w:rsidRPr="00DB5AA3" w:rsidRDefault="00D652D6" w:rsidP="00136C19">
      <w:r>
        <w:rPr>
          <w:szCs w:val="20"/>
        </w:rPr>
        <w:t>The application estimated that of the patients taking up BRCA mutation testing, approximately 15% would test positive and therefore be eligible for olaparib.</w:t>
      </w:r>
    </w:p>
    <w:p w14:paraId="0500E79B" w14:textId="77777777" w:rsidR="00136C19" w:rsidRPr="00212A38" w:rsidRDefault="00136C19" w:rsidP="00136C19">
      <w:pPr>
        <w:rPr>
          <w:vertAlign w:val="superscript"/>
        </w:rPr>
      </w:pPr>
      <w:r w:rsidRPr="001713E6">
        <w:rPr>
          <w:szCs w:val="20"/>
        </w:rPr>
        <w:t>The application stated that the co-dependent MSAC/PBAC submission will include further detailed information to the provided estimates.</w:t>
      </w:r>
    </w:p>
    <w:p w14:paraId="3949599E" w14:textId="37DB8CAC" w:rsidR="00953ED7" w:rsidRDefault="00953ED7" w:rsidP="00E049E7">
      <w:pPr>
        <w:keepNext/>
        <w:rPr>
          <w:b/>
        </w:rPr>
      </w:pPr>
      <w:r>
        <w:rPr>
          <w:b/>
        </w:rPr>
        <w:lastRenderedPageBreak/>
        <w:t xml:space="preserve">Prior test </w:t>
      </w:r>
    </w:p>
    <w:p w14:paraId="0067F9C3" w14:textId="279D1047" w:rsidR="00721AD7" w:rsidRDefault="00B4638B" w:rsidP="00953ED7">
      <w:r>
        <w:t>P</w:t>
      </w:r>
      <w:r w:rsidR="009D0E41">
        <w:t xml:space="preserve">atients with metastatic (Stage IV) </w:t>
      </w:r>
      <w:r w:rsidR="000774F8">
        <w:t>HER2-negative</w:t>
      </w:r>
      <w:r w:rsidR="009D0E41">
        <w:t xml:space="preserve"> breast cancer</w:t>
      </w:r>
      <w:r w:rsidR="00E54F3D">
        <w:t xml:space="preserve"> would require prior testing before they can become eligible for BRCA mutation </w:t>
      </w:r>
      <w:r w:rsidR="00AA48E1">
        <w:t>testing.</w:t>
      </w:r>
      <w:r w:rsidR="009D0E41">
        <w:t xml:space="preserve"> </w:t>
      </w:r>
      <w:r w:rsidR="00E54F3D">
        <w:t xml:space="preserve">These </w:t>
      </w:r>
      <w:r w:rsidR="007764F5">
        <w:t xml:space="preserve">prior tests </w:t>
      </w:r>
      <w:r w:rsidR="00735E8F">
        <w:t xml:space="preserve">include </w:t>
      </w:r>
      <w:r w:rsidR="00735E8F">
        <w:fldChar w:fldCharType="begin">
          <w:fldData xml:space="preserve">PEVuZE5vdGU+PENpdGU+PEF1dGhvcj5TZW5rdXM8L0F1dGhvcj48WWVhcj4yMDE1PC9ZZWFyPjxS
ZWNOdW0+MTwvUmVjTnVtPjxEaXNwbGF5VGV4dD5bMywgNF08L0Rpc3BsYXlUZXh0PjxyZWNvcmQ+
PHJlYy1udW1iZXI+MTwvcmVjLW51bWJlcj48Zm9yZWlnbi1rZXlzPjxrZXkgYXBwPSJFTiIgZGIt
aWQ9ImFhZGFhdmZmMjAwMnM3ZWZkeDI1dDBkOWY5YXdyZDB2MHZ4diIgdGltZXN0YW1wPSIxNTA4
NDYzOTM0Ij4xPC9rZXk+PC9mb3JlaWduLWtleXM+PHJlZi10eXBlIG5hbWU9IkpvdXJuYWwgQXJ0
aWNsZSI+MTc8L3JlZi10eXBlPjxjb250cmlidXRvcnM+PGF1dGhvcnM+PGF1dGhvcj5TZW5rdXMs
IEUuPC9hdXRob3I+PGF1dGhvcj5LeXJpYWtpZGVzLCBTLjwvYXV0aG9yPjxhdXRob3I+T2hubywg
Uy48L2F1dGhvcj48YXV0aG9yPlBlbmF1bHQtTGxvcmNhLCBGLjwvYXV0aG9yPjxhdXRob3I+UG9v
cnRtYW5zLCBQLjwvYXV0aG9yPjxhdXRob3I+UnV0Z2VycywgRS48L2F1dGhvcj48YXV0aG9yPlph
Y2tyaXNzb24sIFMuPC9hdXRob3I+PGF1dGhvcj5DYXJkb3NvLCBGLjwvYXV0aG9yPjwvYXV0aG9y
cz48L2NvbnRyaWJ1dG9ycz48dGl0bGVzPjx0aXRsZT5QcmltYXJ5IGJyZWFzdCBjYW5jZXI6IEVT
TU8gQ2xpbmljYWwgUHJhY3RpY2UgR3VpZGVsaW5lcyBmb3IgZGlhZ25vc2lzLCB0cmVhdG1lbnQg
YW5kIGZvbGxvdy11cOKAoDwvdGl0bGU+PHNlY29uZGFyeS10aXRsZT5Bbm5hbHMgb2YgT25jb2xv
Z3k8L3NlY29uZGFyeS10aXRsZT48L3RpdGxlcz48cGVyaW9kaWNhbD48ZnVsbC10aXRsZT5Bbm5h
bHMgb2YgT25jb2xvZ3k8L2Z1bGwtdGl0bGU+PC9wZXJpb2RpY2FsPjxwYWdlcz52OC12MzA8L3Bh
Z2VzPjx2b2x1bWU+MjY8L3ZvbHVtZT48bnVtYmVyPnN1cHBsXzU8L251bWJlcj48ZGF0ZXM+PHll
YXI+MjAxNTwveWVhcj48L2RhdGVzPjxpc2JuPjA5MjMtNzUzNDwvaXNibj48dXJscz48cmVsYXRl
ZC11cmxzPjx1cmw+aHR0cDovL2R4LmRvaS5vcmcvMTAuMTA5My9hbm5vbmMvbWR2Mjk4PC91cmw+
PHVybD5odHRwczovL3dhdGVybWFyay5zaWx2ZXJjaGFpci5jb20vbWR2Mjk4LnBkZj90b2tlbj1B
UUVDQUhpMjA4QkU0OU9vYW45a2toV19FcmN5N0RtM1pMXzlDZjNxZktBYzQ4NXlzZ0FBQWZvd2dn
SDJCZ2txaGtpRzl3MEJCd2FnZ2dIbk1JSUI0d0lCQURDQ0Fkd0dDU3FHU0liM0RRRUhBVEFlQmds
Z2hrZ0JaUU1FQVM0d0VRUU05ZGw0bnEyNlRkOEEzRXZ5QWdFUWdJSUJyUXpqRkNDZXZHWXpyUjhE
bUk5bkpJOXZ4ZDFKUTBhUllKU1FpdlBGSzkydjdyTDVtQ1hIVjNSdFg4VEgweG13Z0lyaXoyZG8x
QWk1RzFqV0t1dTd4YXN1M2FiOHJXWDJDNF96cjQ0Y0NFc3VsN254YW5UREJiWFF2cVRMcjE0NTlE
OEk1b2NabDVsMzRESVVfVldvWXRFVzFzaWZ6NU9VR1BPSGF4R3o0SVM2ZFVNeXh6UXBVY1dwUTFv
bmpvVTFtWWtUeEd0ZXk0M0NxSzQzcmdCcHczT213UFZnT0daRkxMWUZ0VXVlQzdvYThnSS12Vi1G
RzhodUxFb3JQOUE2QWRPYW5kaFg0U24tUDZHLW1ZMmg1dExRWEYxSkg1Qkw5bkQxWUI0LVRxZWZp
Zjd2RUx1Z2QwYWRsUjA3RHM4RlBnLTB5NzVGcVpVM2JsWWhwLVVnTUtqUDl3cVVqbGllb0ZGck9a
MmZBTF8wRGpTRHhQelNTMFNhVlFhWWNkS3hYZkM1MlZmM1pnVGJyd3VGMW5TWmJ1aThQWUkwN1lr
V2pwTEczeGhBNUVMbWwxQjFfbEFZdkhjellydVhiZWt2enlkYXVKSl9SeUhneVI2amxzMnM4ZjFW
R0tOeHI5Y3VMR2VqcEo3OTZMS1ZNQ1NEa2lsMkUwMDVCblZPSENSdHhOUW5Ebk1FaFFsbWJ6V2dK
TFVNMFdGdGdTbFhXWUlkX05DdFRpME4tMXdZaXRmLXI5cHM1ODlMbjRrMlZRPC91cmw+PC9yZWxh
dGVkLXVybHM+PC91cmxzPjxlbGVjdHJvbmljLXJlc291cmNlLW51bT4xMC4xMDkzL2Fubm9uYy9t
ZHYyOTg8L2VsZWN0cm9uaWMtcmVzb3VyY2UtbnVtPjwvcmVjb3JkPjwvQ2l0ZT48Q2l0ZT48QXV0
aG9yPk5hdGlvbmFsIENvbXByZWhlbnNpdmUgQ2FuY2VyIE5ldHdvcms8L0F1dGhvcj48WWVhcj4y
MDE3PC9ZZWFyPjxSZWNOdW0+MTI8L1JlY051bT48cmVjb3JkPjxyZWMtbnVtYmVyPjEyPC9yZWMt
bnVtYmVyPjxmb3JlaWduLWtleXM+PGtleSBhcHA9IkVOIiBkYi1pZD0iYWFkYWF2ZmYyMDAyczdl
ZmR4MjV0MGQ5Zjlhd3JkMHYwdnh2IiB0aW1lc3RhbXA9IjE1MDkwNjEwNTIiPjEyPC9rZXk+PC9m
b3JlaWduLWtleXM+PHJlZi10eXBlIG5hbWU9IldlYiBQYWdlIj4xMjwvcmVmLXR5cGU+PGNvbnRy
aWJ1dG9ycz48YXV0aG9ycz48YXV0aG9yPk5hdGlvbmFsIENvbXByZWhlbnNpdmUgQ2FuY2VyIE5l
dHdvcmssPC9hdXRob3I+PC9hdXRob3JzPjwvY29udHJpYnV0b3JzPjx0aXRsZXM+PHRpdGxlPkJy
ZWFzdCBDYW5jZXIgKFZlcnNpb24gMi4yMDE3KTwvdGl0bGU+PC90aXRsZXM+PHZvbHVtZT4yMDE3
PC92b2x1bWU+PG51bWJlcj4yNiBPY3RvYmVyPC9udW1iZXI+PGRhdGVzPjx5ZWFyPjIwMTc8L3ll
YXI+PC9kYXRlcz48dXJscz48cmVsYXRlZC11cmxzPjx1cmw+PHN0eWxlIGZhY2U9InVuZGVybGlu
ZSIgZm9udD0iZGVmYXVsdCIgc2l6ZT0iMTAwJSI+aHR0cHM6Ly93d3cubmNjbi5vcmcvcHJvZmVz
c2lvbmFscy9waHlzaWNpYW5fZ2xzL2ZfZ3VpZGVsaW5lcy5hc3AjYnJlYXN0PC9zdHlsZT48L3Vy
bD48L3JlbGF0ZWQtdXJscz48L3VybHM+PGN1c3RvbTE+MjAxNzwvY3VzdG9tMT48Y3VzdG9tMj4y
NiBPY3RvYmVyPC9jdXN0b20yPjwvcmVjb3JkPjwvQ2l0ZT48L0VuZE5vdGU+
</w:fldData>
        </w:fldChar>
      </w:r>
      <w:r w:rsidR="005305AC">
        <w:instrText xml:space="preserve"> ADDIN EN.CITE </w:instrText>
      </w:r>
      <w:r w:rsidR="005305AC">
        <w:fldChar w:fldCharType="begin">
          <w:fldData xml:space="preserve">PEVuZE5vdGU+PENpdGU+PEF1dGhvcj5TZW5rdXM8L0F1dGhvcj48WWVhcj4yMDE1PC9ZZWFyPjxS
ZWNOdW0+MTwvUmVjTnVtPjxEaXNwbGF5VGV4dD5bMywgNF08L0Rpc3BsYXlUZXh0PjxyZWNvcmQ+
PHJlYy1udW1iZXI+MTwvcmVjLW51bWJlcj48Zm9yZWlnbi1rZXlzPjxrZXkgYXBwPSJFTiIgZGIt
aWQ9ImFhZGFhdmZmMjAwMnM3ZWZkeDI1dDBkOWY5YXdyZDB2MHZ4diIgdGltZXN0YW1wPSIxNTA4
NDYzOTM0Ij4xPC9rZXk+PC9mb3JlaWduLWtleXM+PHJlZi10eXBlIG5hbWU9IkpvdXJuYWwgQXJ0
aWNsZSI+MTc8L3JlZi10eXBlPjxjb250cmlidXRvcnM+PGF1dGhvcnM+PGF1dGhvcj5TZW5rdXMs
IEUuPC9hdXRob3I+PGF1dGhvcj5LeXJpYWtpZGVzLCBTLjwvYXV0aG9yPjxhdXRob3I+T2hubywg
Uy48L2F1dGhvcj48YXV0aG9yPlBlbmF1bHQtTGxvcmNhLCBGLjwvYXV0aG9yPjxhdXRob3I+UG9v
cnRtYW5zLCBQLjwvYXV0aG9yPjxhdXRob3I+UnV0Z2VycywgRS48L2F1dGhvcj48YXV0aG9yPlph
Y2tyaXNzb24sIFMuPC9hdXRob3I+PGF1dGhvcj5DYXJkb3NvLCBGLjwvYXV0aG9yPjwvYXV0aG9y
cz48L2NvbnRyaWJ1dG9ycz48dGl0bGVzPjx0aXRsZT5QcmltYXJ5IGJyZWFzdCBjYW5jZXI6IEVT
TU8gQ2xpbmljYWwgUHJhY3RpY2UgR3VpZGVsaW5lcyBmb3IgZGlhZ25vc2lzLCB0cmVhdG1lbnQg
YW5kIGZvbGxvdy11cOKAoDwvdGl0bGU+PHNlY29uZGFyeS10aXRsZT5Bbm5hbHMgb2YgT25jb2xv
Z3k8L3NlY29uZGFyeS10aXRsZT48L3RpdGxlcz48cGVyaW9kaWNhbD48ZnVsbC10aXRsZT5Bbm5h
bHMgb2YgT25jb2xvZ3k8L2Z1bGwtdGl0bGU+PC9wZXJpb2RpY2FsPjxwYWdlcz52OC12MzA8L3Bh
Z2VzPjx2b2x1bWU+MjY8L3ZvbHVtZT48bnVtYmVyPnN1cHBsXzU8L251bWJlcj48ZGF0ZXM+PHll
YXI+MjAxNTwveWVhcj48L2RhdGVzPjxpc2JuPjA5MjMtNzUzNDwvaXNibj48dXJscz48cmVsYXRl
ZC11cmxzPjx1cmw+aHR0cDovL2R4LmRvaS5vcmcvMTAuMTA5My9hbm5vbmMvbWR2Mjk4PC91cmw+
PHVybD5odHRwczovL3dhdGVybWFyay5zaWx2ZXJjaGFpci5jb20vbWR2Mjk4LnBkZj90b2tlbj1B
UUVDQUhpMjA4QkU0OU9vYW45a2toV19FcmN5N0RtM1pMXzlDZjNxZktBYzQ4NXlzZ0FBQWZvd2dn
SDJCZ2txaGtpRzl3MEJCd2FnZ2dIbk1JSUI0d0lCQURDQ0Fkd0dDU3FHU0liM0RRRUhBVEFlQmds
Z2hrZ0JaUU1FQVM0d0VRUU05ZGw0bnEyNlRkOEEzRXZ5QWdFUWdJSUJyUXpqRkNDZXZHWXpyUjhE
bUk5bkpJOXZ4ZDFKUTBhUllKU1FpdlBGSzkydjdyTDVtQ1hIVjNSdFg4VEgweG13Z0lyaXoyZG8x
QWk1RzFqV0t1dTd4YXN1M2FiOHJXWDJDNF96cjQ0Y0NFc3VsN254YW5UREJiWFF2cVRMcjE0NTlE
OEk1b2NabDVsMzRESVVfVldvWXRFVzFzaWZ6NU9VR1BPSGF4R3o0SVM2ZFVNeXh6UXBVY1dwUTFv
bmpvVTFtWWtUeEd0ZXk0M0NxSzQzcmdCcHczT213UFZnT0daRkxMWUZ0VXVlQzdvYThnSS12Vi1G
RzhodUxFb3JQOUE2QWRPYW5kaFg0U24tUDZHLW1ZMmg1dExRWEYxSkg1Qkw5bkQxWUI0LVRxZWZp
Zjd2RUx1Z2QwYWRsUjA3RHM4RlBnLTB5NzVGcVpVM2JsWWhwLVVnTUtqUDl3cVVqbGllb0ZGck9a
MmZBTF8wRGpTRHhQelNTMFNhVlFhWWNkS3hYZkM1MlZmM1pnVGJyd3VGMW5TWmJ1aThQWUkwN1lr
V2pwTEczeGhBNUVMbWwxQjFfbEFZdkhjellydVhiZWt2enlkYXVKSl9SeUhneVI2amxzMnM4ZjFW
R0tOeHI5Y3VMR2VqcEo3OTZMS1ZNQ1NEa2lsMkUwMDVCblZPSENSdHhOUW5Ebk1FaFFsbWJ6V2dK
TFVNMFdGdGdTbFhXWUlkX05DdFRpME4tMXdZaXRmLXI5cHM1ODlMbjRrMlZRPC91cmw+PC9yZWxh
dGVkLXVybHM+PC91cmxzPjxlbGVjdHJvbmljLXJlc291cmNlLW51bT4xMC4xMDkzL2Fubm9uYy9t
ZHYyOTg8L2VsZWN0cm9uaWMtcmVzb3VyY2UtbnVtPjwvcmVjb3JkPjwvQ2l0ZT48Q2l0ZT48QXV0
aG9yPk5hdGlvbmFsIENvbXByZWhlbnNpdmUgQ2FuY2VyIE5ldHdvcms8L0F1dGhvcj48WWVhcj4y
MDE3PC9ZZWFyPjxSZWNOdW0+MTI8L1JlY051bT48cmVjb3JkPjxyZWMtbnVtYmVyPjEyPC9yZWMt
bnVtYmVyPjxmb3JlaWduLWtleXM+PGtleSBhcHA9IkVOIiBkYi1pZD0iYWFkYWF2ZmYyMDAyczdl
ZmR4MjV0MGQ5Zjlhd3JkMHYwdnh2IiB0aW1lc3RhbXA9IjE1MDkwNjEwNTIiPjEyPC9rZXk+PC9m
b3JlaWduLWtleXM+PHJlZi10eXBlIG5hbWU9IldlYiBQYWdlIj4xMjwvcmVmLXR5cGU+PGNvbnRy
aWJ1dG9ycz48YXV0aG9ycz48YXV0aG9yPk5hdGlvbmFsIENvbXByZWhlbnNpdmUgQ2FuY2VyIE5l
dHdvcmssPC9hdXRob3I+PC9hdXRob3JzPjwvY29udHJpYnV0b3JzPjx0aXRsZXM+PHRpdGxlPkJy
ZWFzdCBDYW5jZXIgKFZlcnNpb24gMi4yMDE3KTwvdGl0bGU+PC90aXRsZXM+PHZvbHVtZT4yMDE3
PC92b2x1bWU+PG51bWJlcj4yNiBPY3RvYmVyPC9udW1iZXI+PGRhdGVzPjx5ZWFyPjIwMTc8L3ll
YXI+PC9kYXRlcz48dXJscz48cmVsYXRlZC11cmxzPjx1cmw+PHN0eWxlIGZhY2U9InVuZGVybGlu
ZSIgZm9udD0iZGVmYXVsdCIgc2l6ZT0iMTAwJSI+aHR0cHM6Ly93d3cubmNjbi5vcmcvcHJvZmVz
c2lvbmFscy9waHlzaWNpYW5fZ2xzL2ZfZ3VpZGVsaW5lcy5hc3AjYnJlYXN0PC9zdHlsZT48L3Vy
bD48L3JlbGF0ZWQtdXJscz48L3VybHM+PGN1c3RvbTE+MjAxNzwvY3VzdG9tMT48Y3VzdG9tMj4y
NiBPY3RvYmVyPC9jdXN0b20yPjwvcmVjb3JkPjwvQ2l0ZT48L0VuZE5vdGU+
</w:fldData>
        </w:fldChar>
      </w:r>
      <w:r w:rsidR="005305AC">
        <w:instrText xml:space="preserve"> ADDIN EN.CITE.DATA </w:instrText>
      </w:r>
      <w:r w:rsidR="005305AC">
        <w:fldChar w:fldCharType="end"/>
      </w:r>
      <w:r w:rsidR="00735E8F">
        <w:fldChar w:fldCharType="separate"/>
      </w:r>
      <w:r w:rsidR="005305AC">
        <w:rPr>
          <w:noProof/>
        </w:rPr>
        <w:t>[3, 4]</w:t>
      </w:r>
      <w:r w:rsidR="00735E8F">
        <w:fldChar w:fldCharType="end"/>
      </w:r>
      <w:r w:rsidR="007764F5">
        <w:t>:</w:t>
      </w:r>
    </w:p>
    <w:p w14:paraId="7CDFD280" w14:textId="4F8D64AD" w:rsidR="001040CB" w:rsidRDefault="00A77EA0" w:rsidP="007764F5">
      <w:pPr>
        <w:pStyle w:val="ListParagraph"/>
        <w:numPr>
          <w:ilvl w:val="0"/>
          <w:numId w:val="17"/>
        </w:numPr>
      </w:pPr>
      <w:r>
        <w:t>biopsy and imaging (mammogram, ultrasound or</w:t>
      </w:r>
      <w:r w:rsidRPr="00A77EA0">
        <w:t xml:space="preserve"> </w:t>
      </w:r>
      <w:r>
        <w:t>magnetic resonance imaging (MRI) to confirm diagnosis of breast cancer,</w:t>
      </w:r>
    </w:p>
    <w:p w14:paraId="48E12456" w14:textId="5CDBE235" w:rsidR="00A77EA0" w:rsidRDefault="00A77EA0" w:rsidP="007764F5">
      <w:pPr>
        <w:pStyle w:val="ListParagraph"/>
        <w:numPr>
          <w:ilvl w:val="0"/>
          <w:numId w:val="17"/>
        </w:numPr>
      </w:pPr>
      <w:r>
        <w:t xml:space="preserve">molecular </w:t>
      </w:r>
      <w:r w:rsidR="00324A4D">
        <w:t>diagnostic</w:t>
      </w:r>
      <w:r>
        <w:t xml:space="preserve"> studies including: </w:t>
      </w:r>
    </w:p>
    <w:p w14:paraId="26BCFD3D" w14:textId="5211E7E5" w:rsidR="00A77EA0" w:rsidRDefault="00A77EA0" w:rsidP="00A77EA0">
      <w:pPr>
        <w:pStyle w:val="ListParagraph"/>
        <w:numPr>
          <w:ilvl w:val="1"/>
          <w:numId w:val="17"/>
        </w:numPr>
      </w:pPr>
      <w:r w:rsidRPr="00A766A9">
        <w:t>immunohistochemical</w:t>
      </w:r>
      <w:r>
        <w:t xml:space="preserve"> (IHC) evaluation of </w:t>
      </w:r>
      <w:r w:rsidR="00B858F3">
        <w:t>ER</w:t>
      </w:r>
      <w:r>
        <w:t xml:space="preserve"> </w:t>
      </w:r>
      <w:r w:rsidR="00B858F3">
        <w:t>and PR</w:t>
      </w:r>
      <w:r>
        <w:t xml:space="preserve"> status,</w:t>
      </w:r>
    </w:p>
    <w:p w14:paraId="3B4BC2A9" w14:textId="77777777" w:rsidR="00A77EA0" w:rsidRDefault="00A77EA0" w:rsidP="00A77EA0">
      <w:pPr>
        <w:pStyle w:val="ListParagraph"/>
        <w:numPr>
          <w:ilvl w:val="1"/>
          <w:numId w:val="17"/>
        </w:numPr>
      </w:pPr>
      <w:r>
        <w:t xml:space="preserve">IHC or </w:t>
      </w:r>
      <w:r w:rsidRPr="00A766A9">
        <w:t>in situ hybridisation</w:t>
      </w:r>
      <w:r>
        <w:t xml:space="preserve"> to determine HER2 status, and,</w:t>
      </w:r>
    </w:p>
    <w:p w14:paraId="003BC64C" w14:textId="677713FA" w:rsidR="00A77EA0" w:rsidRDefault="00A77EA0" w:rsidP="00A77EA0">
      <w:pPr>
        <w:pStyle w:val="ListParagraph"/>
        <w:numPr>
          <w:ilvl w:val="1"/>
          <w:numId w:val="17"/>
        </w:numPr>
      </w:pPr>
      <w:r>
        <w:t>IHC evaluation of proliferation market Ki67</w:t>
      </w:r>
    </w:p>
    <w:p w14:paraId="67F21DC0" w14:textId="4CB08AFB" w:rsidR="00A77EA0" w:rsidRDefault="00A77EA0" w:rsidP="007764F5">
      <w:pPr>
        <w:pStyle w:val="ListParagraph"/>
        <w:numPr>
          <w:ilvl w:val="0"/>
          <w:numId w:val="17"/>
        </w:numPr>
      </w:pPr>
      <w:r>
        <w:t>staging workup which is guided by symptoms and may include clinical and ultrasound assessment of lymph nodes, c</w:t>
      </w:r>
      <w:r w:rsidDel="001040CB">
        <w:t>omputed tomography (CT)</w:t>
      </w:r>
      <w:r w:rsidR="008A4919">
        <w:t>, bone scan, x-rays, MRI, and f</w:t>
      </w:r>
      <w:r w:rsidR="008A4919" w:rsidRPr="00871506" w:rsidDel="001040CB">
        <w:t>luorodeoxyglucose</w:t>
      </w:r>
      <w:r w:rsidR="008A4919" w:rsidDel="001040CB">
        <w:t xml:space="preserve"> p</w:t>
      </w:r>
      <w:r w:rsidR="008A4919" w:rsidRPr="00871506" w:rsidDel="001040CB">
        <w:t>ositron emission tomography–computed tomography</w:t>
      </w:r>
      <w:r w:rsidR="00077474">
        <w:t>, and</w:t>
      </w:r>
    </w:p>
    <w:p w14:paraId="46EE4528" w14:textId="15031145" w:rsidR="005519ED" w:rsidRDefault="005519ED" w:rsidP="005519ED">
      <w:pPr>
        <w:pStyle w:val="ListParagraph"/>
        <w:numPr>
          <w:ilvl w:val="0"/>
          <w:numId w:val="17"/>
        </w:numPr>
      </w:pPr>
      <w:r>
        <w:t>tests for general health status including full blood count, liver, renal and cardiac function, alkaline phosphatase and calcium level</w:t>
      </w:r>
      <w:r w:rsidR="00766205">
        <w:t>.</w:t>
      </w:r>
    </w:p>
    <w:p w14:paraId="6B8E6362" w14:textId="77777777" w:rsidR="00896845" w:rsidRDefault="00896845">
      <w:pPr>
        <w:rPr>
          <w:b/>
        </w:rPr>
      </w:pPr>
      <w:r w:rsidRPr="00E364F7">
        <w:rPr>
          <w:b/>
        </w:rPr>
        <w:t>Intervention</w:t>
      </w:r>
    </w:p>
    <w:p w14:paraId="11A29553" w14:textId="0801714D" w:rsidR="00582A10" w:rsidRDefault="007B58D5" w:rsidP="00870120">
      <w:r>
        <w:t xml:space="preserve">The applicant is seeking a co-dependent request for MBS listing of germline BRCA mutation testing to determine which patients with metastatic </w:t>
      </w:r>
      <w:r w:rsidR="000774F8">
        <w:t>HER2-negative</w:t>
      </w:r>
      <w:r>
        <w:t xml:space="preserve"> breast cancer </w:t>
      </w:r>
      <w:r w:rsidR="00E15E33" w:rsidRPr="00E15E33">
        <w:t xml:space="preserve">who have received prior treatment with an anthracycline and a taxane in either the </w:t>
      </w:r>
      <w:r w:rsidR="00E15E33">
        <w:t xml:space="preserve">neo-adjuvant, </w:t>
      </w:r>
      <w:r w:rsidR="00E15E33" w:rsidRPr="00E15E33">
        <w:t xml:space="preserve">adjuvant or metastatic setting </w:t>
      </w:r>
      <w:r w:rsidR="00E15E33">
        <w:t>and</w:t>
      </w:r>
      <w:r w:rsidR="00582A10">
        <w:t xml:space="preserve"> </w:t>
      </w:r>
      <w:r w:rsidR="00E15E33">
        <w:t xml:space="preserve">are also </w:t>
      </w:r>
      <w:r w:rsidR="00582A10">
        <w:t>refractory to</w:t>
      </w:r>
      <w:r w:rsidR="00E15E33">
        <w:t>, or inappropriate for treatment with</w:t>
      </w:r>
      <w:r w:rsidR="00582A10">
        <w:t xml:space="preserve"> endocrine therapy </w:t>
      </w:r>
      <w:r>
        <w:t xml:space="preserve">have a </w:t>
      </w:r>
      <w:r w:rsidR="0072352E">
        <w:t xml:space="preserve">germline </w:t>
      </w:r>
      <w:r>
        <w:t>BRCA</w:t>
      </w:r>
      <w:r w:rsidR="00CB2099">
        <w:t xml:space="preserve"> </w:t>
      </w:r>
      <w:r>
        <w:t>mutation</w:t>
      </w:r>
      <w:r w:rsidR="0072352E">
        <w:t>,</w:t>
      </w:r>
      <w:r>
        <w:t xml:space="preserve"> and are</w:t>
      </w:r>
      <w:r w:rsidR="0068369E">
        <w:t xml:space="preserve"> therefore</w:t>
      </w:r>
      <w:r>
        <w:t xml:space="preserve"> eligible for treatment with olaparib. </w:t>
      </w:r>
    </w:p>
    <w:p w14:paraId="17480370" w14:textId="04122283" w:rsidR="00F079EE" w:rsidRPr="00830FB5" w:rsidRDefault="00F079EE" w:rsidP="00870120">
      <w:pPr>
        <w:rPr>
          <w:u w:val="single"/>
        </w:rPr>
      </w:pPr>
      <w:r>
        <w:rPr>
          <w:u w:val="single"/>
        </w:rPr>
        <w:t>Germline BRCA mutation testing</w:t>
      </w:r>
    </w:p>
    <w:p w14:paraId="45395D87" w14:textId="62B92CDA" w:rsidR="00F079EE" w:rsidRDefault="00F079EE" w:rsidP="00F079EE">
      <w:r>
        <w:t>Germline BRCA mutations are heterogeneous and can occur on the entire length of the coding regions and intronic sequences flanking each exon. As a result, testing for germline BRCA mutation involves scanning the whole coding region of each gene: 5,500 nucleotides for BRCA1 and 10,200 nucleotides for BRCA2.</w:t>
      </w:r>
      <w:r w:rsidRPr="00BD611B">
        <w:t xml:space="preserve"> </w:t>
      </w:r>
      <w:r>
        <w:t xml:space="preserve">Over 2,000 variants of BRCA1/2 genes have been reported. These gene variants are classified into five categories according to their pathogenicity probability. These are Class 1, neutral with no clinical significance (&lt;0.1%); Class 2, likely neutral (0.1-5%); Class 3, uncertain (5-95%); Class 4, likely pathogenic (95-99%); and Class 5, pathogenic (&gt;99% probability). Classes 2, 3, and 4 cover likely neutral and likely pathogenic variants. These are referred to as </w:t>
      </w:r>
      <w:r w:rsidRPr="006F3CF3">
        <w:t xml:space="preserve">variants of unknown significance </w:t>
      </w:r>
      <w:r>
        <w:t xml:space="preserve">(VUS). Germline BRCA1/2 gene variants identified during testing are classified using molecular classification databases </w:t>
      </w:r>
      <w:r>
        <w:fldChar w:fldCharType="begin"/>
      </w:r>
      <w:r w:rsidR="005305AC">
        <w:instrText xml:space="preserve"> ADDIN EN.CITE &lt;EndNote&gt;&lt;Cite&gt;&lt;Author&gt;Calistri&lt;/Author&gt;&lt;Year&gt;2012&lt;/Year&gt;&lt;RecNum&gt;24&lt;/RecNum&gt;&lt;DisplayText&gt;[12]&lt;/DisplayText&gt;&lt;record&gt;&lt;rec-number&gt;24&lt;/rec-number&gt;&lt;foreign-keys&gt;&lt;key app="EN" db-id="aadaavff2002s7efdx25t0d9f9awrd0v0vxv" timestamp="1510012368"&gt;24&lt;/key&gt;&lt;/foreign-keys&gt;&lt;ref-type name="Journal Article"&gt;17&lt;/ref-type&gt;&lt;contributors&gt;&lt;authors&gt;&lt;author&gt;Calistri, Daniele&lt;/author&gt;&lt;author&gt;Zampiga, Valentina&lt;/author&gt;&lt;author&gt;Zoli, Wainer&lt;/author&gt;&lt;/authors&gt;&lt;/contributors&gt;&lt;titles&gt;&lt;title&gt;Characterization of Molecular Alterations of BRCA1/2: Analysis and Interpretation Guidelines&lt;/title&gt;&lt;secondary-title&gt;Current Women&amp;apos;s Health Reviews&lt;/secondary-title&gt;&lt;/titles&gt;&lt;periodical&gt;&lt;full-title&gt;Current Women&amp;apos;s Health Reviews&lt;/full-title&gt;&lt;/periodical&gt;&lt;pages&gt;4-11&lt;/pages&gt;&lt;volume&gt;8&lt;/volume&gt;&lt;number&gt;1&lt;/number&gt;&lt;keywords&gt;&lt;keyword&gt;Allele-Specific Oligonucleotide Hybridisation&lt;/keyword&gt;&lt;keyword&gt;BRCA1&lt;/keyword&gt;&lt;keyword&gt;BRCA2&lt;/keyword&gt;&lt;keyword&gt;Breast Cancer Information Core&lt;/keyword&gt;&lt;keyword&gt;Protein Truncation Test&lt;/keyword&gt;&lt;keyword&gt;Sequence analysis&lt;/keyword&gt;&lt;keyword&gt;breast cancer&lt;/keyword&gt;&lt;keyword&gt;genetic variant&lt;/keyword&gt;&lt;keyword&gt;unclassified variant&lt;/keyword&gt;&lt;keyword&gt;web based database&lt;/keyword&gt;&lt;/keywords&gt;&lt;dates&gt;&lt;year&gt;2012&lt;/year&gt;&lt;pub-dates&gt;&lt;date&gt;//&lt;/date&gt;&lt;/pub-dates&gt;&lt;/dates&gt;&lt;urls&gt;&lt;related-urls&gt;&lt;url&gt;http://www.ingentaconnect.com/content/ben/cwhr/2012/00000008/00000001/art00003&lt;/url&gt;&lt;url&gt;https://doi.org/10.2174/157340412799079309&lt;/url&gt;&lt;url&gt;http://www.eurekaselect.com/89419/article&lt;/url&gt;&lt;/related-urls&gt;&lt;/urls&gt;&lt;electronic-resource-num&gt;10.2174/157340412799079309&lt;/electronic-resource-num&gt;&lt;/record&gt;&lt;/Cite&gt;&lt;/EndNote&gt;</w:instrText>
      </w:r>
      <w:r>
        <w:fldChar w:fldCharType="separate"/>
      </w:r>
      <w:r w:rsidR="005305AC">
        <w:rPr>
          <w:noProof/>
        </w:rPr>
        <w:t>[12]</w:t>
      </w:r>
      <w:r>
        <w:fldChar w:fldCharType="end"/>
      </w:r>
      <w:r>
        <w:t>.</w:t>
      </w:r>
      <w:r w:rsidR="0081772D">
        <w:t xml:space="preserve"> </w:t>
      </w:r>
      <w:r>
        <w:t>These include National Human Genome Research Institute, Leiden Open Variation Database (LOVD), or National Genetics Reference Laboratory-Manchester (DMuDB)</w:t>
      </w:r>
      <w:r>
        <w:fldChar w:fldCharType="begin"/>
      </w:r>
      <w:r w:rsidR="005305AC">
        <w:instrText xml:space="preserve"> ADDIN EN.CITE &lt;EndNote&gt;&lt;Cite&gt;&lt;Author&gt;Cancer Institute of NSW&lt;/Author&gt;&lt;Year&gt;2010&lt;/Year&gt;&lt;RecNum&gt;26&lt;/RecNum&gt;&lt;DisplayText&gt;[15]&lt;/DisplayText&gt;&lt;record&gt;&lt;rec-number&gt;26&lt;/rec-number&gt;&lt;foreign-keys&gt;&lt;key app="EN" db-id="aadaavff2002s7efdx25t0d9f9awrd0v0vxv" timestamp="1510040101"&gt;26&lt;/key&gt;&lt;/foreign-keys&gt;&lt;ref-type name="Web Page"&gt;12&lt;/ref-type&gt;&lt;contributors&gt;&lt;authors&gt;&lt;author&gt;Cancer Institute of NSW,&lt;/author&gt;&lt;/authors&gt;&lt;/contributors&gt;&lt;titles&gt;&lt;title&gt;Genetic testing for heritable mutations in the BRCA1 and BRCA2 genes&lt;/title&gt;&lt;secondary-title&gt;eviQ Cancer Treatments Online&lt;/secondary-title&gt;&lt;/titles&gt;&lt;dates&gt;&lt;year&gt;2010&lt;/year&gt;&lt;/dates&gt;&lt;pub-location&gt;Sydney&lt;/pub-location&gt;&lt;urls&gt;&lt;related-urls&gt;&lt;url&gt;&lt;style face="underline" font="default" size="100%"&gt;https://www.eviq.org.au/cancer-genetics/genetic-testing-for-heritable-mutations/620-genetic-testing-for-heritable-mutations-in-the&lt;/style&gt;&lt;/url&gt;&lt;/related-urls&gt;&lt;/urls&gt;&lt;custom1&gt;2017&lt;/custom1&gt;&lt;custom2&gt;07 Nov&lt;/custom2&gt;&lt;/record&gt;&lt;/Cite&gt;&lt;/EndNote&gt;</w:instrText>
      </w:r>
      <w:r>
        <w:fldChar w:fldCharType="separate"/>
      </w:r>
      <w:r w:rsidR="005305AC">
        <w:rPr>
          <w:noProof/>
        </w:rPr>
        <w:t>[15]</w:t>
      </w:r>
      <w:r>
        <w:fldChar w:fldCharType="end"/>
      </w:r>
      <w:r>
        <w:t xml:space="preserve">. The PBS restriction for olaparib for the treatment of ovarian cancer require patients to have </w:t>
      </w:r>
      <w:r w:rsidRPr="002A72FC">
        <w:t>a germline class 4 or 5 BRCA1 or BRCA2 gene mutation</w:t>
      </w:r>
      <w:r>
        <w:t xml:space="preserve"> </w:t>
      </w:r>
      <w:r>
        <w:fldChar w:fldCharType="begin"/>
      </w:r>
      <w:r w:rsidR="005305AC">
        <w:instrText xml:space="preserve"> ADDIN EN.CITE &lt;EndNote&gt;&lt;Cite&gt;&lt;Author&gt;Department of Health&lt;/Author&gt;&lt;Year&gt;2017&lt;/Year&gt;&lt;RecNum&gt;27&lt;/RecNum&gt;&lt;DisplayText&gt;[21]&lt;/DisplayText&gt;&lt;record&gt;&lt;rec-number&gt;27&lt;/rec-number&gt;&lt;foreign-keys&gt;&lt;key app="EN" db-id="aadaavff2002s7efdx25t0d9f9awrd0v0vxv" timestamp="1510040378"&gt;27&lt;/key&gt;&lt;/foreign-keys&gt;&lt;ref-type name="Web Page"&gt;12&lt;/ref-type&gt;&lt;contributors&gt;&lt;authors&gt;&lt;author&gt;Department of Health,&lt;/author&gt;&lt;/authors&gt;&lt;/contributors&gt;&lt;titles&gt;&lt;title&gt;Schedule of Pharmaceutical Benefits  (November 2017)&lt;/title&gt;&lt;/titles&gt;&lt;dates&gt;&lt;year&gt;2017&lt;/year&gt;&lt;pub-dates&gt;&lt;date&gt;1 Nov 2017&lt;/date&gt;&lt;/pub-dates&gt;&lt;/dates&gt;&lt;pub-location&gt;Canberra&lt;/pub-location&gt;&lt;publisher&gt;Department of Health&lt;/publisher&gt;&lt;urls&gt;&lt;related-urls&gt;&lt;url&gt;&lt;style face="underline" font="default" size="100%"&gt;http://www.pbs.gov.au/browse/publications&lt;/style&gt;&lt;/url&gt;&lt;/related-urls&gt;&lt;/urls&gt;&lt;custom1&gt;2017&lt;/custom1&gt;&lt;custom2&gt;7 Nov&lt;/custom2&gt;&lt;/record&gt;&lt;/Cite&gt;&lt;/EndNote&gt;</w:instrText>
      </w:r>
      <w:r>
        <w:fldChar w:fldCharType="separate"/>
      </w:r>
      <w:r w:rsidR="005305AC">
        <w:rPr>
          <w:noProof/>
        </w:rPr>
        <w:t>[21]</w:t>
      </w:r>
      <w:r>
        <w:fldChar w:fldCharType="end"/>
      </w:r>
      <w:r w:rsidRPr="002A72FC">
        <w:t>.</w:t>
      </w:r>
    </w:p>
    <w:p w14:paraId="0F337C6F" w14:textId="04AE5D79" w:rsidR="00F079EE" w:rsidRDefault="00F079EE" w:rsidP="00870120">
      <w:r>
        <w:t xml:space="preserve">Individuals are classified as BRCA mutation positive if they are found to have a deleterious or suspected deleterious BRCA mutation, which is likely to inactivate or alter the function of the BRCA1 or BRCA2 protein product. Those who have no mutation detected or are found to have a VUS or benign variant are classified as BRCA mutation negative. As a result, the failure to identify a mutation </w:t>
      </w:r>
      <w:r>
        <w:lastRenderedPageBreak/>
        <w:t xml:space="preserve">does not </w:t>
      </w:r>
      <w:r w:rsidRPr="00112B48">
        <w:t>necessari</w:t>
      </w:r>
      <w:r>
        <w:t xml:space="preserve">ly mean that the gene is normal </w:t>
      </w:r>
      <w:r>
        <w:fldChar w:fldCharType="begin"/>
      </w:r>
      <w:r w:rsidR="005305AC">
        <w:instrText xml:space="preserve"> ADDIN EN.CITE &lt;EndNote&gt;&lt;Cite&gt;&lt;Author&gt;Royal College of Pathologists of Australasia&lt;/Author&gt;&lt;Year&gt;2017&lt;/Year&gt;&lt;RecNum&gt;22&lt;/RecNum&gt;&lt;DisplayText&gt;[22, 23]&lt;/DisplayText&gt;&lt;record&gt;&lt;rec-number&gt;22&lt;/rec-number&gt;&lt;foreign-keys&gt;&lt;key app="EN" db-id="aadaavff2002s7efdx25t0d9f9awrd0v0vxv" timestamp="1509952884"&gt;22&lt;/key&gt;&lt;/foreign-keys&gt;&lt;ref-type name="Web Page"&gt;12&lt;/ref-type&gt;&lt;contributors&gt;&lt;authors&gt;&lt;author&gt;Royal College of Pathologists of Australasia,&lt;/author&gt;&lt;/authors&gt;&lt;/contributors&gt;&lt;titles&gt;&lt;title&gt;RCPA catalogue of genetic tests and laboratories BRCA1&lt;/title&gt;&lt;/titles&gt;&lt;volume&gt;2017&lt;/volume&gt;&lt;number&gt;6 Nov&lt;/number&gt;&lt;dates&gt;&lt;year&gt;2017&lt;/year&gt;&lt;/dates&gt;&lt;work-type&gt;2 May 2017&lt;/work-type&gt;&lt;urls&gt;&lt;related-urls&gt;&lt;url&gt;&lt;style face="underline" font="default" size="100%"&gt;http://www.rcpa.edu.au/Library/Practising-Pathology/RCPA-Genetic-Testing/rgtl/Items/GeneDetail?Symbol=BRCA1&lt;/style&gt;&lt;/url&gt;&lt;/related-urls&gt;&lt;/urls&gt;&lt;/record&gt;&lt;/Cite&gt;&lt;Cite&gt;&lt;Author&gt;Royal College of Pathologists of Australasia&lt;/Author&gt;&lt;Year&gt;2017&lt;/Year&gt;&lt;RecNum&gt;23&lt;/RecNum&gt;&lt;record&gt;&lt;rec-number&gt;23&lt;/rec-number&gt;&lt;foreign-keys&gt;&lt;key app="EN" db-id="aadaavff2002s7efdx25t0d9f9awrd0v0vxv" timestamp="1509952934"&gt;23&lt;/key&gt;&lt;/foreign-keys&gt;&lt;ref-type name="Web Page"&gt;12&lt;/ref-type&gt;&lt;contributors&gt;&lt;authors&gt;&lt;author&gt;Royal College of Pathologists of Australasia,&lt;/author&gt;&lt;/authors&gt;&lt;/contributors&gt;&lt;titles&gt;&lt;title&gt;RCPA catalogue of genetic tests and laboratories BRCA2&lt;/title&gt;&lt;/titles&gt;&lt;volume&gt;2017&lt;/volume&gt;&lt;number&gt;6 Nov&lt;/number&gt;&lt;dates&gt;&lt;year&gt;2017&lt;/year&gt;&lt;/dates&gt;&lt;work-type&gt;2 May 2017&lt;/work-type&gt;&lt;urls&gt;&lt;related-urls&gt;&lt;url&gt;&lt;style face="underline" font="default" size="100%"&gt;http://www.rcpa.edu.au/Library/Practising-Pathology/RCPA-Genetic-Testing/rgtl/Items/GeneDetail?Symbol=BRCA2&lt;/style&gt;&lt;/url&gt;&lt;/related-urls&gt;&lt;/urls&gt;&lt;/record&gt;&lt;/Cite&gt;&lt;/EndNote&gt;</w:instrText>
      </w:r>
      <w:r>
        <w:fldChar w:fldCharType="separate"/>
      </w:r>
      <w:r w:rsidR="005305AC">
        <w:rPr>
          <w:noProof/>
        </w:rPr>
        <w:t>[22, 23]</w:t>
      </w:r>
      <w:r>
        <w:fldChar w:fldCharType="end"/>
      </w:r>
      <w:r>
        <w:t xml:space="preserve">. The classification of germline BRCA1/2 variants may differ between databases and the </w:t>
      </w:r>
      <w:r w:rsidR="00EA50DD">
        <w:t>number of variants listed differ</w:t>
      </w:r>
      <w:r>
        <w:t xml:space="preserve"> between databases </w:t>
      </w:r>
      <w:r>
        <w:fldChar w:fldCharType="begin">
          <w:fldData xml:space="preserve">PEVuZE5vdGU+PENpdGU+PEF1dGhvcj5WYWlsPC9BdXRob3I+PFllYXI+MjAxNTwvWWVhcj48UmVj
TnVtPjI5PC9SZWNOdW0+PERpc3BsYXlUZXh0PlsyNF08L0Rpc3BsYXlUZXh0PjxyZWNvcmQ+PHJl
Yy1udW1iZXI+Mjk8L3JlYy1udW1iZXI+PGZvcmVpZ24ta2V5cz48a2V5IGFwcD0iRU4iIGRiLWlk
PSJhYWRhYXZmZjIwMDJzN2VmZHgyNXQwZDlmOWF3cmQwdjB2eHYiIHRpbWVzdGFtcD0iMTUxMDA5
NTQyMSI+Mjk8L2tleT48L2ZvcmVpZ24ta2V5cz48cmVmLXR5cGUgbmFtZT0iSm91cm5hbCBBcnRp
Y2xlIj4xNzwvcmVmLXR5cGU+PGNvbnRyaWJ1dG9ycz48YXV0aG9ycz48YXV0aG9yPlZhaWwsIFAu
IEouPC9hdXRob3I+PGF1dGhvcj5Nb3JyaXMsIEIuPC9hdXRob3I+PGF1dGhvcj52YW4gS2FuLCBB
LjwvYXV0aG9yPjxhdXRob3I+QnVyZGV0dCwgQi4gQy48L2F1dGhvcj48YXV0aG9yPk1veWVzLCBL
LjwvYXV0aG9yPjxhdXRob3I+VGhlaXNlbiwgQS48L2F1dGhvcj48YXV0aG9yPktlcnIsIEkuIEQu
PC9hdXRob3I+PGF1dGhvcj5XZW5zdHJ1cCwgUi4gSi48L2F1dGhvcj48YXV0aG9yPkVnZ2luZ3Rv
biwgSi4gTS48L2F1dGhvcj48L2F1dGhvcnM+PC9jb250cmlidXRvcnM+PGF1dGgtYWRkcmVzcz5N
eXJpYWQgR2VuZXRpYyBMYWJvcmF0b3JpZXMsIEluYy4sIDMyMCBXYWthcmEgV2F5LCBTYWx0IExh
a2UgQ2l0eSwgVVQsIDg0MTA4LCBVU0EuIHB2YWlsQG15cmlhZC5jb20uJiN4RDtNeXJpYWQgR2Vu
ZXRpYyBMYWJvcmF0b3JpZXMsIEluYy4sIDMyMCBXYWthcmEgV2F5LCBTYWx0IExha2UgQ2l0eSwg
VVQsIDg0MTA4LCBVU0EuPC9hdXRoLWFkZHJlc3M+PHRpdGxlcz48dGl0bGU+Q29tcGFyaXNvbiBv
ZiBsb2N1cy1zcGVjaWZpYyBkYXRhYmFzZXMgZm9yIEJSQ0ExIGFuZCBCUkNBMiB2YXJpYW50cyBy
ZXZlYWxzIGRpc3Bhcml0eSBpbiB2YXJpYW50IGNsYXNzaWZpY2F0aW9uIHdpdGhpbiBhbmQgYW1v
bmcgZGF0YWJhc2VzPC90aXRsZT48c2Vjb25kYXJ5LXRpdGxlPkogQ29tbXVuaXR5IEdlbmV0PC9z
ZWNvbmRhcnktdGl0bGU+PGFsdC10aXRsZT5Kb3VybmFsIG9mIGNvbW11bml0eSBnZW5ldGljczwv
YWx0LXRpdGxlPjwvdGl0bGVzPjxwZXJpb2RpY2FsPjxmdWxsLXRpdGxlPkogQ29tbXVuaXR5IEdl
bmV0PC9mdWxsLXRpdGxlPjxhYmJyLTE+Sm91cm5hbCBvZiBjb21tdW5pdHkgZ2VuZXRpY3M8L2Fi
YnItMT48L3BlcmlvZGljYWw+PGFsdC1wZXJpb2RpY2FsPjxmdWxsLXRpdGxlPkogQ29tbXVuaXR5
IEdlbmV0PC9mdWxsLXRpdGxlPjxhYmJyLTE+Sm91cm5hbCBvZiBjb21tdW5pdHkgZ2VuZXRpY3M8
L2FiYnItMT48L2FsdC1wZXJpb2RpY2FsPjxwYWdlcz4zNTEtOTwvcGFnZXM+PHZvbHVtZT42PC92
b2x1bWU+PG51bWJlcj40PC9udW1iZXI+PGVkaXRpb24+MjAxNS8wMy8xOTwvZWRpdGlvbj48a2V5
d29yZHM+PGtleXdvcmQ+QnJjYTE8L2tleXdvcmQ+PGtleXdvcmQ+QnJjYTI8L2tleXdvcmQ+PGtl
eXdvcmQ+TG9jdXMtc3BlY2lmaWMgdmFyaWFudCBkYXRhYmFzZXM8L2tleXdvcmQ+PGtleXdvcmQ+
VmFyaWFudCBjbGFzc2lmaWNhdGlvbjwva2V5d29yZD48a2V5d29yZD5WYXJpYW50cyBvZiB1bmNl
cnRhaW4gc2lnbmlmaWNhbmNlPC9rZXl3b3JkPjwva2V5d29yZHM+PGRhdGVzPjx5ZWFyPjIwMTU8
L3llYXI+PHB1Yi1kYXRlcz48ZGF0ZT5PY3Q8L2RhdGU+PC9wdWItZGF0ZXM+PC9kYXRlcz48aXNi
bj4xODY4LTMxMFggKFByaW50KSYjeEQ7MTg2OC0zMTB4PC9pc2JuPjxhY2Nlc3Npb24tbnVtPjI1
NzgyNjg5PC9hY2Nlc3Npb24tbnVtPjx1cmxzPjxyZWxhdGVkLXVybHM+PHVybD5odHRwczovL3d3
dy5uY2JpLm5sbS5uaWguZ292L3BtYy9hcnRpY2xlcy9QTUM0NTY3OTgzL3BkZi8xMjY4N18yMDE1
X0FydGljbGVfMjIwLnBkZjwvdXJsPjwvcmVsYXRlZC11cmxzPjwvdXJscz48Y3VzdG9tMj5QTUM0
NTY3OTgzPC9jdXN0b20yPjxlbGVjdHJvbmljLXJlc291cmNlLW51bT4xMC4xMDA3L3MxMjY4Ny0w
MTUtMDIyMC14PC9lbGVjdHJvbmljLXJlc291cmNlLW51bT48cmVtb3RlLWRhdGFiYXNlLXByb3Zp
ZGVyPk5MTTwvcmVtb3RlLWRhdGFiYXNlLXByb3ZpZGVyPjxsYW5ndWFnZT5lbmc8L2xhbmd1YWdl
PjwvcmVjb3JkPjwvQ2l0ZT48L0VuZE5vdGU+
</w:fldData>
        </w:fldChar>
      </w:r>
      <w:r w:rsidR="005305AC">
        <w:instrText xml:space="preserve"> ADDIN EN.CITE </w:instrText>
      </w:r>
      <w:r w:rsidR="005305AC">
        <w:fldChar w:fldCharType="begin">
          <w:fldData xml:space="preserve">PEVuZE5vdGU+PENpdGU+PEF1dGhvcj5WYWlsPC9BdXRob3I+PFllYXI+MjAxNTwvWWVhcj48UmVj
TnVtPjI5PC9SZWNOdW0+PERpc3BsYXlUZXh0PlsyNF08L0Rpc3BsYXlUZXh0PjxyZWNvcmQ+PHJl
Yy1udW1iZXI+Mjk8L3JlYy1udW1iZXI+PGZvcmVpZ24ta2V5cz48a2V5IGFwcD0iRU4iIGRiLWlk
PSJhYWRhYXZmZjIwMDJzN2VmZHgyNXQwZDlmOWF3cmQwdjB2eHYiIHRpbWVzdGFtcD0iMTUxMDA5
NTQyMSI+Mjk8L2tleT48L2ZvcmVpZ24ta2V5cz48cmVmLXR5cGUgbmFtZT0iSm91cm5hbCBBcnRp
Y2xlIj4xNzwvcmVmLXR5cGU+PGNvbnRyaWJ1dG9ycz48YXV0aG9ycz48YXV0aG9yPlZhaWwsIFAu
IEouPC9hdXRob3I+PGF1dGhvcj5Nb3JyaXMsIEIuPC9hdXRob3I+PGF1dGhvcj52YW4gS2FuLCBB
LjwvYXV0aG9yPjxhdXRob3I+QnVyZGV0dCwgQi4gQy48L2F1dGhvcj48YXV0aG9yPk1veWVzLCBL
LjwvYXV0aG9yPjxhdXRob3I+VGhlaXNlbiwgQS48L2F1dGhvcj48YXV0aG9yPktlcnIsIEkuIEQu
PC9hdXRob3I+PGF1dGhvcj5XZW5zdHJ1cCwgUi4gSi48L2F1dGhvcj48YXV0aG9yPkVnZ2luZ3Rv
biwgSi4gTS48L2F1dGhvcj48L2F1dGhvcnM+PC9jb250cmlidXRvcnM+PGF1dGgtYWRkcmVzcz5N
eXJpYWQgR2VuZXRpYyBMYWJvcmF0b3JpZXMsIEluYy4sIDMyMCBXYWthcmEgV2F5LCBTYWx0IExh
a2UgQ2l0eSwgVVQsIDg0MTA4LCBVU0EuIHB2YWlsQG15cmlhZC5jb20uJiN4RDtNeXJpYWQgR2Vu
ZXRpYyBMYWJvcmF0b3JpZXMsIEluYy4sIDMyMCBXYWthcmEgV2F5LCBTYWx0IExha2UgQ2l0eSwg
VVQsIDg0MTA4LCBVU0EuPC9hdXRoLWFkZHJlc3M+PHRpdGxlcz48dGl0bGU+Q29tcGFyaXNvbiBv
ZiBsb2N1cy1zcGVjaWZpYyBkYXRhYmFzZXMgZm9yIEJSQ0ExIGFuZCBCUkNBMiB2YXJpYW50cyBy
ZXZlYWxzIGRpc3Bhcml0eSBpbiB2YXJpYW50IGNsYXNzaWZpY2F0aW9uIHdpdGhpbiBhbmQgYW1v
bmcgZGF0YWJhc2VzPC90aXRsZT48c2Vjb25kYXJ5LXRpdGxlPkogQ29tbXVuaXR5IEdlbmV0PC9z
ZWNvbmRhcnktdGl0bGU+PGFsdC10aXRsZT5Kb3VybmFsIG9mIGNvbW11bml0eSBnZW5ldGljczwv
YWx0LXRpdGxlPjwvdGl0bGVzPjxwZXJpb2RpY2FsPjxmdWxsLXRpdGxlPkogQ29tbXVuaXR5IEdl
bmV0PC9mdWxsLXRpdGxlPjxhYmJyLTE+Sm91cm5hbCBvZiBjb21tdW5pdHkgZ2VuZXRpY3M8L2Fi
YnItMT48L3BlcmlvZGljYWw+PGFsdC1wZXJpb2RpY2FsPjxmdWxsLXRpdGxlPkogQ29tbXVuaXR5
IEdlbmV0PC9mdWxsLXRpdGxlPjxhYmJyLTE+Sm91cm5hbCBvZiBjb21tdW5pdHkgZ2VuZXRpY3M8
L2FiYnItMT48L2FsdC1wZXJpb2RpY2FsPjxwYWdlcz4zNTEtOTwvcGFnZXM+PHZvbHVtZT42PC92
b2x1bWU+PG51bWJlcj40PC9udW1iZXI+PGVkaXRpb24+MjAxNS8wMy8xOTwvZWRpdGlvbj48a2V5
d29yZHM+PGtleXdvcmQ+QnJjYTE8L2tleXdvcmQ+PGtleXdvcmQ+QnJjYTI8L2tleXdvcmQ+PGtl
eXdvcmQ+TG9jdXMtc3BlY2lmaWMgdmFyaWFudCBkYXRhYmFzZXM8L2tleXdvcmQ+PGtleXdvcmQ+
VmFyaWFudCBjbGFzc2lmaWNhdGlvbjwva2V5d29yZD48a2V5d29yZD5WYXJpYW50cyBvZiB1bmNl
cnRhaW4gc2lnbmlmaWNhbmNlPC9rZXl3b3JkPjwva2V5d29yZHM+PGRhdGVzPjx5ZWFyPjIwMTU8
L3llYXI+PHB1Yi1kYXRlcz48ZGF0ZT5PY3Q8L2RhdGU+PC9wdWItZGF0ZXM+PC9kYXRlcz48aXNi
bj4xODY4LTMxMFggKFByaW50KSYjeEQ7MTg2OC0zMTB4PC9pc2JuPjxhY2Nlc3Npb24tbnVtPjI1
NzgyNjg5PC9hY2Nlc3Npb24tbnVtPjx1cmxzPjxyZWxhdGVkLXVybHM+PHVybD5odHRwczovL3d3
dy5uY2JpLm5sbS5uaWguZ292L3BtYy9hcnRpY2xlcy9QTUM0NTY3OTgzL3BkZi8xMjY4N18yMDE1
X0FydGljbGVfMjIwLnBkZjwvdXJsPjwvcmVsYXRlZC11cmxzPjwvdXJscz48Y3VzdG9tMj5QTUM0
NTY3OTgzPC9jdXN0b20yPjxlbGVjdHJvbmljLXJlc291cmNlLW51bT4xMC4xMDA3L3MxMjY4Ny0w
MTUtMDIyMC14PC9lbGVjdHJvbmljLXJlc291cmNlLW51bT48cmVtb3RlLWRhdGFiYXNlLXByb3Zp
ZGVyPk5MTTwvcmVtb3RlLWRhdGFiYXNlLXByb3ZpZGVyPjxsYW5ndWFnZT5lbmc8L2xhbmd1YWdl
PjwvcmVjb3JkPjwvQ2l0ZT48L0VuZE5vdGU+
</w:fldData>
        </w:fldChar>
      </w:r>
      <w:r w:rsidR="005305AC">
        <w:instrText xml:space="preserve"> ADDIN EN.CITE.DATA </w:instrText>
      </w:r>
      <w:r w:rsidR="005305AC">
        <w:fldChar w:fldCharType="end"/>
      </w:r>
      <w:r>
        <w:fldChar w:fldCharType="separate"/>
      </w:r>
      <w:r w:rsidR="005305AC">
        <w:rPr>
          <w:noProof/>
        </w:rPr>
        <w:t>[24]</w:t>
      </w:r>
      <w:r>
        <w:fldChar w:fldCharType="end"/>
      </w:r>
      <w:r>
        <w:t>.</w:t>
      </w:r>
      <w:r w:rsidR="0081772D">
        <w:t xml:space="preserve"> </w:t>
      </w:r>
      <w:r w:rsidR="004B7E72">
        <w:t>The pivotal trial for olaparib (OlymiaAD) included patients with had a con</w:t>
      </w:r>
      <w:r w:rsidR="004B7E72" w:rsidRPr="004B7E72">
        <w:t>firmed deleterious or suspected delet</w:t>
      </w:r>
      <w:r w:rsidR="004B7E72">
        <w:t>erious germline BRCA mutation</w:t>
      </w:r>
      <w:r w:rsidR="005305AC">
        <w:fldChar w:fldCharType="begin"/>
      </w:r>
      <w:r w:rsidR="005305AC">
        <w:instrText xml:space="preserve"> ADDIN EN.CITE &lt;EndNote&gt;&lt;Cite&gt;&lt;Author&gt;Robson&lt;/Author&gt;&lt;Year&gt;2017&lt;/Year&gt;&lt;RecNum&gt;28&lt;/RecNum&gt;&lt;DisplayText&gt;[10]&lt;/DisplayText&gt;&lt;record&gt;&lt;rec-number&gt;28&lt;/rec-number&gt;&lt;foreign-keys&gt;&lt;key app="EN" db-id="aadaavff2002s7efdx25t0d9f9awrd0v0vxv" timestamp="1510094786"&gt;28&lt;/key&gt;&lt;/foreign-keys&gt;&lt;ref-type name="Journal Article"&gt;17&lt;/ref-type&gt;&lt;contributors&gt;&lt;authors&gt;&lt;author&gt;Robson, Mark&lt;/author&gt;&lt;author&gt;Im, Seock-Ah&lt;/author&gt;&lt;author&gt;Senkus, Elżbieta&lt;/author&gt;&lt;author&gt;Xu, Binghe&lt;/author&gt;&lt;author&gt;Domchek, Susan M.&lt;/author&gt;&lt;author&gt;Masuda, Norikazu&lt;/author&gt;&lt;author&gt;Delaloge, Suzette&lt;/author&gt;&lt;author&gt;Li, Wei&lt;/author&gt;&lt;author&gt;Tung, Nadine&lt;/author&gt;&lt;author&gt;Armstrong, Anne&lt;/author&gt;&lt;author&gt;Wu, Wenting&lt;/author&gt;&lt;author&gt;Goessl, Carsten&lt;/author&gt;&lt;author&gt;Runswick, Sarah&lt;/author&gt;&lt;author&gt;Conte, Pierfranco&lt;/author&gt;&lt;/authors&gt;&lt;/contributors&gt;&lt;titles&gt;&lt;title&gt;Olaparib for Metastatic Breast Cancer in Patients with a Germline BRCA Mutation&lt;/title&gt;&lt;secondary-title&gt;New England Journal of Medicine&lt;/secondary-title&gt;&lt;/titles&gt;&lt;periodical&gt;&lt;full-title&gt;New England Journal of Medicine&lt;/full-title&gt;&lt;/periodical&gt;&lt;pages&gt;523-533&lt;/pages&gt;&lt;volume&gt;377&lt;/volume&gt;&lt;number&gt;6&lt;/number&gt;&lt;dates&gt;&lt;year&gt;2017&lt;/year&gt;&lt;/dates&gt;&lt;accession-num&gt;28578601&lt;/accession-num&gt;&lt;urls&gt;&lt;related-urls&gt;&lt;url&gt;http://www.nejm.org/doi/full/10.1056/NEJMoa1706450&lt;/url&gt;&lt;/related-urls&gt;&lt;/urls&gt;&lt;electronic-resource-num&gt;10.1056/NEJMoa1706450&lt;/electronic-resource-num&gt;&lt;/record&gt;&lt;/Cite&gt;&lt;/EndNote&gt;</w:instrText>
      </w:r>
      <w:r w:rsidR="005305AC">
        <w:fldChar w:fldCharType="separate"/>
      </w:r>
      <w:r w:rsidR="005305AC">
        <w:rPr>
          <w:noProof/>
        </w:rPr>
        <w:t>[10]</w:t>
      </w:r>
      <w:r w:rsidR="005305AC">
        <w:fldChar w:fldCharType="end"/>
      </w:r>
      <w:r w:rsidR="004B7E72">
        <w:t xml:space="preserve">. </w:t>
      </w:r>
    </w:p>
    <w:p w14:paraId="770D86B7" w14:textId="151F7510" w:rsidR="00CE12D7" w:rsidRPr="00E2060C" w:rsidRDefault="00CE12D7" w:rsidP="00870120">
      <w:pPr>
        <w:rPr>
          <w:u w:val="single"/>
        </w:rPr>
      </w:pPr>
      <w:r w:rsidRPr="00E2060C">
        <w:rPr>
          <w:u w:val="single"/>
        </w:rPr>
        <w:t xml:space="preserve">Delivery </w:t>
      </w:r>
    </w:p>
    <w:p w14:paraId="567DDB18" w14:textId="4AA21784" w:rsidR="0072352E" w:rsidRDefault="00CA1738" w:rsidP="00870120">
      <w:r>
        <w:t xml:space="preserve">Patients </w:t>
      </w:r>
      <w:r w:rsidR="00935CA2">
        <w:t xml:space="preserve">eligible for BRCA testing under the proposed item </w:t>
      </w:r>
      <w:r>
        <w:t xml:space="preserve">will be referred to a Genetic Services or </w:t>
      </w:r>
      <w:r w:rsidRPr="00CA1738">
        <w:t>Familial Cancer Centre by a medical practitioner</w:t>
      </w:r>
      <w:r>
        <w:t xml:space="preserve">, usually a medical oncologist, </w:t>
      </w:r>
      <w:r w:rsidRPr="00CA1738">
        <w:t>for a pre-test consultation.</w:t>
      </w:r>
      <w:r w:rsidR="00DC2447">
        <w:t xml:space="preserve"> This </w:t>
      </w:r>
      <w:r w:rsidR="00935CA2">
        <w:t xml:space="preserve">will involve </w:t>
      </w:r>
      <w:r w:rsidR="00DC2447">
        <w:t xml:space="preserve">the </w:t>
      </w:r>
      <w:r w:rsidR="00DC2447" w:rsidRPr="00DC2447">
        <w:t>Genetic Services/Familial Cancer Centre team provid</w:t>
      </w:r>
      <w:r w:rsidR="00DC2447">
        <w:t>ing</w:t>
      </w:r>
      <w:r w:rsidR="00DC2447" w:rsidRPr="00DC2447">
        <w:t xml:space="preserve"> information about genetics, inheritance (family risk) and genetic testing.</w:t>
      </w:r>
      <w:r w:rsidR="00DC2447">
        <w:t xml:space="preserve"> Patients who proceed with screening wi</w:t>
      </w:r>
      <w:r w:rsidR="007B5303">
        <w:t>ll</w:t>
      </w:r>
      <w:r w:rsidR="00DC2447">
        <w:t xml:space="preserve"> sign a consent form. </w:t>
      </w:r>
      <w:r w:rsidR="0072352E">
        <w:t>A blood sample is required to be taken from the patient to assess for g</w:t>
      </w:r>
      <w:r w:rsidR="00EE1BEC">
        <w:t>ermline BRCA testing.</w:t>
      </w:r>
      <w:r w:rsidR="0072352E">
        <w:t xml:space="preserve"> Following this, the sample is sent to pathology laboratory where BRCA testing is performed. The expected turnaround time for test results is approximately </w:t>
      </w:r>
      <w:r w:rsidR="00EE1BEC">
        <w:t xml:space="preserve">three to eight weeks. </w:t>
      </w:r>
    </w:p>
    <w:p w14:paraId="7C84BDF6" w14:textId="207387CD" w:rsidR="00CA1738" w:rsidRDefault="00EE1BEC" w:rsidP="00870120">
      <w:r w:rsidRPr="00EE1BEC">
        <w:t xml:space="preserve">If a </w:t>
      </w:r>
      <w:r w:rsidR="00E15E33">
        <w:t xml:space="preserve">pathogenic </w:t>
      </w:r>
      <w:r w:rsidRPr="00EE1BEC">
        <w:t xml:space="preserve">BRCA mutation is detected, a face to face post-test counselling appointment with the patient and their family is arranged to deliver the results. If the </w:t>
      </w:r>
      <w:r w:rsidR="00E15E33">
        <w:t xml:space="preserve">test detects </w:t>
      </w:r>
      <w:r w:rsidRPr="00EE1BEC">
        <w:t>a</w:t>
      </w:r>
      <w:r w:rsidR="0072352E">
        <w:t xml:space="preserve"> </w:t>
      </w:r>
      <w:r w:rsidRPr="00EE1BEC">
        <w:t>VUS or strong family history</w:t>
      </w:r>
      <w:r w:rsidR="002521EC">
        <w:t xml:space="preserve"> is present, </w:t>
      </w:r>
      <w:r w:rsidRPr="00EE1BEC">
        <w:t>a face-to- face appointment</w:t>
      </w:r>
      <w:r w:rsidR="002521EC">
        <w:t xml:space="preserve"> </w:t>
      </w:r>
      <w:r w:rsidR="00E15E33">
        <w:t xml:space="preserve">may also occur. </w:t>
      </w:r>
    </w:p>
    <w:p w14:paraId="48BE156A" w14:textId="6CBA1D1B" w:rsidR="008A3266" w:rsidRDefault="002C436E" w:rsidP="00EA5034">
      <w:r>
        <w:t>Germline BRCA mutations can be detected using a variety of methods. Sanger sequencing is the reference standa</w:t>
      </w:r>
      <w:r w:rsidR="00304BD5">
        <w:t xml:space="preserve">rd for detecting BRCA mutations </w:t>
      </w:r>
      <w:r w:rsidR="008A3266">
        <w:fldChar w:fldCharType="begin"/>
      </w:r>
      <w:r w:rsidR="005305AC">
        <w:instrText xml:space="preserve"> ADDIN EN.CITE &lt;EndNote&gt;&lt;Cite&gt;&lt;Author&gt;Calistri&lt;/Author&gt;&lt;Year&gt;2012&lt;/Year&gt;&lt;RecNum&gt;24&lt;/RecNum&gt;&lt;DisplayText&gt;[12]&lt;/DisplayText&gt;&lt;record&gt;&lt;rec-number&gt;24&lt;/rec-number&gt;&lt;foreign-keys&gt;&lt;key app="EN" db-id="aadaavff2002s7efdx25t0d9f9awrd0v0vxv" timestamp="1510012368"&gt;24&lt;/key&gt;&lt;/foreign-keys&gt;&lt;ref-type name="Journal Article"&gt;17&lt;/ref-type&gt;&lt;contributors&gt;&lt;authors&gt;&lt;author&gt;Calistri, Daniele&lt;/author&gt;&lt;author&gt;Zampiga, Valentina&lt;/author&gt;&lt;author&gt;Zoli, Wainer&lt;/author&gt;&lt;/authors&gt;&lt;/contributors&gt;&lt;titles&gt;&lt;title&gt;Characterization of Molecular Alterations of BRCA1/2: Analysis and Interpretation Guidelines&lt;/title&gt;&lt;secondary-title&gt;Current Women&amp;apos;s Health Reviews&lt;/secondary-title&gt;&lt;/titles&gt;&lt;periodical&gt;&lt;full-title&gt;Current Women&amp;apos;s Health Reviews&lt;/full-title&gt;&lt;/periodical&gt;&lt;pages&gt;4-11&lt;/pages&gt;&lt;volume&gt;8&lt;/volume&gt;&lt;number&gt;1&lt;/number&gt;&lt;keywords&gt;&lt;keyword&gt;Allele-Specific Oligonucleotide Hybridisation&lt;/keyword&gt;&lt;keyword&gt;BRCA1&lt;/keyword&gt;&lt;keyword&gt;BRCA2&lt;/keyword&gt;&lt;keyword&gt;Breast Cancer Information Core&lt;/keyword&gt;&lt;keyword&gt;Protein Truncation Test&lt;/keyword&gt;&lt;keyword&gt;Sequence analysis&lt;/keyword&gt;&lt;keyword&gt;breast cancer&lt;/keyword&gt;&lt;keyword&gt;genetic variant&lt;/keyword&gt;&lt;keyword&gt;unclassified variant&lt;/keyword&gt;&lt;keyword&gt;web based database&lt;/keyword&gt;&lt;/keywords&gt;&lt;dates&gt;&lt;year&gt;2012&lt;/year&gt;&lt;pub-dates&gt;&lt;date&gt;//&lt;/date&gt;&lt;/pub-dates&gt;&lt;/dates&gt;&lt;urls&gt;&lt;related-urls&gt;&lt;url&gt;http://www.ingentaconnect.com/content/ben/cwhr/2012/00000008/00000001/art00003&lt;/url&gt;&lt;url&gt;https://doi.org/10.2174/157340412799079309&lt;/url&gt;&lt;url&gt;http://www.eurekaselect.com/89419/article&lt;/url&gt;&lt;/related-urls&gt;&lt;/urls&gt;&lt;electronic-resource-num&gt;10.2174/157340412799079309&lt;/electronic-resource-num&gt;&lt;/record&gt;&lt;/Cite&gt;&lt;/EndNote&gt;</w:instrText>
      </w:r>
      <w:r w:rsidR="008A3266">
        <w:fldChar w:fldCharType="separate"/>
      </w:r>
      <w:r w:rsidR="005305AC">
        <w:rPr>
          <w:noProof/>
        </w:rPr>
        <w:t>[12]</w:t>
      </w:r>
      <w:r w:rsidR="008A3266">
        <w:fldChar w:fldCharType="end"/>
      </w:r>
      <w:r w:rsidR="00304BD5">
        <w:t>.</w:t>
      </w:r>
      <w:r>
        <w:t xml:space="preserve"> </w:t>
      </w:r>
      <w:r w:rsidR="00E861C6">
        <w:t>Next-generation sequencing (NGS), which</w:t>
      </w:r>
      <w:r w:rsidR="0068369E">
        <w:t xml:space="preserve"> is</w:t>
      </w:r>
      <w:r w:rsidR="00E861C6">
        <w:t xml:space="preserve"> also known as </w:t>
      </w:r>
      <w:r w:rsidR="00E861C6" w:rsidRPr="00B95164">
        <w:t>massive parallel sequencing</w:t>
      </w:r>
      <w:r w:rsidR="00E861C6">
        <w:t xml:space="preserve">, </w:t>
      </w:r>
      <w:r w:rsidR="0068369E">
        <w:t xml:space="preserve">is </w:t>
      </w:r>
      <w:r w:rsidR="00E861C6">
        <w:t xml:space="preserve">commonly used in Australian practice. The application stated that </w:t>
      </w:r>
      <w:r w:rsidR="00E861C6" w:rsidRPr="00E861C6">
        <w:t>the majority (90%) of laboratories are using MiSeq - NGS platform (Illumina). Other platforms in use are Ion Torrent - NGS platform (Life Technologies – Thermo Fisher) and Applied biosystems – Sanger Sequencing (Life Technologies – Thermo Fisher).</w:t>
      </w:r>
      <w:r w:rsidR="0068369E">
        <w:t xml:space="preserve"> </w:t>
      </w:r>
      <w:r w:rsidR="006C291C">
        <w:t xml:space="preserve">In the </w:t>
      </w:r>
      <w:r w:rsidR="00300B72">
        <w:t xml:space="preserve">pivotal </w:t>
      </w:r>
      <w:r w:rsidR="006C291C">
        <w:t xml:space="preserve">trial for olaparib (OlymiaAD), </w:t>
      </w:r>
      <w:r w:rsidR="00F903DE">
        <w:t xml:space="preserve">464 </w:t>
      </w:r>
      <w:r w:rsidR="006C291C">
        <w:t>participants had their germline BRCA mutation status d</w:t>
      </w:r>
      <w:r w:rsidR="00F903DE">
        <w:t xml:space="preserve">etected </w:t>
      </w:r>
      <w:r w:rsidR="006C291C">
        <w:t xml:space="preserve">or confirmed using the </w:t>
      </w:r>
      <w:r w:rsidR="006C291C" w:rsidRPr="006C291C">
        <w:t>BRACAnalysis (Myriad Genetics)</w:t>
      </w:r>
      <w:r w:rsidR="006C291C">
        <w:t xml:space="preserve"> test</w:t>
      </w:r>
      <w:r w:rsidR="00F903DE">
        <w:t xml:space="preserve"> and five patients were </w:t>
      </w:r>
      <w:r w:rsidR="003E3281">
        <w:t>tested using local testing only</w:t>
      </w:r>
      <w:r w:rsidR="0068369E">
        <w:t xml:space="preserve"> </w:t>
      </w:r>
      <w:r w:rsidR="006C291C">
        <w:fldChar w:fldCharType="begin"/>
      </w:r>
      <w:r w:rsidR="005305AC">
        <w:instrText xml:space="preserve"> ADDIN EN.CITE &lt;EndNote&gt;&lt;Cite&gt;&lt;Author&gt;Robson&lt;/Author&gt;&lt;Year&gt;2017&lt;/Year&gt;&lt;RecNum&gt;28&lt;/RecNum&gt;&lt;DisplayText&gt;[10]&lt;/DisplayText&gt;&lt;record&gt;&lt;rec-number&gt;28&lt;/rec-number&gt;&lt;foreign-keys&gt;&lt;key app="EN" db-id="aadaavff2002s7efdx25t0d9f9awrd0v0vxv" timestamp="1510094786"&gt;28&lt;/key&gt;&lt;/foreign-keys&gt;&lt;ref-type name="Journal Article"&gt;17&lt;/ref-type&gt;&lt;contributors&gt;&lt;authors&gt;&lt;author&gt;Robson, Mark&lt;/author&gt;&lt;author&gt;Im, Seock-Ah&lt;/author&gt;&lt;author&gt;Senkus, Elżbieta&lt;/author&gt;&lt;author&gt;Xu, Binghe&lt;/author&gt;&lt;author&gt;Domchek, Susan M.&lt;/author&gt;&lt;author&gt;Masuda, Norikazu&lt;/author&gt;&lt;author&gt;Delaloge, Suzette&lt;/author&gt;&lt;author&gt;Li, Wei&lt;/author&gt;&lt;author&gt;Tung, Nadine&lt;/author&gt;&lt;author&gt;Armstrong, Anne&lt;/author&gt;&lt;author&gt;Wu, Wenting&lt;/author&gt;&lt;author&gt;Goessl, Carsten&lt;/author&gt;&lt;author&gt;Runswick, Sarah&lt;/author&gt;&lt;author&gt;Conte, Pierfranco&lt;/author&gt;&lt;/authors&gt;&lt;/contributors&gt;&lt;titles&gt;&lt;title&gt;Olaparib for Metastatic Breast Cancer in Patients with a Germline BRCA Mutation&lt;/title&gt;&lt;secondary-title&gt;New England Journal of Medicine&lt;/secondary-title&gt;&lt;/titles&gt;&lt;periodical&gt;&lt;full-title&gt;New England Journal of Medicine&lt;/full-title&gt;&lt;/periodical&gt;&lt;pages&gt;523-533&lt;/pages&gt;&lt;volume&gt;377&lt;/volume&gt;&lt;number&gt;6&lt;/number&gt;&lt;dates&gt;&lt;year&gt;2017&lt;/year&gt;&lt;/dates&gt;&lt;accession-num&gt;28578601&lt;/accession-num&gt;&lt;urls&gt;&lt;related-urls&gt;&lt;url&gt;http://www.nejm.org/doi/full/10.1056/NEJMoa1706450&lt;/url&gt;&lt;/related-urls&gt;&lt;/urls&gt;&lt;electronic-resource-num&gt;10.1056/NEJMoa1706450&lt;/electronic-resource-num&gt;&lt;/record&gt;&lt;/Cite&gt;&lt;/EndNote&gt;</w:instrText>
      </w:r>
      <w:r w:rsidR="006C291C">
        <w:fldChar w:fldCharType="separate"/>
      </w:r>
      <w:r w:rsidR="005305AC">
        <w:rPr>
          <w:noProof/>
        </w:rPr>
        <w:t>[10]</w:t>
      </w:r>
      <w:r w:rsidR="006C291C">
        <w:fldChar w:fldCharType="end"/>
      </w:r>
      <w:r w:rsidR="006C291C">
        <w:t>.</w:t>
      </w:r>
      <w:r w:rsidR="0081772D">
        <w:t xml:space="preserve"> </w:t>
      </w:r>
      <w:r w:rsidR="00EA5034">
        <w:t xml:space="preserve">Genetic Technologies Ltd held the exclusive licence in Australia for </w:t>
      </w:r>
      <w:r w:rsidR="00EA5034" w:rsidRPr="006C291C">
        <w:t>BRACAnalysis</w:t>
      </w:r>
      <w:r w:rsidR="00EA5034">
        <w:t xml:space="preserve"> </w:t>
      </w:r>
      <w:r w:rsidR="00EA5034">
        <w:fldChar w:fldCharType="begin"/>
      </w:r>
      <w:r w:rsidR="00EA5034">
        <w:instrText xml:space="preserve"> ADDIN EN.CITE &lt;EndNote&gt;&lt;Cite&gt;&lt;RecNum&gt;36&lt;/RecNum&gt;&lt;DisplayText&gt;[25]&lt;/DisplayText&gt;&lt;record&gt;&lt;rec-number&gt;36&lt;/rec-number&gt;&lt;foreign-keys&gt;&lt;key app="EN" db-id="aadaavff2002s7efdx25t0d9f9awrd0v0vxv" timestamp="1510527117"&gt;36&lt;/key&gt;&lt;/foreign-keys&gt;&lt;ref-type name="Legal Rule or Regulation"&gt;50&lt;/ref-type&gt;&lt;contributors&gt;&lt;/contributors&gt;&lt;titles&gt;&lt;title&gt;D&amp;apos;Arcy v Myriad Genetics Inc [2015] HCA 35&lt;/title&gt;&lt;/titles&gt;&lt;dates&gt;&lt;/dates&gt;&lt;urls&gt;&lt;related-urls&gt;&lt;url&gt;&lt;style face="underline" font="default" size="100%"&gt;http://eresources.hcourt.gov.au/downloadPdf/2015/HCA/35&lt;/style&gt;&lt;/url&gt;&lt;/related-urls&gt;&lt;/urls&gt;&lt;/record&gt;&lt;/Cite&gt;&lt;/EndNote&gt;</w:instrText>
      </w:r>
      <w:r w:rsidR="00EA5034">
        <w:fldChar w:fldCharType="separate"/>
      </w:r>
      <w:r w:rsidR="00EA5034">
        <w:rPr>
          <w:noProof/>
        </w:rPr>
        <w:t>[25]</w:t>
      </w:r>
      <w:r w:rsidR="00EA5034">
        <w:fldChar w:fldCharType="end"/>
      </w:r>
      <w:r w:rsidR="00EA5034">
        <w:t>.</w:t>
      </w:r>
    </w:p>
    <w:p w14:paraId="5DD8F0EB" w14:textId="669F49AD" w:rsidR="00F079EE" w:rsidRPr="003E3281" w:rsidRDefault="00F079EE" w:rsidP="00870120">
      <w:pPr>
        <w:rPr>
          <w:u w:val="single"/>
        </w:rPr>
      </w:pPr>
      <w:r w:rsidRPr="003E3281">
        <w:rPr>
          <w:u w:val="single"/>
        </w:rPr>
        <w:t>Regulatory information</w:t>
      </w:r>
    </w:p>
    <w:p w14:paraId="5802020A" w14:textId="2703F736" w:rsidR="006B6E33" w:rsidRDefault="006B6E33" w:rsidP="00870120">
      <w:r>
        <w:t xml:space="preserve">The application stated that </w:t>
      </w:r>
      <w:r w:rsidRPr="006B6E33">
        <w:t xml:space="preserve">all molecular pathology service providers that </w:t>
      </w:r>
      <w:r>
        <w:t>currently perform germline BRCA mutation</w:t>
      </w:r>
      <w:r w:rsidRPr="006B6E33">
        <w:t xml:space="preserve"> testing services in Australia use in-house developed testing methods</w:t>
      </w:r>
      <w:r>
        <w:t xml:space="preserve">, not commercial test kits. These </w:t>
      </w:r>
      <w:r w:rsidRPr="006B6E33">
        <w:t>are classified as in-house developed Class 3 in vitro diagnostic medical devices (IVDs)</w:t>
      </w:r>
      <w:r w:rsidR="00C05E1F">
        <w:fldChar w:fldCharType="begin"/>
      </w:r>
      <w:r w:rsidR="00EA5034">
        <w:instrText xml:space="preserve"> ADDIN EN.CITE &lt;EndNote&gt;&lt;Cite&gt;&lt;Author&gt;Therapeutic Goods Administration&lt;/Author&gt;&lt;Year&gt;2015&lt;/Year&gt;&lt;RecNum&gt;31&lt;/RecNum&gt;&lt;DisplayText&gt;[26]&lt;/DisplayText&gt;&lt;record&gt;&lt;rec-number&gt;31&lt;/rec-number&gt;&lt;foreign-keys&gt;&lt;key app="EN" db-id="aadaavff2002s7efdx25t0d9f9awrd0v0vxv" timestamp="1510098334"&gt;31&lt;/key&gt;&lt;/foreign-keys&gt;&lt;ref-type name="Web Page"&gt;12&lt;/ref-type&gt;&lt;contributors&gt;&lt;authors&gt;&lt;author&gt;Therapeutic Goods Administration,&lt;/author&gt;&lt;/authors&gt;&lt;/contributors&gt;&lt;titles&gt;&lt;title&gt;Classification of IVD medical devices&lt;/title&gt;&lt;/titles&gt;&lt;dates&gt;&lt;year&gt;2015&lt;/year&gt;&lt;pub-dates&gt;&lt;date&gt;7 Dec 2015&lt;/date&gt;&lt;/pub-dates&gt;&lt;/dates&gt;&lt;pub-location&gt;Canberra&lt;/pub-location&gt;&lt;publisher&gt;Therapeutic Goods Administration&lt;/publisher&gt;&lt;urls&gt;&lt;related-urls&gt;&lt;url&gt;&lt;style face="underline" font="default" size="100%"&gt;https://www.tga.gov.au/book-page/ivd-classification-examples&lt;/style&gt;&lt;/url&gt;&lt;/related-urls&gt;&lt;/urls&gt;&lt;custom1&gt;2017&lt;/custom1&gt;&lt;custom2&gt;8 Nov&lt;/custom2&gt;&lt;/record&gt;&lt;/Cite&gt;&lt;/EndNote&gt;</w:instrText>
      </w:r>
      <w:r w:rsidR="00C05E1F">
        <w:fldChar w:fldCharType="separate"/>
      </w:r>
      <w:r w:rsidR="00EA5034">
        <w:rPr>
          <w:noProof/>
        </w:rPr>
        <w:t>[26]</w:t>
      </w:r>
      <w:r w:rsidR="00C05E1F">
        <w:fldChar w:fldCharType="end"/>
      </w:r>
      <w:r w:rsidRPr="006B6E33">
        <w:t xml:space="preserve">. Recent reforms to the TGA framework require laboratories that deal with Class 3 IVDs to provide the TGA with a declaration of conformity that the in-house IVDs comply with the essential principles </w:t>
      </w:r>
      <w:r w:rsidR="00C05E1F">
        <w:t xml:space="preserve">which </w:t>
      </w:r>
      <w:r w:rsidR="00C05E1F" w:rsidRPr="00C05E1F">
        <w:t>set out the requirements relating to the safety and performance characteristics of medical devices</w:t>
      </w:r>
      <w:r w:rsidR="00AB7084">
        <w:t xml:space="preserve"> </w:t>
      </w:r>
      <w:r w:rsidR="00C05E1F">
        <w:fldChar w:fldCharType="begin"/>
      </w:r>
      <w:r w:rsidR="00EA5034">
        <w:instrText xml:space="preserve"> ADDIN EN.CITE &lt;EndNote&gt;&lt;Cite&gt;&lt;Author&gt;Therapeutic Goods Administration&lt;/Author&gt;&lt;Year&gt;2016&lt;/Year&gt;&lt;RecNum&gt;30&lt;/RecNum&gt;&lt;DisplayText&gt;[27]&lt;/DisplayText&gt;&lt;record&gt;&lt;rec-number&gt;30&lt;/rec-number&gt;&lt;foreign-keys&gt;&lt;key app="EN" db-id="aadaavff2002s7efdx25t0d9f9awrd0v0vxv" timestamp="1510097940"&gt;30&lt;/key&gt;&lt;/foreign-keys&gt;&lt;ref-type name="Web Page"&gt;12&lt;/ref-type&gt;&lt;contributors&gt;&lt;authors&gt;&lt;author&gt;Therapeutic Goods Administration,&lt;/author&gt;&lt;/authors&gt;&lt;/contributors&gt;&lt;titles&gt;&lt;title&gt;Regulatory requirements for in-house IVDs&lt;/title&gt;&lt;/titles&gt;&lt;dates&gt;&lt;year&gt;2016&lt;/year&gt;&lt;pub-dates&gt;&lt;date&gt;5 Jun 2017&lt;/date&gt;&lt;/pub-dates&gt;&lt;/dates&gt;&lt;pub-location&gt;Canberra&lt;/pub-location&gt;&lt;publisher&gt;Therapeutic Goods Administration&lt;/publisher&gt;&lt;urls&gt;&lt;related-urls&gt;&lt;url&gt;&lt;style face="underline" font="default" size="100%"&gt;https://www.tga.gov.au/publication/regulatory-requirements-house-ivds-australia&lt;/style&gt;&lt;/url&gt;&lt;/related-urls&gt;&lt;/urls&gt;&lt;custom1&gt;2017&lt;/custom1&gt;&lt;custom2&gt;8 Nov&lt;/custom2&gt;&lt;/record&gt;&lt;/Cite&gt;&lt;/EndNote&gt;</w:instrText>
      </w:r>
      <w:r w:rsidR="00C05E1F">
        <w:fldChar w:fldCharType="separate"/>
      </w:r>
      <w:r w:rsidR="00EA5034">
        <w:rPr>
          <w:noProof/>
        </w:rPr>
        <w:t>[27]</w:t>
      </w:r>
      <w:r w:rsidR="00C05E1F">
        <w:fldChar w:fldCharType="end"/>
      </w:r>
      <w:r w:rsidR="00C05E1F">
        <w:t>.</w:t>
      </w:r>
    </w:p>
    <w:p w14:paraId="7179940A" w14:textId="60314961" w:rsidR="00F079EE" w:rsidRPr="00FB3FE3" w:rsidRDefault="00F079EE" w:rsidP="00FB3FE3">
      <w:pPr>
        <w:keepNext/>
        <w:rPr>
          <w:u w:val="single"/>
        </w:rPr>
      </w:pPr>
      <w:r w:rsidRPr="00FB3FE3">
        <w:rPr>
          <w:u w:val="single"/>
        </w:rPr>
        <w:t>Setting</w:t>
      </w:r>
    </w:p>
    <w:p w14:paraId="7FF611FE" w14:textId="6EC5F746" w:rsidR="0027416F" w:rsidRDefault="009B359F" w:rsidP="00870120">
      <w:r>
        <w:t xml:space="preserve">Currently in Australia, </w:t>
      </w:r>
      <w:r w:rsidR="0027416F">
        <w:t xml:space="preserve">germline BRCA mutation testing is performed by at least eight public and one private pathology laboratories in Australia. A testing centre is available in all states and territories expect for the Northern Territory. All states and </w:t>
      </w:r>
      <w:r w:rsidR="0027416F" w:rsidRPr="0027416F">
        <w:t xml:space="preserve">territories have at least one publically funded </w:t>
      </w:r>
      <w:r w:rsidR="0027416F" w:rsidRPr="0027416F">
        <w:lastRenderedPageBreak/>
        <w:t>Genetic Service centre available to patients and their families</w:t>
      </w:r>
      <w:r w:rsidR="00D4429B" w:rsidRPr="0027416F">
        <w:t xml:space="preserve">. </w:t>
      </w:r>
      <w:r w:rsidR="00CA331E" w:rsidRPr="00CA331E">
        <w:t xml:space="preserve">All </w:t>
      </w:r>
      <w:r w:rsidR="00CA331E">
        <w:t xml:space="preserve">pathology </w:t>
      </w:r>
      <w:r w:rsidR="00CA331E" w:rsidRPr="00CA331E">
        <w:t>laboratories are accredited to the Royal College of Pathologist of Australasia (RCPA) Quality Assurance Programs.</w:t>
      </w:r>
    </w:p>
    <w:p w14:paraId="6C054813" w14:textId="1843F87C" w:rsidR="00F079EE" w:rsidRPr="00FB3FE3" w:rsidRDefault="00F079EE" w:rsidP="00F079EE">
      <w:pPr>
        <w:rPr>
          <w:u w:val="single"/>
        </w:rPr>
      </w:pPr>
      <w:r w:rsidRPr="00FB3FE3">
        <w:rPr>
          <w:u w:val="single"/>
        </w:rPr>
        <w:t>MBS listings</w:t>
      </w:r>
      <w:r w:rsidR="00CE12D7">
        <w:rPr>
          <w:u w:val="single"/>
        </w:rPr>
        <w:t xml:space="preserve"> for BRCA testing</w:t>
      </w:r>
    </w:p>
    <w:p w14:paraId="18556E32" w14:textId="66B0A436" w:rsidR="00CE12D7" w:rsidRDefault="00CE12D7" w:rsidP="00CE12D7">
      <w:r>
        <w:t>Currently there are three</w:t>
      </w:r>
      <w:r w:rsidR="00A05F63">
        <w:t xml:space="preserve"> BRCA mutation testing Items provided on the MBS:</w:t>
      </w:r>
    </w:p>
    <w:p w14:paraId="59354273" w14:textId="030A318E" w:rsidR="00CE12D7" w:rsidRPr="006C3579" w:rsidRDefault="00CE12D7" w:rsidP="006C3579">
      <w:pPr>
        <w:pStyle w:val="ListParagraph"/>
        <w:numPr>
          <w:ilvl w:val="0"/>
          <w:numId w:val="27"/>
        </w:numPr>
        <w:rPr>
          <w:lang w:val="en-GB"/>
        </w:rPr>
      </w:pPr>
      <w:r>
        <w:t xml:space="preserve">MBS item 73296 </w:t>
      </w:r>
      <w:r w:rsidR="00F079EE">
        <w:t xml:space="preserve">subsidises the detection </w:t>
      </w:r>
      <w:r w:rsidR="00FB3FE3">
        <w:t>of germline</w:t>
      </w:r>
      <w:r w:rsidR="00F079EE">
        <w:t xml:space="preserve"> </w:t>
      </w:r>
      <w:r w:rsidR="006C3579">
        <w:t xml:space="preserve">BRCA mutation testing (and </w:t>
      </w:r>
      <w:r w:rsidR="006C3579" w:rsidRPr="006C3579">
        <w:rPr>
          <w:lang w:val="en-GB"/>
        </w:rPr>
        <w:t>and one or more of the following genes STK11, PTEN, CDH1, PALB2, or TP53</w:t>
      </w:r>
      <w:r w:rsidR="006C3579">
        <w:rPr>
          <w:lang w:val="en-GB"/>
        </w:rPr>
        <w:t>)</w:t>
      </w:r>
      <w:r w:rsidR="006C3579" w:rsidRPr="006C3579">
        <w:rPr>
          <w:lang w:val="en-GB"/>
        </w:rPr>
        <w:t> </w:t>
      </w:r>
      <w:r w:rsidR="00F079EE">
        <w:t xml:space="preserve">for patients with breast or ovarian cancer whose </w:t>
      </w:r>
      <w:r w:rsidR="00F079EE" w:rsidRPr="003A1663">
        <w:t>clinical and family history criteria assessed using a quantitative algorithm, place the patient at &gt;10% risk of having a pathogenic mutation</w:t>
      </w:r>
      <w:r w:rsidR="00F079EE">
        <w:t xml:space="preserve">. </w:t>
      </w:r>
    </w:p>
    <w:p w14:paraId="065C1658" w14:textId="0834BD03" w:rsidR="00CE12D7" w:rsidRDefault="00F079EE" w:rsidP="00FB3FE3">
      <w:pPr>
        <w:pStyle w:val="ListParagraph"/>
        <w:numPr>
          <w:ilvl w:val="0"/>
          <w:numId w:val="27"/>
        </w:numPr>
      </w:pPr>
      <w:r>
        <w:t xml:space="preserve">MBS item </w:t>
      </w:r>
      <w:r w:rsidRPr="003A1663">
        <w:t>73297</w:t>
      </w:r>
      <w:r w:rsidR="006C3579">
        <w:t xml:space="preserve"> subsidises the detection of germline BRCA mutation testing (and </w:t>
      </w:r>
      <w:r w:rsidR="006C3579" w:rsidRPr="006C3579">
        <w:rPr>
          <w:lang w:val="en-GB"/>
        </w:rPr>
        <w:t>and one or more of the following genes STK11, PTEN, CDH1, PALB2, or TP53</w:t>
      </w:r>
      <w:r w:rsidR="006C3579">
        <w:rPr>
          <w:lang w:val="en-GB"/>
        </w:rPr>
        <w:t>)</w:t>
      </w:r>
      <w:r w:rsidR="00D77980">
        <w:rPr>
          <w:lang w:val="en-GB"/>
        </w:rPr>
        <w:t xml:space="preserve"> </w:t>
      </w:r>
      <w:r>
        <w:t xml:space="preserve">testing for close biological relatives of </w:t>
      </w:r>
      <w:r w:rsidR="009B3020">
        <w:t>individuals diagnosed with a pathogenic mutation of one of the aforementioned genes.</w:t>
      </w:r>
    </w:p>
    <w:p w14:paraId="57A05A9B" w14:textId="78B42A05" w:rsidR="006C3579" w:rsidRPr="006C3579" w:rsidRDefault="00F079EE" w:rsidP="00870120">
      <w:pPr>
        <w:pStyle w:val="ListParagraph"/>
        <w:numPr>
          <w:ilvl w:val="0"/>
          <w:numId w:val="27"/>
        </w:numPr>
      </w:pPr>
      <w:r>
        <w:t xml:space="preserve">MBS item 73295 subsidises the detection of germline BRCA mutations </w:t>
      </w:r>
      <w:r w:rsidRPr="006C284E">
        <w:t>in a patient with platinum-sensitive relapsed ovarian, fallopian tube or primary peritoneal cancer with high grade serous features or a high grade serous component, and who has responded to subsequent platinum-based chemotherapy, requested by a specialist or consultant physician, to determine eligibility for olaparib</w:t>
      </w:r>
      <w:r>
        <w:t xml:space="preserve"> under the PBS.</w:t>
      </w:r>
    </w:p>
    <w:p w14:paraId="2C079217" w14:textId="397C5299" w:rsidR="00F079EE" w:rsidRPr="00FB3FE3" w:rsidRDefault="00F079EE" w:rsidP="00870120">
      <w:pPr>
        <w:rPr>
          <w:u w:val="single"/>
        </w:rPr>
      </w:pPr>
      <w:r w:rsidRPr="00FB3FE3">
        <w:rPr>
          <w:u w:val="single"/>
        </w:rPr>
        <w:t>Frequency of BRCA mutation testing</w:t>
      </w:r>
    </w:p>
    <w:p w14:paraId="03A33C58" w14:textId="4FF3589E" w:rsidR="00CF6013" w:rsidRDefault="00CF6013" w:rsidP="00870120">
      <w:r>
        <w:t>Germline BRCA</w:t>
      </w:r>
      <w:r w:rsidR="00DB5FF8">
        <w:t xml:space="preserve"> </w:t>
      </w:r>
      <w:r>
        <w:t xml:space="preserve">mutations are inherited, therefore only one test is required per lifetime. Detection of a pathogenic germline BRCA1/2 mutation will have implications for family members who may </w:t>
      </w:r>
      <w:r w:rsidR="00E861C6">
        <w:t>also have</w:t>
      </w:r>
      <w:r>
        <w:t xml:space="preserve"> a pathogenic </w:t>
      </w:r>
      <w:r w:rsidR="00E861C6">
        <w:t xml:space="preserve">BRCA </w:t>
      </w:r>
      <w:r>
        <w:t xml:space="preserve">mutation. </w:t>
      </w:r>
    </w:p>
    <w:p w14:paraId="43263FCE" w14:textId="639BA4C6" w:rsidR="00EE1BEC" w:rsidRDefault="002518A8" w:rsidP="00870120">
      <w:pPr>
        <w:rPr>
          <w:u w:val="single"/>
        </w:rPr>
      </w:pPr>
      <w:r>
        <w:rPr>
          <w:u w:val="single"/>
        </w:rPr>
        <w:t>Olaparib treatment</w:t>
      </w:r>
    </w:p>
    <w:p w14:paraId="4FDA11B9" w14:textId="3AFB9649" w:rsidR="00F129F8" w:rsidRDefault="00F129F8" w:rsidP="00870120">
      <w:r>
        <w:t xml:space="preserve">Patients with a germline BRCA mutation will be eligible for treatment with olapariab if they have HER2- metastatic breast cancer </w:t>
      </w:r>
      <w:r w:rsidRPr="00F129F8">
        <w:t>have received prior treatment with an anthracycline and a taxane</w:t>
      </w:r>
      <w:r w:rsidR="0081772D">
        <w:t xml:space="preserve"> </w:t>
      </w:r>
      <w:r>
        <w:t xml:space="preserve">and are refractory or inappropriate for endocrine therapy (if hormone receptor positive). </w:t>
      </w:r>
    </w:p>
    <w:p w14:paraId="1A0FE132" w14:textId="64240F5A" w:rsidR="00B20BC1" w:rsidRDefault="00675C3B" w:rsidP="00B20BC1">
      <w:r w:rsidRPr="00675C3B">
        <w:t>Olaparib is an oral, potent inhibitor of PARP-1, PARP-2 and PARP-3</w:t>
      </w:r>
      <w:r w:rsidR="006264A8">
        <w:t xml:space="preserve"> </w:t>
      </w:r>
      <w:r>
        <w:fldChar w:fldCharType="begin"/>
      </w:r>
      <w:r w:rsidR="00EA5034">
        <w:instrText xml:space="preserve"> ADDIN EN.CITE &lt;EndNote&gt;&lt;Cite&gt;&lt;Author&gt;AstraZeneca&lt;/Author&gt;&lt;Year&gt;2014&lt;/Year&gt;&lt;RecNum&gt;32&lt;/RecNum&gt;&lt;DisplayText&gt;[28]&lt;/DisplayText&gt;&lt;record&gt;&lt;rec-number&gt;32&lt;/rec-number&gt;&lt;foreign-keys&gt;&lt;key app="EN" db-id="aadaavff2002s7efdx25t0d9f9awrd0v0vxv" timestamp="1510098988"&gt;32&lt;/key&gt;&lt;/foreign-keys&gt;&lt;ref-type name="Report"&gt;27&lt;/ref-type&gt;&lt;contributors&gt;&lt;authors&gt;&lt;author&gt;AstraZeneca,&lt;/author&gt;&lt;/authors&gt;&lt;/contributors&gt;&lt;titles&gt;&lt;title&gt;Olaparib monotherapy as maintenance treatment of patients with platinum-sensitive relapsed BRCA mutated ovarian cancer. 2.5 Clinical Overview (data on file)&lt;/title&gt;&lt;/titles&gt;&lt;dates&gt;&lt;year&gt;2014&lt;/year&gt;&lt;/dates&gt;&lt;urls&gt;&lt;/urls&gt;&lt;/record&gt;&lt;/Cite&gt;&lt;/EndNote&gt;</w:instrText>
      </w:r>
      <w:r>
        <w:fldChar w:fldCharType="separate"/>
      </w:r>
      <w:r w:rsidR="00EA5034">
        <w:rPr>
          <w:noProof/>
        </w:rPr>
        <w:t>[28]</w:t>
      </w:r>
      <w:r>
        <w:fldChar w:fldCharType="end"/>
      </w:r>
      <w:r w:rsidRPr="00675C3B">
        <w:t>.</w:t>
      </w:r>
      <w:r w:rsidR="0081772D">
        <w:t xml:space="preserve"> </w:t>
      </w:r>
      <w:r w:rsidRPr="00675C3B">
        <w:t>These PARP enzymes are required for the efficient repair of DNA single-strand breaks. During this repair process, PARP auto</w:t>
      </w:r>
      <w:r w:rsidR="00E85FF2">
        <w:noBreakHyphen/>
      </w:r>
      <w:r w:rsidRPr="00675C3B">
        <w:t>modifies itself and dissociates from the DNA to facilitate access for other repair enzymes. Olaparib inhibits the action of PARP-1 and PARP-2 by preventing their dissociation, trapping PARP on the DNA and blocking repair of the single-strand break. In replicating cells, this then leads to double-strand DNA breaks.</w:t>
      </w:r>
      <w:r>
        <w:t xml:space="preserve"> In BRCA1/2 mutated cells, </w:t>
      </w:r>
      <w:r w:rsidRPr="00675C3B">
        <w:t>DNA double-strand breaks cannot be repaired by homologous recombination repair and, alternative and error prone pathways</w:t>
      </w:r>
      <w:r>
        <w:t xml:space="preserve"> are used, resulting in genomic instability and cancer cell death. </w:t>
      </w:r>
      <w:r w:rsidR="00B20BC1">
        <w:t>In the key OlympiAD trial of olaparib t</w:t>
      </w:r>
      <w:r w:rsidR="00E85FF2">
        <w:t>reatment in patients with HER2</w:t>
      </w:r>
      <w:r w:rsidR="00E85FF2">
        <w:noBreakHyphen/>
      </w:r>
      <w:r w:rsidR="00B20BC1">
        <w:t>metastatic breast cancer and germline BRCA1/2 mutation, olaparib increased progression-free survival compared to single-agent chemotherapy</w:t>
      </w:r>
      <w:r w:rsidR="00B20BC1">
        <w:fldChar w:fldCharType="begin"/>
      </w:r>
      <w:r w:rsidR="005305AC">
        <w:instrText xml:space="preserve"> ADDIN EN.CITE &lt;EndNote&gt;&lt;Cite&gt;&lt;Author&gt;Robson&lt;/Author&gt;&lt;Year&gt;2017&lt;/Year&gt;&lt;RecNum&gt;28&lt;/RecNum&gt;&lt;DisplayText&gt;[10]&lt;/DisplayText&gt;&lt;record&gt;&lt;rec-number&gt;28&lt;/rec-number&gt;&lt;foreign-keys&gt;&lt;key app="EN" db-id="aadaavff2002s7efdx25t0d9f9awrd0v0vxv" timestamp="1510094786"&gt;28&lt;/key&gt;&lt;/foreign-keys&gt;&lt;ref-type name="Journal Article"&gt;17&lt;/ref-type&gt;&lt;contributors&gt;&lt;authors&gt;&lt;author&gt;Robson, Mark&lt;/author&gt;&lt;author&gt;Im, Seock-Ah&lt;/author&gt;&lt;author&gt;Senkus, Elżbieta&lt;/author&gt;&lt;author&gt;Xu, Binghe&lt;/author&gt;&lt;author&gt;Domchek, Susan M.&lt;/author&gt;&lt;author&gt;Masuda, Norikazu&lt;/author&gt;&lt;author&gt;Delaloge, Suzette&lt;/author&gt;&lt;author&gt;Li, Wei&lt;/author&gt;&lt;author&gt;Tung, Nadine&lt;/author&gt;&lt;author&gt;Armstrong, Anne&lt;/author&gt;&lt;author&gt;Wu, Wenting&lt;/author&gt;&lt;author&gt;Goessl, Carsten&lt;/author&gt;&lt;author&gt;Runswick, Sarah&lt;/author&gt;&lt;author&gt;Conte, Pierfranco&lt;/author&gt;&lt;/authors&gt;&lt;/contributors&gt;&lt;titles&gt;&lt;title&gt;Olaparib for Metastatic Breast Cancer in Patients with a Germline BRCA Mutation&lt;/title&gt;&lt;secondary-title&gt;New England Journal of Medicine&lt;/secondary-title&gt;&lt;/titles&gt;&lt;periodical&gt;&lt;full-title&gt;New England Journal of Medicine&lt;/full-title&gt;&lt;/periodical&gt;&lt;pages&gt;523-533&lt;/pages&gt;&lt;volume&gt;377&lt;/volume&gt;&lt;number&gt;6&lt;/number&gt;&lt;dates&gt;&lt;year&gt;2017&lt;/year&gt;&lt;/dates&gt;&lt;accession-num&gt;28578601&lt;/accession-num&gt;&lt;urls&gt;&lt;related-urls&gt;&lt;url&gt;http://www.nejm.org/doi/full/10.1056/NEJMoa1706450&lt;/url&gt;&lt;/related-urls&gt;&lt;/urls&gt;&lt;electronic-resource-num&gt;10.1056/NEJMoa1706450&lt;/electronic-resource-num&gt;&lt;/record&gt;&lt;/Cite&gt;&lt;/EndNote&gt;</w:instrText>
      </w:r>
      <w:r w:rsidR="00B20BC1">
        <w:fldChar w:fldCharType="separate"/>
      </w:r>
      <w:r w:rsidR="005305AC">
        <w:rPr>
          <w:noProof/>
        </w:rPr>
        <w:t>[10]</w:t>
      </w:r>
      <w:r w:rsidR="00B20BC1">
        <w:fldChar w:fldCharType="end"/>
      </w:r>
      <w:r w:rsidR="00B20BC1">
        <w:t xml:space="preserve">. </w:t>
      </w:r>
    </w:p>
    <w:p w14:paraId="76083C31" w14:textId="77777777" w:rsidR="00FF5347" w:rsidRDefault="00FF5347">
      <w:pPr>
        <w:rPr>
          <w:b/>
        </w:rPr>
      </w:pPr>
      <w:r>
        <w:rPr>
          <w:b/>
        </w:rPr>
        <w:br w:type="page"/>
      </w:r>
    </w:p>
    <w:p w14:paraId="34FA20C8" w14:textId="77777777" w:rsidR="00896845" w:rsidRPr="00E364F7" w:rsidRDefault="00896845">
      <w:pPr>
        <w:rPr>
          <w:b/>
        </w:rPr>
      </w:pPr>
      <w:r w:rsidRPr="00E364F7">
        <w:rPr>
          <w:b/>
        </w:rPr>
        <w:lastRenderedPageBreak/>
        <w:t>Comparator</w:t>
      </w:r>
    </w:p>
    <w:p w14:paraId="7CEF9BB5" w14:textId="4E440F71" w:rsidR="00CA7738" w:rsidRDefault="00CA7738">
      <w:pPr>
        <w:rPr>
          <w:u w:val="single"/>
        </w:rPr>
      </w:pPr>
      <w:r>
        <w:rPr>
          <w:u w:val="single"/>
        </w:rPr>
        <w:t>Comparator for germline BRCA mutation testing</w:t>
      </w:r>
    </w:p>
    <w:p w14:paraId="6375BFBC" w14:textId="0C45DC09" w:rsidR="002C054B" w:rsidRDefault="002C054B" w:rsidP="002C054B">
      <w:r>
        <w:t>The applicant stated that the comparator is ‘no germline BRCA mutation testing’. This was on the basis that germline BRCA mutation testing was not funded by the Commonwealth for patients with metastatic</w:t>
      </w:r>
      <w:r w:rsidR="009B359F">
        <w:t xml:space="preserve"> </w:t>
      </w:r>
      <w:r w:rsidR="000774F8">
        <w:t>HER2-negative</w:t>
      </w:r>
      <w:r>
        <w:t xml:space="preserve"> breast cancer. However, patients considered at high risk for BRCA mutations would be tested under MBS item </w:t>
      </w:r>
      <w:r w:rsidRPr="00CA7738">
        <w:t>73296</w:t>
      </w:r>
      <w:r>
        <w:t xml:space="preserve">, as it can be performed as a part of the diagnostic workup (i.e. patients with </w:t>
      </w:r>
      <w:r w:rsidR="00DB5FF8">
        <w:t>triple negative breast cancer</w:t>
      </w:r>
      <w:r w:rsidR="009B3020">
        <w:t>). The proposed MBS item relevant to this application</w:t>
      </w:r>
      <w:r>
        <w:t xml:space="preserve"> is likely to be used by patients </w:t>
      </w:r>
      <w:r w:rsidRPr="00BF0049">
        <w:rPr>
          <w:u w:val="single"/>
        </w:rPr>
        <w:t>ineligible</w:t>
      </w:r>
      <w:r>
        <w:t xml:space="preserve"> for item </w:t>
      </w:r>
      <w:r w:rsidRPr="008810C9">
        <w:t>73296</w:t>
      </w:r>
      <w:r>
        <w:t xml:space="preserve"> who have metastatic breast cancer that was previously treated with an anthracycline and a taxane and are refractory to or inappropriate for further endocrine therapy (if hormone receptor positive). Therefore, no germline BRCA mutation testing is an appropriate comparator. </w:t>
      </w:r>
    </w:p>
    <w:p w14:paraId="2035EAB6" w14:textId="2D9DA2E7" w:rsidR="00C2130D" w:rsidRDefault="00C2130D">
      <w:pPr>
        <w:rPr>
          <w:u w:val="single"/>
        </w:rPr>
      </w:pPr>
      <w:r>
        <w:rPr>
          <w:u w:val="single"/>
        </w:rPr>
        <w:t>Comparator for treatment</w:t>
      </w:r>
    </w:p>
    <w:p w14:paraId="4F7A1046" w14:textId="2C3B2CCF" w:rsidR="00C2130D" w:rsidRPr="0012284C" w:rsidRDefault="007E04B3">
      <w:r>
        <w:t>The application stated t</w:t>
      </w:r>
      <w:r w:rsidR="00C2130D">
        <w:t xml:space="preserve">he comparator for olaparib treatment is single-agent chemotherapy with either </w:t>
      </w:r>
      <w:r w:rsidR="00C2130D" w:rsidRPr="00C2130D">
        <w:t>capecitabine, vinorelbine and eribulin</w:t>
      </w:r>
      <w:r w:rsidR="00C2130D">
        <w:t xml:space="preserve">. </w:t>
      </w:r>
      <w:r w:rsidR="006A68C5">
        <w:t xml:space="preserve">Platinum-based regimens may also be a comparator for the proposed population. The 2017 </w:t>
      </w:r>
      <w:r w:rsidR="008F01A3">
        <w:t xml:space="preserve">ESMO </w:t>
      </w:r>
      <w:r w:rsidR="006A68C5">
        <w:t xml:space="preserve">Consensus Guidelines </w:t>
      </w:r>
      <w:r w:rsidR="008F01A3">
        <w:t xml:space="preserve">stated that a platinum regimen is the preferred option for patients </w:t>
      </w:r>
      <w:r w:rsidR="00844EE7">
        <w:t xml:space="preserve">with </w:t>
      </w:r>
      <w:r w:rsidR="008F01A3" w:rsidRPr="008F01A3">
        <w:rPr>
          <w:lang w:val="en-GB"/>
        </w:rPr>
        <w:t xml:space="preserve">BRCA-associated triple negative or endocrine-resistant </w:t>
      </w:r>
      <w:r w:rsidR="008F01A3">
        <w:rPr>
          <w:lang w:val="en-GB"/>
        </w:rPr>
        <w:t>metastatic breast cancer</w:t>
      </w:r>
      <w:r w:rsidR="008F01A3" w:rsidRPr="008F01A3">
        <w:rPr>
          <w:lang w:val="en-GB"/>
        </w:rPr>
        <w:t xml:space="preserve"> previously treated with an anthracycline with or without a taxane (in the adjuv</w:t>
      </w:r>
      <w:r w:rsidR="008F01A3">
        <w:rPr>
          <w:lang w:val="en-GB"/>
        </w:rPr>
        <w:t xml:space="preserve">ant and/or metastatic setting) </w:t>
      </w:r>
      <w:r w:rsidR="008F01A3" w:rsidRPr="008F01A3">
        <w:rPr>
          <w:lang w:val="en-GB"/>
        </w:rPr>
        <w:t>if not previously administered and no suitable clinical trial is available</w:t>
      </w:r>
      <w:r w:rsidR="008F01A3">
        <w:rPr>
          <w:lang w:val="en-GB"/>
        </w:rPr>
        <w:t xml:space="preserve"> </w:t>
      </w:r>
      <w:r>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73631F">
        <w:instrText xml:space="preserve"> ADDIN EN.CITE </w:instrText>
      </w:r>
      <w:r w:rsidR="0073631F">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73631F">
        <w:instrText xml:space="preserve"> ADDIN EN.CITE.DATA </w:instrText>
      </w:r>
      <w:r w:rsidR="0073631F">
        <w:fldChar w:fldCharType="end"/>
      </w:r>
      <w:r>
        <w:fldChar w:fldCharType="separate"/>
      </w:r>
      <w:r w:rsidR="0073631F">
        <w:rPr>
          <w:noProof/>
        </w:rPr>
        <w:t>[8]</w:t>
      </w:r>
      <w:r>
        <w:fldChar w:fldCharType="end"/>
      </w:r>
      <w:r w:rsidR="00BE16E5">
        <w:t xml:space="preserve">. </w:t>
      </w:r>
    </w:p>
    <w:p w14:paraId="7043D920" w14:textId="77777777" w:rsidR="00896845" w:rsidRPr="00E364F7" w:rsidRDefault="00896845">
      <w:pPr>
        <w:rPr>
          <w:b/>
        </w:rPr>
      </w:pPr>
      <w:r w:rsidRPr="00E364F7">
        <w:rPr>
          <w:b/>
        </w:rPr>
        <w:t>Outcomes</w:t>
      </w:r>
    </w:p>
    <w:p w14:paraId="75ED9150" w14:textId="77777777" w:rsidR="002A66BD" w:rsidRPr="002A72FC" w:rsidRDefault="002A66BD">
      <w:pPr>
        <w:rPr>
          <w:u w:val="single"/>
        </w:rPr>
      </w:pPr>
      <w:r w:rsidRPr="002A72FC">
        <w:rPr>
          <w:u w:val="single"/>
        </w:rPr>
        <w:t>Patient relevant</w:t>
      </w:r>
    </w:p>
    <w:p w14:paraId="645816E3" w14:textId="2C99E114" w:rsidR="00C90DD0" w:rsidRDefault="00C90DD0" w:rsidP="00C90DD0">
      <w:r>
        <w:t>The applicant nominated the following outcomes</w:t>
      </w:r>
    </w:p>
    <w:p w14:paraId="0E51AD48" w14:textId="0CAAFB50" w:rsidR="00C90DD0" w:rsidRDefault="00C90DD0" w:rsidP="00C90DD0">
      <w:pPr>
        <w:rPr>
          <w:u w:val="single"/>
        </w:rPr>
      </w:pPr>
      <w:r>
        <w:rPr>
          <w:u w:val="single"/>
        </w:rPr>
        <w:t xml:space="preserve">Test outcomes </w:t>
      </w:r>
    </w:p>
    <w:p w14:paraId="7B51B653" w14:textId="0C913827" w:rsidR="00C90DD0" w:rsidRDefault="00C90DD0" w:rsidP="00C90DD0">
      <w:r w:rsidRPr="00C90DD0">
        <w:t>Trial based (evidentiary standard) germline BRCA</w:t>
      </w:r>
      <w:r w:rsidR="009B359F">
        <w:t xml:space="preserve"> </w:t>
      </w:r>
      <w:r w:rsidRPr="00C90DD0">
        <w:t>mutation assay analytical performance</w:t>
      </w:r>
    </w:p>
    <w:p w14:paraId="2272E3CC" w14:textId="7B4C2A18" w:rsidR="00C90DD0" w:rsidRDefault="00C90DD0" w:rsidP="00C90DD0">
      <w:pPr>
        <w:pStyle w:val="ListParagraph"/>
        <w:numPr>
          <w:ilvl w:val="0"/>
          <w:numId w:val="13"/>
        </w:numPr>
      </w:pPr>
      <w:r>
        <w:t>Sensitivity</w:t>
      </w:r>
    </w:p>
    <w:p w14:paraId="539E4F11" w14:textId="47BE743C" w:rsidR="00C90DD0" w:rsidRDefault="00C90DD0" w:rsidP="00C90DD0">
      <w:pPr>
        <w:pStyle w:val="ListParagraph"/>
        <w:numPr>
          <w:ilvl w:val="0"/>
          <w:numId w:val="13"/>
        </w:numPr>
      </w:pPr>
      <w:r>
        <w:t>Specificity</w:t>
      </w:r>
    </w:p>
    <w:p w14:paraId="33F7E2A4" w14:textId="2DD1FAE1" w:rsidR="00C90DD0" w:rsidRDefault="00C90DD0" w:rsidP="00C90DD0">
      <w:pPr>
        <w:pStyle w:val="ListParagraph"/>
        <w:numPr>
          <w:ilvl w:val="0"/>
          <w:numId w:val="13"/>
        </w:numPr>
      </w:pPr>
      <w:r>
        <w:t>Positive predictive value</w:t>
      </w:r>
    </w:p>
    <w:p w14:paraId="707E06A6" w14:textId="65686B76" w:rsidR="00C90DD0" w:rsidRDefault="00C90DD0" w:rsidP="00C90DD0">
      <w:pPr>
        <w:pStyle w:val="ListParagraph"/>
        <w:numPr>
          <w:ilvl w:val="0"/>
          <w:numId w:val="13"/>
        </w:numPr>
      </w:pPr>
      <w:r>
        <w:t>Negative predictive value</w:t>
      </w:r>
    </w:p>
    <w:p w14:paraId="6B9244DB" w14:textId="7A98FFC9" w:rsidR="00C90DD0" w:rsidRDefault="00C90DD0" w:rsidP="00C90DD0">
      <w:r>
        <w:t>Comparative performance of germline BRCA</w:t>
      </w:r>
      <w:r w:rsidR="009B359F">
        <w:t xml:space="preserve"> </w:t>
      </w:r>
      <w:r>
        <w:t>mutation testing methods</w:t>
      </w:r>
    </w:p>
    <w:p w14:paraId="0A009256" w14:textId="19D9AAC1" w:rsidR="00C90DD0" w:rsidRDefault="002608EC" w:rsidP="002608EC">
      <w:pPr>
        <w:pStyle w:val="ListParagraph"/>
        <w:numPr>
          <w:ilvl w:val="0"/>
          <w:numId w:val="14"/>
        </w:numPr>
      </w:pPr>
      <w:r w:rsidRPr="002608EC">
        <w:t>Concordance with other commercially available germline BRCA</w:t>
      </w:r>
      <w:r w:rsidR="009B359F">
        <w:t xml:space="preserve"> </w:t>
      </w:r>
      <w:r w:rsidRPr="002608EC">
        <w:t>mutation platforms</w:t>
      </w:r>
    </w:p>
    <w:p w14:paraId="5E460FF4" w14:textId="4E7873B9" w:rsidR="002608EC" w:rsidRDefault="002608EC" w:rsidP="002608EC">
      <w:pPr>
        <w:pStyle w:val="ListParagraph"/>
        <w:numPr>
          <w:ilvl w:val="0"/>
          <w:numId w:val="14"/>
        </w:numPr>
      </w:pPr>
      <w:r w:rsidRPr="002608EC">
        <w:t>Concordance with other commercially available germline BRCA mutation assays</w:t>
      </w:r>
    </w:p>
    <w:p w14:paraId="5D7B1A0A" w14:textId="56A2D43D" w:rsidR="002608EC" w:rsidRDefault="002608EC" w:rsidP="002608EC">
      <w:pPr>
        <w:pStyle w:val="ListParagraph"/>
        <w:numPr>
          <w:ilvl w:val="0"/>
          <w:numId w:val="14"/>
        </w:numPr>
      </w:pPr>
      <w:r>
        <w:t>Re-testing rates</w:t>
      </w:r>
    </w:p>
    <w:p w14:paraId="3FB50380" w14:textId="1543498C" w:rsidR="002608EC" w:rsidRDefault="002608EC" w:rsidP="002608EC">
      <w:r w:rsidRPr="002608EC">
        <w:lastRenderedPageBreak/>
        <w:t xml:space="preserve">The assessment of outcomes regarding the treatment with </w:t>
      </w:r>
      <w:r>
        <w:t xml:space="preserve">olaparib is the remit of the PBAC. </w:t>
      </w:r>
      <w:r w:rsidRPr="002608EC">
        <w:t>However, for the purpose of this co-dependent MSAC/PBAC application the following drug outcomes were listed:</w:t>
      </w:r>
    </w:p>
    <w:p w14:paraId="1DBF3D56" w14:textId="002FD756" w:rsidR="002608EC" w:rsidRDefault="000E1882" w:rsidP="002608EC">
      <w:pPr>
        <w:pStyle w:val="ListParagraph"/>
        <w:numPr>
          <w:ilvl w:val="0"/>
          <w:numId w:val="15"/>
        </w:numPr>
      </w:pPr>
      <w:r>
        <w:t xml:space="preserve">Overall survival </w:t>
      </w:r>
    </w:p>
    <w:p w14:paraId="74F899C4" w14:textId="50B1A819" w:rsidR="000E1882" w:rsidRDefault="000E1882" w:rsidP="002608EC">
      <w:pPr>
        <w:pStyle w:val="ListParagraph"/>
        <w:numPr>
          <w:ilvl w:val="0"/>
          <w:numId w:val="15"/>
        </w:numPr>
      </w:pPr>
      <w:r>
        <w:t xml:space="preserve">Progression-free survival (according to Response Evaluation Criteria In Solid Tumors (RECIST) criteria) </w:t>
      </w:r>
      <w:r w:rsidR="009B359F">
        <w:t xml:space="preserve">and </w:t>
      </w:r>
      <w:r>
        <w:t>assessed by independent review</w:t>
      </w:r>
    </w:p>
    <w:p w14:paraId="65041401" w14:textId="1AA2A37E" w:rsidR="000E1882" w:rsidRDefault="000E1882" w:rsidP="000E1882">
      <w:pPr>
        <w:pStyle w:val="ListParagraph"/>
        <w:numPr>
          <w:ilvl w:val="0"/>
          <w:numId w:val="15"/>
        </w:numPr>
      </w:pPr>
      <w:r w:rsidRPr="000E1882">
        <w:t>Time from randomisation t</w:t>
      </w:r>
      <w:r>
        <w:t xml:space="preserve">o second progression-free event or </w:t>
      </w:r>
      <w:r w:rsidRPr="000E1882">
        <w:t>death after first progression event</w:t>
      </w:r>
    </w:p>
    <w:p w14:paraId="6C66D922" w14:textId="016C0607" w:rsidR="000E1882" w:rsidRPr="002A66BD" w:rsidRDefault="000E1882" w:rsidP="000E1882">
      <w:pPr>
        <w:pStyle w:val="ListParagraph"/>
        <w:numPr>
          <w:ilvl w:val="0"/>
          <w:numId w:val="15"/>
        </w:numPr>
      </w:pPr>
      <w:r w:rsidRPr="000E1882">
        <w:t xml:space="preserve">Health related quality of life </w:t>
      </w:r>
      <w:r>
        <w:t xml:space="preserve">measured by the </w:t>
      </w:r>
      <w:r w:rsidRPr="000E1882">
        <w:t>European Organisation for Research and Treatment of Cancer Quality of Life Questionnaire</w:t>
      </w:r>
      <w:r>
        <w:t xml:space="preserve"> (</w:t>
      </w:r>
      <w:r w:rsidRPr="000E1882">
        <w:t>EORTC-QLQ-C30</w:t>
      </w:r>
      <w:r>
        <w:t>)</w:t>
      </w:r>
    </w:p>
    <w:p w14:paraId="1D8105A4" w14:textId="77777777" w:rsidR="003E0382" w:rsidRPr="002A72FC" w:rsidRDefault="002A66BD" w:rsidP="00440228">
      <w:pPr>
        <w:rPr>
          <w:u w:val="single"/>
        </w:rPr>
      </w:pPr>
      <w:r w:rsidRPr="002A72FC">
        <w:rPr>
          <w:u w:val="single"/>
        </w:rPr>
        <w:t>Health</w:t>
      </w:r>
      <w:r w:rsidR="00752491" w:rsidRPr="002A72FC">
        <w:rPr>
          <w:u w:val="single"/>
        </w:rPr>
        <w:t>care</w:t>
      </w:r>
      <w:r w:rsidRPr="002A72FC">
        <w:rPr>
          <w:u w:val="single"/>
        </w:rPr>
        <w:t xml:space="preserve"> system</w:t>
      </w:r>
    </w:p>
    <w:p w14:paraId="69813CE3" w14:textId="01C9361C" w:rsidR="00C05CF4" w:rsidRDefault="00C05CF4" w:rsidP="00440228">
      <w:r w:rsidRPr="00C05CF4">
        <w:t xml:space="preserve">Healthcare resources that are most likely to be affected, should </w:t>
      </w:r>
      <w:r>
        <w:t>germline BRCA</w:t>
      </w:r>
      <w:r w:rsidR="009B359F">
        <w:t xml:space="preserve"> mutation </w:t>
      </w:r>
      <w:r w:rsidR="003C4CC7" w:rsidRPr="00C05CF4">
        <w:t>testing</w:t>
      </w:r>
      <w:r w:rsidRPr="00C05CF4">
        <w:t xml:space="preserve"> and treatment with </w:t>
      </w:r>
      <w:r>
        <w:t>olaparib</w:t>
      </w:r>
      <w:r w:rsidRPr="00C05CF4">
        <w:t xml:space="preserve"> become available, include:</w:t>
      </w:r>
    </w:p>
    <w:p w14:paraId="3DCC6F80" w14:textId="0FE15D15" w:rsidR="00C05CF4" w:rsidRDefault="00C05CF4" w:rsidP="00C05CF4">
      <w:pPr>
        <w:pStyle w:val="ListParagraph"/>
        <w:numPr>
          <w:ilvl w:val="0"/>
          <w:numId w:val="16"/>
        </w:numPr>
      </w:pPr>
      <w:r>
        <w:t>The cost of testing for BRCA1 and 2</w:t>
      </w:r>
    </w:p>
    <w:p w14:paraId="40C2E53E" w14:textId="7EBAE16F" w:rsidR="00C05CF4" w:rsidRDefault="00C05CF4" w:rsidP="00C05CF4">
      <w:pPr>
        <w:pStyle w:val="ListParagraph"/>
        <w:numPr>
          <w:ilvl w:val="0"/>
          <w:numId w:val="16"/>
        </w:numPr>
      </w:pPr>
      <w:r>
        <w:t xml:space="preserve">The cost of materials and pathologists’ time interpreting and reporting the results </w:t>
      </w:r>
    </w:p>
    <w:p w14:paraId="353ADF1D" w14:textId="77777777" w:rsidR="00C05CF4" w:rsidRPr="00C05CF4" w:rsidRDefault="00C05CF4" w:rsidP="00C05CF4">
      <w:pPr>
        <w:pStyle w:val="ListParagraph"/>
        <w:numPr>
          <w:ilvl w:val="0"/>
          <w:numId w:val="16"/>
        </w:numPr>
      </w:pPr>
      <w:r w:rsidRPr="00C05CF4">
        <w:t>Costs for treating adverse events from treatment</w:t>
      </w:r>
    </w:p>
    <w:p w14:paraId="6B886544" w14:textId="44C4D56B" w:rsidR="00C05CF4" w:rsidRDefault="00C05CF4" w:rsidP="00C05CF4">
      <w:pPr>
        <w:pStyle w:val="ListParagraph"/>
        <w:numPr>
          <w:ilvl w:val="0"/>
          <w:numId w:val="16"/>
        </w:numPr>
      </w:pPr>
      <w:r>
        <w:t>Cost of olaparib for patients with a germline BRCA mutation</w:t>
      </w:r>
    </w:p>
    <w:p w14:paraId="4C6B2059" w14:textId="57B4F20C" w:rsidR="00C05CF4" w:rsidRDefault="00540747" w:rsidP="00C05CF4">
      <w:pPr>
        <w:pStyle w:val="ListParagraph"/>
        <w:numPr>
          <w:ilvl w:val="0"/>
          <w:numId w:val="16"/>
        </w:numPr>
      </w:pPr>
      <w:r>
        <w:t xml:space="preserve">Cost offsets from reduced use of displaced </w:t>
      </w:r>
      <w:r w:rsidR="003C4CC7">
        <w:t>treatments</w:t>
      </w:r>
    </w:p>
    <w:p w14:paraId="2CDF0213" w14:textId="33B199CF" w:rsidR="00540747" w:rsidRDefault="00540747" w:rsidP="00540747">
      <w:pPr>
        <w:pStyle w:val="ListParagraph"/>
        <w:numPr>
          <w:ilvl w:val="1"/>
          <w:numId w:val="16"/>
        </w:numPr>
      </w:pPr>
      <w:r>
        <w:t xml:space="preserve">Single agent chemotherapy: </w:t>
      </w:r>
      <w:r w:rsidRPr="00540747">
        <w:t>capecitabine, vinorelbine or eribulin</w:t>
      </w:r>
    </w:p>
    <w:p w14:paraId="53B69B23" w14:textId="1F6A7352" w:rsidR="003C4CC7" w:rsidRPr="00C05CF4" w:rsidRDefault="003C4CC7" w:rsidP="00540747">
      <w:pPr>
        <w:pStyle w:val="ListParagraph"/>
        <w:numPr>
          <w:ilvl w:val="1"/>
          <w:numId w:val="16"/>
        </w:numPr>
      </w:pPr>
      <w:r>
        <w:t xml:space="preserve">Cost of administering chemotherapy </w:t>
      </w:r>
    </w:p>
    <w:p w14:paraId="4FC93A9F" w14:textId="77777777" w:rsidR="00896845" w:rsidRDefault="00896845" w:rsidP="00896845">
      <w:pPr>
        <w:pStyle w:val="Heading2"/>
        <w:spacing w:line="240" w:lineRule="auto"/>
        <w:jc w:val="both"/>
        <w:rPr>
          <w:color w:val="548DD4"/>
        </w:rPr>
      </w:pPr>
      <w:r w:rsidRPr="00896845">
        <w:rPr>
          <w:color w:val="548DD4"/>
        </w:rPr>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identified population</w:t>
      </w:r>
    </w:p>
    <w:p w14:paraId="700E6250" w14:textId="292E3F9C" w:rsidR="00322023" w:rsidRDefault="00B829EC" w:rsidP="00322023">
      <w:r w:rsidRPr="00B829EC">
        <w:t>The treatment of metastatic HER2-negative breast cancer is complex.</w:t>
      </w:r>
      <w:r w:rsidR="00085786">
        <w:t xml:space="preserve"> </w:t>
      </w:r>
      <w:r w:rsidR="00407B14">
        <w:t xml:space="preserve">The treatment decision is individualised and </w:t>
      </w:r>
      <w:r w:rsidR="00085786">
        <w:t xml:space="preserve">is based on the presence of hormone receptors, the development of endocrine resistance, the location and symptoms caused by metastases, </w:t>
      </w:r>
      <w:r w:rsidR="00B42A70">
        <w:t>toxicity, patient preferences,</w:t>
      </w:r>
      <w:r w:rsidR="00265751">
        <w:t xml:space="preserve"> previous treatments</w:t>
      </w:r>
      <w:r w:rsidR="00B42A70">
        <w:t xml:space="preserve"> </w:t>
      </w:r>
      <w:r w:rsidR="00085786">
        <w:t>and other factors</w:t>
      </w:r>
      <w:r w:rsidR="00265751">
        <w:t xml:space="preserve"> </w:t>
      </w:r>
      <w:r w:rsidR="008C4880">
        <w:fldChar w:fldCharType="begin">
          <w:fldData xml:space="preserve">PEVuZE5vdGU+PENpdGU+PEF1dGhvcj5OYXRpb25hbCBDb21wcmVoZW5zaXZlIENhbmNlciBOZXR3
b3JrPC9BdXRob3I+PFllYXI+MjAxNzwvWWVhcj48UmVjTnVtPjEyPC9SZWNOdW0+PERpc3BsYXlU
ZXh0Pls0LCA4XTwvRGlzcGxheVRleHQ+PHJlY29yZD48cmVjLW51bWJlcj4xMjwvcmVjLW51bWJl
cj48Zm9yZWlnbi1rZXlzPjxrZXkgYXBwPSJFTiIgZGItaWQ9ImFhZGFhdmZmMjAwMnM3ZWZkeDI1
dDBkOWY5YXdyZDB2MHZ4diIgdGltZXN0YW1wPSIxNTA5MDYxMDUyIj4xMjwva2V5PjwvZm9yZWln
bi1rZXlzPjxyZWYtdHlwZSBuYW1lPSJXZWIgUGFnZSI+MTI8L3JlZi10eXBlPjxjb250cmlidXRv
cnM+PGF1dGhvcnM+PGF1dGhvcj5OYXRpb25hbCBDb21wcmVoZW5zaXZlIENhbmNlciBOZXR3b3Jr
LDwvYXV0aG9yPjwvYXV0aG9ycz48L2NvbnRyaWJ1dG9ycz48dGl0bGVzPjx0aXRsZT5CcmVhc3Qg
Q2FuY2VyIChWZXJzaW9uIDIuMjAxNyk8L3RpdGxlPjwvdGl0bGVzPjx2b2x1bWU+MjAxNzwvdm9s
dW1lPjxudW1iZXI+MjYgT2N0b2JlcjwvbnVtYmVyPjxkYXRlcz48eWVhcj4yMDE3PC95ZWFyPjwv
ZGF0ZXM+PHVybHM+PHJlbGF0ZWQtdXJscz48dXJsPjxzdHlsZSBmYWNlPSJ1bmRlcmxpbmUiIGZv
bnQ9ImRlZmF1bHQiIHNpemU9IjEwMCUiPmh0dHBzOi8vd3d3Lm5jY24ub3JnL3Byb2Zlc3Npb25h
bHMvcGh5c2ljaWFuX2dscy9mX2d1aWRlbGluZXMuYXNwI2JyZWFzdDwvc3R5bGU+PC91cmw+PC9y
ZWxhdGVkLXVybHM+PC91cmxzPjxjdXN0b20xPjIwMTc8L2N1c3RvbTE+PGN1c3RvbTI+MjYgT2N0
b2JlcjwvY3VzdG9tMj48L3JlY29yZD48L0NpdGU+PENpdGU+PEF1dGhvcj5DYXJkb3NvPC9BdXRo
b3I+PFllYXI+MjAxNzwvWWVhcj48UmVjTnVtPjI1PC9SZWNOdW0+PHJlY29yZD48cmVjLW51bWJl
cj4yNTwvcmVjLW51bWJlcj48Zm9yZWlnbi1rZXlzPjxrZXkgYXBwPSJFTiIgZGItaWQ9ImFhZGFh
dmZmMjAwMnM3ZWZkeDI1dDBkOWY5YXdyZDB2MHZ4diIgdGltZXN0YW1wPSIxNTEwMDMzNzk2Ij4y
NTwva2V5PjwvZm9yZWlnbi1rZXlzPjxyZWYtdHlwZSBuYW1lPSJKb3VybmFsIEFydGljbGUiPjE3
PC9yZWYtdHlwZT48Y29udHJpYnV0b3JzPjxhdXRob3JzPjxhdXRob3I+Q2FyZG9zbywgRi48L2F1
dGhvcj48YXV0aG9yPkNvc3RhLCBBLjwvYXV0aG9yPjxhdXRob3I+U2Vua3VzLCBFLjwvYXV0aG9y
PjxhdXRob3I+QWFwcm8sIE0uPC9hdXRob3I+PGF1dGhvcj5BbmRyw6ksIEYuPC9hdXRob3I+PGF1
dGhvcj5CYXJyaW9zLCBDLiBILjwvYXV0aG9yPjxhdXRob3I+QmVyZ2gsIEouPC9hdXRob3I+PGF1
dGhvcj5CaGF0dGFjaGFyeXlhLCBHLjwvYXV0aG9yPjxhdXRob3I+QmlnYW56b2xpLCBMLjwvYXV0
aG9yPjxhdXRob3I+Q2FyZG9zbywgTS4gSi48L2F1dGhvcj48YXV0aG9yPkNhcmV5LCBMLjwvYXV0
aG9yPjxhdXRob3I+Q29ybmVsaXVzc2VuLUphbWVzLCBELjwvYXV0aG9yPjxhdXRob3I+Q3VyaWds
aWFubywgRy48L2F1dGhvcj48YXV0aG9yPkRpZXJhcywgVi48L2F1dGhvcj48YXV0aG9yPkVsIFNh
Z2hpciwgTi48L2F1dGhvcj48YXV0aG9yPkVuaXUsIEEuPC9hdXRob3I+PGF1dGhvcj5GYWxsb3dm
aWVsZCwgTC48L2F1dGhvcj48YXV0aG9yPkZlbmVjaCwgRC48L2F1dGhvcj48YXV0aG9yPkZyYW5j
aXMsIFAuPC9hdXRob3I+PGF1dGhvcj5HZWxtb24sIEsuPC9hdXRob3I+PGF1dGhvcj5HZW5uYXJp
LCBBLjwvYXV0aG9yPjxhdXRob3I+SGFyYmVjaywgTi48L2F1dGhvcj48YXV0aG9yPkh1ZGlzLCBD
LjwvYXV0aG9yPjxhdXRob3I+S2F1Zm1hbiwgQi48L2F1dGhvcj48YXV0aG9yPktyb3AsIEkuPC9h
dXRob3I+PGF1dGhvcj5NYXllciwgTS48L2F1dGhvcj48YXV0aG9yPk1laWplciwgSC48L2F1dGhv
cj48YXV0aG9yPk1lcnR6LCBTLjwvYXV0aG9yPjxhdXRob3I+T2hubywgUy48L2F1dGhvcj48YXV0
aG9yPlBhZ2FuaSwgTy48L2F1dGhvcj48YXV0aG9yPlBhcGFkb3BvdWxvcywgRS48L2F1dGhvcj48
YXV0aG9yPlBlY2NhdG9yaSwgRi48L2F1dGhvcj48YXV0aG9yPlBlbmF1bHQtTGxvcmNhLCBGLjwv
YXV0aG9yPjxhdXRob3I+UGljY2FydCwgTS4gSi48L2F1dGhvcj48YXV0aG9yPlBpZXJnYSwgSi4g
WS48L2F1dGhvcj48YXV0aG9yPlJ1Z28sIEguPC9hdXRob3I+PGF1dGhvcj5TaG9ja25leSwgTC48
L2F1dGhvcj48YXV0aG9yPlNsZWRnZSwgRy48L2F1dGhvcj48YXV0aG9yPlN3YWluLCBTLjwvYXV0
aG9yPjxhdXRob3I+VGhvbXNzZW4sIEMuPC9hdXRob3I+PGF1dGhvcj5UdXR0LCBBLjwvYXV0aG9y
PjxhdXRob3I+Vm9yb2Jpb2YsIEQuPC9hdXRob3I+PGF1dGhvcj5YdSwgQi48L2F1dGhvcj48YXV0
aG9yPk5vcnRvbiwgTC48L2F1dGhvcj48YXV0aG9yPldpbmVyLCBFLjwvYXV0aG9yPjwvYXV0aG9y
cz48L2NvbnRyaWJ1dG9ycz48dGl0bGVzPjx0aXRsZT4zcmQgRVNP4oCTRVNNTyBJbnRlcm5hdGlv
bmFsIENvbnNlbnN1cyBHdWlkZWxpbmVzIGZvciBBZHZhbmNlZCBCcmVhc3QgQ2FuY2VyIChBQkMg
Myk8L3RpdGxlPjxzZWNvbmRhcnktdGl0bGU+QW5uYWxzIG9mIE9uY29sb2d5PC9zZWNvbmRhcnkt
dGl0bGU+PC90aXRsZXM+PHBlcmlvZGljYWw+PGZ1bGwtdGl0bGU+QW5uYWxzIG9mIE9uY29sb2d5
PC9mdWxsLXRpdGxlPjwvcGVyaW9kaWNhbD48cGFnZXM+MTYtMzM8L3BhZ2VzPjx2b2x1bWU+Mjg8
L3ZvbHVtZT48bnVtYmVyPjE8L251bWJlcj48ZGF0ZXM+PHllYXI+MjAxNzwveWVhcj48L2RhdGVz
Pjxpc2JuPjA5MjMtNzUzNDwvaXNibj48dXJscz48cmVsYXRlZC11cmxzPjx1cmw+aHR0cDovL2R4
LmRvaS5vcmcvMTAuMTA5My9hbm5vbmMvbWR3NTQ0PC91cmw+PC9yZWxhdGVkLXVybHM+PC91cmxz
PjxlbGVjdHJvbmljLXJlc291cmNlLW51bT4xMC4xMDkzL2Fubm9uYy9tZHc1NDQ8L2VsZWN0cm9u
aWMtcmVzb3VyY2UtbnVtPjwvcmVjb3JkPjwvQ2l0ZT48L0VuZE5vdGU+AG==
</w:fldData>
        </w:fldChar>
      </w:r>
      <w:r w:rsidR="00EF0F36">
        <w:instrText xml:space="preserve"> ADDIN EN.CITE </w:instrText>
      </w:r>
      <w:r w:rsidR="00EF0F36">
        <w:fldChar w:fldCharType="begin">
          <w:fldData xml:space="preserve">PEVuZE5vdGU+PENpdGU+PEF1dGhvcj5OYXRpb25hbCBDb21wcmVoZW5zaXZlIENhbmNlciBOZXR3
b3JrPC9BdXRob3I+PFllYXI+MjAxNzwvWWVhcj48UmVjTnVtPjEyPC9SZWNOdW0+PERpc3BsYXlU
ZXh0Pls0LCA4XTwvRGlzcGxheVRleHQ+PHJlY29yZD48cmVjLW51bWJlcj4xMjwvcmVjLW51bWJl
cj48Zm9yZWlnbi1rZXlzPjxrZXkgYXBwPSJFTiIgZGItaWQ9ImFhZGFhdmZmMjAwMnM3ZWZkeDI1
dDBkOWY5YXdyZDB2MHZ4diIgdGltZXN0YW1wPSIxNTA5MDYxMDUyIj4xMjwva2V5PjwvZm9yZWln
bi1rZXlzPjxyZWYtdHlwZSBuYW1lPSJXZWIgUGFnZSI+MTI8L3JlZi10eXBlPjxjb250cmlidXRv
cnM+PGF1dGhvcnM+PGF1dGhvcj5OYXRpb25hbCBDb21wcmVoZW5zaXZlIENhbmNlciBOZXR3b3Jr
LDwvYXV0aG9yPjwvYXV0aG9ycz48L2NvbnRyaWJ1dG9ycz48dGl0bGVzPjx0aXRsZT5CcmVhc3Qg
Q2FuY2VyIChWZXJzaW9uIDIuMjAxNyk8L3RpdGxlPjwvdGl0bGVzPjx2b2x1bWU+MjAxNzwvdm9s
dW1lPjxudW1iZXI+MjYgT2N0b2JlcjwvbnVtYmVyPjxkYXRlcz48eWVhcj4yMDE3PC95ZWFyPjwv
ZGF0ZXM+PHVybHM+PHJlbGF0ZWQtdXJscz48dXJsPjxzdHlsZSBmYWNlPSJ1bmRlcmxpbmUiIGZv
bnQ9ImRlZmF1bHQiIHNpemU9IjEwMCUiPmh0dHBzOi8vd3d3Lm5jY24ub3JnL3Byb2Zlc3Npb25h
bHMvcGh5c2ljaWFuX2dscy9mX2d1aWRlbGluZXMuYXNwI2JyZWFzdDwvc3R5bGU+PC91cmw+PC9y
ZWxhdGVkLXVybHM+PC91cmxzPjxjdXN0b20xPjIwMTc8L2N1c3RvbTE+PGN1c3RvbTI+MjYgT2N0
b2JlcjwvY3VzdG9tMj48L3JlY29yZD48L0NpdGU+PENpdGU+PEF1dGhvcj5DYXJkb3NvPC9BdXRo
b3I+PFllYXI+MjAxNzwvWWVhcj48UmVjTnVtPjI1PC9SZWNOdW0+PHJlY29yZD48cmVjLW51bWJl
cj4yNTwvcmVjLW51bWJlcj48Zm9yZWlnbi1rZXlzPjxrZXkgYXBwPSJFTiIgZGItaWQ9ImFhZGFh
dmZmMjAwMnM3ZWZkeDI1dDBkOWY5YXdyZDB2MHZ4diIgdGltZXN0YW1wPSIxNTEwMDMzNzk2Ij4y
NTwva2V5PjwvZm9yZWlnbi1rZXlzPjxyZWYtdHlwZSBuYW1lPSJKb3VybmFsIEFydGljbGUiPjE3
PC9yZWYtdHlwZT48Y29udHJpYnV0b3JzPjxhdXRob3JzPjxhdXRob3I+Q2FyZG9zbywgRi48L2F1
dGhvcj48YXV0aG9yPkNvc3RhLCBBLjwvYXV0aG9yPjxhdXRob3I+U2Vua3VzLCBFLjwvYXV0aG9y
PjxhdXRob3I+QWFwcm8sIE0uPC9hdXRob3I+PGF1dGhvcj5BbmRyw6ksIEYuPC9hdXRob3I+PGF1
dGhvcj5CYXJyaW9zLCBDLiBILjwvYXV0aG9yPjxhdXRob3I+QmVyZ2gsIEouPC9hdXRob3I+PGF1
dGhvcj5CaGF0dGFjaGFyeXlhLCBHLjwvYXV0aG9yPjxhdXRob3I+QmlnYW56b2xpLCBMLjwvYXV0
aG9yPjxhdXRob3I+Q2FyZG9zbywgTS4gSi48L2F1dGhvcj48YXV0aG9yPkNhcmV5LCBMLjwvYXV0
aG9yPjxhdXRob3I+Q29ybmVsaXVzc2VuLUphbWVzLCBELjwvYXV0aG9yPjxhdXRob3I+Q3VyaWds
aWFubywgRy48L2F1dGhvcj48YXV0aG9yPkRpZXJhcywgVi48L2F1dGhvcj48YXV0aG9yPkVsIFNh
Z2hpciwgTi48L2F1dGhvcj48YXV0aG9yPkVuaXUsIEEuPC9hdXRob3I+PGF1dGhvcj5GYWxsb3dm
aWVsZCwgTC48L2F1dGhvcj48YXV0aG9yPkZlbmVjaCwgRC48L2F1dGhvcj48YXV0aG9yPkZyYW5j
aXMsIFAuPC9hdXRob3I+PGF1dGhvcj5HZWxtb24sIEsuPC9hdXRob3I+PGF1dGhvcj5HZW5uYXJp
LCBBLjwvYXV0aG9yPjxhdXRob3I+SGFyYmVjaywgTi48L2F1dGhvcj48YXV0aG9yPkh1ZGlzLCBD
LjwvYXV0aG9yPjxhdXRob3I+S2F1Zm1hbiwgQi48L2F1dGhvcj48YXV0aG9yPktyb3AsIEkuPC9h
dXRob3I+PGF1dGhvcj5NYXllciwgTS48L2F1dGhvcj48YXV0aG9yPk1laWplciwgSC48L2F1dGhv
cj48YXV0aG9yPk1lcnR6LCBTLjwvYXV0aG9yPjxhdXRob3I+T2hubywgUy48L2F1dGhvcj48YXV0
aG9yPlBhZ2FuaSwgTy48L2F1dGhvcj48YXV0aG9yPlBhcGFkb3BvdWxvcywgRS48L2F1dGhvcj48
YXV0aG9yPlBlY2NhdG9yaSwgRi48L2F1dGhvcj48YXV0aG9yPlBlbmF1bHQtTGxvcmNhLCBGLjwv
YXV0aG9yPjxhdXRob3I+UGljY2FydCwgTS4gSi48L2F1dGhvcj48YXV0aG9yPlBpZXJnYSwgSi4g
WS48L2F1dGhvcj48YXV0aG9yPlJ1Z28sIEguPC9hdXRob3I+PGF1dGhvcj5TaG9ja25leSwgTC48
L2F1dGhvcj48YXV0aG9yPlNsZWRnZSwgRy48L2F1dGhvcj48YXV0aG9yPlN3YWluLCBTLjwvYXV0
aG9yPjxhdXRob3I+VGhvbXNzZW4sIEMuPC9hdXRob3I+PGF1dGhvcj5UdXR0LCBBLjwvYXV0aG9y
PjxhdXRob3I+Vm9yb2Jpb2YsIEQuPC9hdXRob3I+PGF1dGhvcj5YdSwgQi48L2F1dGhvcj48YXV0
aG9yPk5vcnRvbiwgTC48L2F1dGhvcj48YXV0aG9yPldpbmVyLCBFLjwvYXV0aG9yPjwvYXV0aG9y
cz48L2NvbnRyaWJ1dG9ycz48dGl0bGVzPjx0aXRsZT4zcmQgRVNP4oCTRVNNTyBJbnRlcm5hdGlv
bmFsIENvbnNlbnN1cyBHdWlkZWxpbmVzIGZvciBBZHZhbmNlZCBCcmVhc3QgQ2FuY2VyIChBQkMg
Myk8L3RpdGxlPjxzZWNvbmRhcnktdGl0bGU+QW5uYWxzIG9mIE9uY29sb2d5PC9zZWNvbmRhcnkt
dGl0bGU+PC90aXRsZXM+PHBlcmlvZGljYWw+PGZ1bGwtdGl0bGU+QW5uYWxzIG9mIE9uY29sb2d5
PC9mdWxsLXRpdGxlPjwvcGVyaW9kaWNhbD48cGFnZXM+MTYtMzM8L3BhZ2VzPjx2b2x1bWU+Mjg8
L3ZvbHVtZT48bnVtYmVyPjE8L251bWJlcj48ZGF0ZXM+PHllYXI+MjAxNzwveWVhcj48L2RhdGVz
Pjxpc2JuPjA5MjMtNzUzNDwvaXNibj48dXJscz48cmVsYXRlZC11cmxzPjx1cmw+aHR0cDovL2R4
LmRvaS5vcmcvMTAuMTA5My9hbm5vbmMvbWR3NTQ0PC91cmw+PC9yZWxhdGVkLXVybHM+PC91cmxz
PjxlbGVjdHJvbmljLXJlc291cmNlLW51bT4xMC4xMDkzL2Fubm9uYy9tZHc1NDQ8L2VsZWN0cm9u
aWMtcmVzb3VyY2UtbnVtPjwvcmVjb3JkPjwvQ2l0ZT48L0VuZE5vdGU+AG==
</w:fldData>
        </w:fldChar>
      </w:r>
      <w:r w:rsidR="00EF0F36">
        <w:instrText xml:space="preserve"> ADDIN EN.CITE.DATA </w:instrText>
      </w:r>
      <w:r w:rsidR="00EF0F36">
        <w:fldChar w:fldCharType="end"/>
      </w:r>
      <w:r w:rsidR="008C4880">
        <w:fldChar w:fldCharType="separate"/>
      </w:r>
      <w:r w:rsidR="00EF0F36">
        <w:rPr>
          <w:noProof/>
        </w:rPr>
        <w:t>[4, 8]</w:t>
      </w:r>
      <w:r w:rsidR="008C4880">
        <w:fldChar w:fldCharType="end"/>
      </w:r>
      <w:r w:rsidR="00085786">
        <w:t xml:space="preserve">. </w:t>
      </w:r>
    </w:p>
    <w:p w14:paraId="4A171DD4" w14:textId="61083581" w:rsidR="00B42A70" w:rsidRDefault="00E85FF2" w:rsidP="00D67F37">
      <w:r w:rsidRPr="00A33FD4">
        <w:t xml:space="preserve">The </w:t>
      </w:r>
      <w:r>
        <w:t xml:space="preserve">2017 </w:t>
      </w:r>
      <w:r w:rsidRPr="00A33FD4">
        <w:t>NCCN guidelines preferred chemotherapy regimens for adjuvant and neoadjuvant HER2- disease include regimens that contain both a taxane and an anthracycline</w:t>
      </w:r>
      <w:r>
        <w:fldChar w:fldCharType="begin"/>
      </w:r>
      <w:r>
        <w:instrText xml:space="preserve"> ADDIN EN.CITE &lt;EndNote&gt;&lt;Cite&gt;&lt;Author&gt;National Comprehensive Cancer Network&lt;/Author&gt;&lt;Year&gt;2017&lt;/Year&gt;&lt;RecNum&gt;12&lt;/RecNum&gt;&lt;DisplayText&gt;[4]&lt;/DisplayText&gt;&lt;record&gt;&lt;rec-number&gt;12&lt;/rec-number&gt;&lt;foreign-keys&gt;&lt;key app="EN" db-id="aadaavff2002s7efdx25t0d9f9awrd0v0vxv" timestamp="1509061052"&gt;12&lt;/key&gt;&lt;/foreign-keys&gt;&lt;ref-type name="Web Page"&gt;12&lt;/ref-type&gt;&lt;contributors&gt;&lt;authors&gt;&lt;author&gt;National Comprehensive Cancer Network,&lt;/author&gt;&lt;/authors&gt;&lt;/contributors&gt;&lt;titles&gt;&lt;title&gt;Breast Cancer (Version 2.2017)&lt;/title&gt;&lt;/titles&gt;&lt;volume&gt;2017&lt;/volume&gt;&lt;number&gt;26 October&lt;/number&gt;&lt;dates&gt;&lt;year&gt;2017&lt;/year&gt;&lt;/dates&gt;&lt;urls&gt;&lt;related-urls&gt;&lt;url&gt;&lt;style face="underline" font="default" size="100%"&gt;https://www.nccn.org/professionals/physician_gls/f_guidelines.asp#breast&lt;/style&gt;&lt;/url&gt;&lt;/related-urls&gt;&lt;/urls&gt;&lt;custom1&gt;2017&lt;/custom1&gt;&lt;custom2&gt;26 October&lt;/custom2&gt;&lt;/record&gt;&lt;/Cite&gt;&lt;/EndNote&gt;</w:instrText>
      </w:r>
      <w:r>
        <w:fldChar w:fldCharType="separate"/>
      </w:r>
      <w:r>
        <w:rPr>
          <w:noProof/>
        </w:rPr>
        <w:t>[4]</w:t>
      </w:r>
      <w:r>
        <w:fldChar w:fldCharType="end"/>
      </w:r>
      <w:r w:rsidRPr="00A33FD4">
        <w:t>. These include dose dense AC (doxorubicin + cyclophosphamide) follow by paclitaxel and TAC (doxetaxel + doxorubicin + cyclophosphamide)</w:t>
      </w:r>
      <w:r>
        <w:fldChar w:fldCharType="begin"/>
      </w:r>
      <w:r>
        <w:instrText xml:space="preserve"> ADDIN EN.CITE &lt;EndNote&gt;&lt;Cite&gt;&lt;Author&gt;National Comprehensive Cancer Network&lt;/Author&gt;&lt;Year&gt;2017&lt;/Year&gt;&lt;RecNum&gt;12&lt;/RecNum&gt;&lt;DisplayText&gt;[4]&lt;/DisplayText&gt;&lt;record&gt;&lt;rec-number&gt;12&lt;/rec-number&gt;&lt;foreign-keys&gt;&lt;key app="EN" db-id="aadaavff2002s7efdx25t0d9f9awrd0v0vxv" timestamp="1509061052"&gt;12&lt;/key&gt;&lt;/foreign-keys&gt;&lt;ref-type name="Web Page"&gt;12&lt;/ref-type&gt;&lt;contributors&gt;&lt;authors&gt;&lt;author&gt;National Comprehensive Cancer Network,&lt;/author&gt;&lt;/authors&gt;&lt;/contributors&gt;&lt;titles&gt;&lt;title&gt;Breast Cancer (Version 2.2017)&lt;/title&gt;&lt;/titles&gt;&lt;volume&gt;2017&lt;/volume&gt;&lt;number&gt;26 October&lt;/number&gt;&lt;dates&gt;&lt;year&gt;2017&lt;/year&gt;&lt;/dates&gt;&lt;urls&gt;&lt;related-urls&gt;&lt;url&gt;&lt;style face="underline" font="default" size="100%"&gt;https://www.nccn.org/professionals/physician_gls/f_guidelines.asp#breast&lt;/style&gt;&lt;/url&gt;&lt;/related-urls&gt;&lt;/urls&gt;&lt;custom1&gt;2017&lt;/custom1&gt;&lt;custom2&gt;26 October&lt;/custom2&gt;&lt;/record&gt;&lt;/Cite&gt;&lt;/EndNote&gt;</w:instrText>
      </w:r>
      <w:r>
        <w:fldChar w:fldCharType="separate"/>
      </w:r>
      <w:r>
        <w:rPr>
          <w:noProof/>
        </w:rPr>
        <w:t>[4]</w:t>
      </w:r>
      <w:r>
        <w:fldChar w:fldCharType="end"/>
      </w:r>
      <w:r w:rsidRPr="00A33FD4">
        <w:t>.</w:t>
      </w:r>
      <w:r>
        <w:t xml:space="preserve"> </w:t>
      </w:r>
      <w:r w:rsidR="00B42A70">
        <w:t xml:space="preserve">Additionally, patients diagnosed with metastatic HER2-negative breast cancer may have previously received neoadjuvant or adjuvant chemotherapy for earlier stage disease. </w:t>
      </w:r>
      <w:r>
        <w:t>The</w:t>
      </w:r>
      <w:r w:rsidR="00254A10">
        <w:t xml:space="preserve"> 2017 ESMO Consensus Guidelines state that taxanes</w:t>
      </w:r>
      <w:r w:rsidR="00D67F37">
        <w:t xml:space="preserve"> if were used in adjuvant therapy, they can</w:t>
      </w:r>
      <w:r w:rsidR="00254A10">
        <w:t xml:space="preserve"> be re</w:t>
      </w:r>
      <w:r w:rsidR="00983A0D">
        <w:noBreakHyphen/>
      </w:r>
      <w:r w:rsidR="00254A10">
        <w:t xml:space="preserve">used as first-line </w:t>
      </w:r>
      <w:r w:rsidR="00D67F37">
        <w:t>therapy particularly if there has been at least one year of disease-free survival</w:t>
      </w:r>
      <w:r w:rsidR="00163903">
        <w:t>. Similarly, anthracyclines may be re</w:t>
      </w:r>
      <w:r w:rsidR="00163903">
        <w:noBreakHyphen/>
      </w:r>
      <w:r w:rsidR="00163903" w:rsidRPr="00163903">
        <w:t>used if cumulative dose has not been achieved and there has been at least one year of disease free survival</w:t>
      </w:r>
      <w:r w:rsidR="00D67F37">
        <w:t xml:space="preserve"> </w:t>
      </w:r>
      <w:r w:rsidR="00D67F37">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D67F37">
        <w:instrText xml:space="preserve"> ADDIN EN.CITE </w:instrText>
      </w:r>
      <w:r w:rsidR="00D67F37">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D67F37">
        <w:instrText xml:space="preserve"> ADDIN EN.CITE.DATA </w:instrText>
      </w:r>
      <w:r w:rsidR="00D67F37">
        <w:fldChar w:fldCharType="end"/>
      </w:r>
      <w:r w:rsidR="00D67F37">
        <w:fldChar w:fldCharType="separate"/>
      </w:r>
      <w:r w:rsidR="00D67F37">
        <w:rPr>
          <w:noProof/>
        </w:rPr>
        <w:t>[8]</w:t>
      </w:r>
      <w:r w:rsidR="00D67F37">
        <w:fldChar w:fldCharType="end"/>
      </w:r>
      <w:r w:rsidR="00D67F37">
        <w:t>.</w:t>
      </w:r>
    </w:p>
    <w:p w14:paraId="304FBBC0" w14:textId="0F0C9C89" w:rsidR="00F44A09" w:rsidRPr="00F44A09" w:rsidRDefault="00F46C74" w:rsidP="00E049E7">
      <w:pPr>
        <w:keepNext/>
        <w:rPr>
          <w:u w:val="single"/>
        </w:rPr>
      </w:pPr>
      <w:r>
        <w:rPr>
          <w:u w:val="single"/>
        </w:rPr>
        <w:lastRenderedPageBreak/>
        <w:t xml:space="preserve">Metastatic </w:t>
      </w:r>
      <w:r w:rsidR="000774F8">
        <w:rPr>
          <w:u w:val="single"/>
        </w:rPr>
        <w:t>HER2-negative</w:t>
      </w:r>
      <w:r>
        <w:rPr>
          <w:u w:val="single"/>
        </w:rPr>
        <w:t>/</w:t>
      </w:r>
      <w:r w:rsidR="00A97488">
        <w:rPr>
          <w:u w:val="single"/>
        </w:rPr>
        <w:t>hormone receptor</w:t>
      </w:r>
      <w:r w:rsidR="00320C8F">
        <w:rPr>
          <w:u w:val="single"/>
        </w:rPr>
        <w:t xml:space="preserve"> positive</w:t>
      </w:r>
      <w:r w:rsidR="00F44A09">
        <w:rPr>
          <w:u w:val="single"/>
        </w:rPr>
        <w:t xml:space="preserve"> breast cancer</w:t>
      </w:r>
    </w:p>
    <w:p w14:paraId="7AC387A5" w14:textId="434F20D3" w:rsidR="00F44A09" w:rsidRDefault="00C263EB" w:rsidP="00701D97">
      <w:r>
        <w:t xml:space="preserve">The </w:t>
      </w:r>
      <w:r w:rsidR="00C9121D">
        <w:t xml:space="preserve">2017 </w:t>
      </w:r>
      <w:r>
        <w:t>NCCN</w:t>
      </w:r>
      <w:r w:rsidR="00F46C74">
        <w:t xml:space="preserve"> </w:t>
      </w:r>
      <w:r w:rsidR="00F44A09">
        <w:fldChar w:fldCharType="begin"/>
      </w:r>
      <w:r w:rsidR="005305AC">
        <w:instrText xml:space="preserve"> ADDIN EN.CITE &lt;EndNote&gt;&lt;Cite&gt;&lt;Author&gt;National Comprehensive Cancer Network&lt;/Author&gt;&lt;Year&gt;2017&lt;/Year&gt;&lt;RecNum&gt;12&lt;/RecNum&gt;&lt;DisplayText&gt;[4]&lt;/DisplayText&gt;&lt;record&gt;&lt;rec-number&gt;12&lt;/rec-number&gt;&lt;foreign-keys&gt;&lt;key app="EN" db-id="aadaavff2002s7efdx25t0d9f9awrd0v0vxv" timestamp="1509061052"&gt;12&lt;/key&gt;&lt;/foreign-keys&gt;&lt;ref-type name="Web Page"&gt;12&lt;/ref-type&gt;&lt;contributors&gt;&lt;authors&gt;&lt;author&gt;National Comprehensive Cancer Network,&lt;/author&gt;&lt;/authors&gt;&lt;/contributors&gt;&lt;titles&gt;&lt;title&gt;Breast Cancer (Version 2.2017)&lt;/title&gt;&lt;/titles&gt;&lt;volume&gt;2017&lt;/volume&gt;&lt;number&gt;26 October&lt;/number&gt;&lt;dates&gt;&lt;year&gt;2017&lt;/year&gt;&lt;/dates&gt;&lt;urls&gt;&lt;related-urls&gt;&lt;url&gt;&lt;style face="underline" font="default" size="100%"&gt;https://www.nccn.org/professionals/physician_gls/f_guidelines.asp#breast&lt;/style&gt;&lt;/url&gt;&lt;/related-urls&gt;&lt;/urls&gt;&lt;custom1&gt;2017&lt;/custom1&gt;&lt;custom2&gt;26 October&lt;/custom2&gt;&lt;/record&gt;&lt;/Cite&gt;&lt;/EndNote&gt;</w:instrText>
      </w:r>
      <w:r w:rsidR="00F44A09">
        <w:fldChar w:fldCharType="separate"/>
      </w:r>
      <w:r w:rsidR="005305AC">
        <w:rPr>
          <w:noProof/>
        </w:rPr>
        <w:t>[4]</w:t>
      </w:r>
      <w:r w:rsidR="00F44A09">
        <w:fldChar w:fldCharType="end"/>
      </w:r>
      <w:r w:rsidR="00F44A09">
        <w:t xml:space="preserve"> and </w:t>
      </w:r>
      <w:r w:rsidR="00C9121D">
        <w:t xml:space="preserve">2017 </w:t>
      </w:r>
      <w:r w:rsidR="00F44A09">
        <w:t>ESMO consensus guidelines</w:t>
      </w:r>
      <w:r w:rsidR="00F44A09">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73631F">
        <w:instrText xml:space="preserve"> ADDIN EN.CITE </w:instrText>
      </w:r>
      <w:r w:rsidR="0073631F">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73631F">
        <w:instrText xml:space="preserve"> ADDIN EN.CITE.DATA </w:instrText>
      </w:r>
      <w:r w:rsidR="0073631F">
        <w:fldChar w:fldCharType="end"/>
      </w:r>
      <w:r w:rsidR="00F44A09">
        <w:fldChar w:fldCharType="separate"/>
      </w:r>
      <w:r w:rsidR="0073631F">
        <w:rPr>
          <w:noProof/>
        </w:rPr>
        <w:t>[8]</w:t>
      </w:r>
      <w:r w:rsidR="00F44A09">
        <w:fldChar w:fldCharType="end"/>
      </w:r>
      <w:r w:rsidR="00F44A09">
        <w:t xml:space="preserve"> recommend endocrine therapy as the preferred first-line treatment option</w:t>
      </w:r>
      <w:r w:rsidR="0081772D">
        <w:t xml:space="preserve"> </w:t>
      </w:r>
      <w:r w:rsidR="00F44A09">
        <w:t>for metastatic</w:t>
      </w:r>
      <w:r w:rsidR="00F46C74">
        <w:t xml:space="preserve"> </w:t>
      </w:r>
      <w:r w:rsidR="000774F8">
        <w:t>HER2-negative</w:t>
      </w:r>
      <w:r w:rsidR="00F46C74">
        <w:t>/HR</w:t>
      </w:r>
      <w:r w:rsidR="002A14DB">
        <w:t xml:space="preserve"> positive</w:t>
      </w:r>
      <w:r w:rsidR="00F44A09">
        <w:t xml:space="preserve"> breast cancer. For post</w:t>
      </w:r>
      <w:r w:rsidR="00F44A09">
        <w:noBreakHyphen/>
        <w:t>menopausal women, initial treatment would include:</w:t>
      </w:r>
    </w:p>
    <w:p w14:paraId="204753F7" w14:textId="66C69C51" w:rsidR="00F44A09" w:rsidRDefault="00F44A09" w:rsidP="00F44A09">
      <w:pPr>
        <w:pStyle w:val="ListParagraph"/>
        <w:numPr>
          <w:ilvl w:val="0"/>
          <w:numId w:val="18"/>
        </w:numPr>
      </w:pPr>
      <w:r>
        <w:t xml:space="preserve">aromatase inhibitor (including letrozole </w:t>
      </w:r>
      <w:r w:rsidR="00C9121D">
        <w:t>with palbociclib</w:t>
      </w:r>
      <w:r>
        <w:t xml:space="preserve"> or r</w:t>
      </w:r>
      <w:r w:rsidRPr="00F44A09">
        <w:t>ibociclib</w:t>
      </w:r>
      <w:r>
        <w:t xml:space="preserve">), or </w:t>
      </w:r>
    </w:p>
    <w:p w14:paraId="0DAB544C" w14:textId="724967B5" w:rsidR="00F44A09" w:rsidRDefault="00F44A09" w:rsidP="00F44A09">
      <w:pPr>
        <w:pStyle w:val="ListParagraph"/>
        <w:numPr>
          <w:ilvl w:val="0"/>
          <w:numId w:val="18"/>
        </w:numPr>
      </w:pPr>
      <w:r>
        <w:t>selective oestrogen receptor modulator (SERM</w:t>
      </w:r>
      <w:r w:rsidR="00C9121D">
        <w:t>), eg</w:t>
      </w:r>
      <w:r>
        <w:t>. tamoxifen, or</w:t>
      </w:r>
    </w:p>
    <w:p w14:paraId="6EADD820" w14:textId="41BAC9F6" w:rsidR="00F44A09" w:rsidRDefault="00F44A09" w:rsidP="00F44A09">
      <w:pPr>
        <w:pStyle w:val="ListParagraph"/>
        <w:numPr>
          <w:ilvl w:val="0"/>
          <w:numId w:val="18"/>
        </w:numPr>
      </w:pPr>
      <w:r>
        <w:t xml:space="preserve">selective oestrogen receptor downregulator (eg. </w:t>
      </w:r>
      <w:r w:rsidRPr="00F44A09">
        <w:t>fulvestrant</w:t>
      </w:r>
      <w:r>
        <w:t xml:space="preserve">). </w:t>
      </w:r>
    </w:p>
    <w:p w14:paraId="27A26620" w14:textId="63BDEE5A" w:rsidR="00667A93" w:rsidRDefault="00894F33" w:rsidP="00701D97">
      <w:r>
        <w:t xml:space="preserve">For pre-menopausal women, this would include </w:t>
      </w:r>
      <w:r w:rsidR="00BA4421">
        <w:t xml:space="preserve">a SERM or </w:t>
      </w:r>
      <w:r>
        <w:t xml:space="preserve">ovarian ablation/suppression and endocrine </w:t>
      </w:r>
      <w:r w:rsidR="00BA4421">
        <w:t xml:space="preserve">therapy as per post-menopausal women. </w:t>
      </w:r>
    </w:p>
    <w:p w14:paraId="7598DB1D" w14:textId="264BB80D" w:rsidR="00BA4421" w:rsidRDefault="00D7024E" w:rsidP="00701D97">
      <w:r>
        <w:t xml:space="preserve">The NCCN guidelines recommend trial of a new endocrine therapy following progression unless there is symptomatic visceral disease or no clinical benefit after three endocrine therapy regimens. </w:t>
      </w:r>
    </w:p>
    <w:p w14:paraId="27CAC46C" w14:textId="7ED6052C" w:rsidR="00D7024E" w:rsidRDefault="00F44A09" w:rsidP="00701D97">
      <w:r>
        <w:t xml:space="preserve">Chemotherapy is recommended where there is visceral crisis, immediately life-threatening disease, or concern or proof of endocrine </w:t>
      </w:r>
      <w:r w:rsidR="00F40C82">
        <w:t xml:space="preserve">resistance </w:t>
      </w:r>
      <w:r w:rsidR="00F40C82">
        <w:fldChar w:fldCharType="begin">
          <w:fldData xml:space="preserve">PEVuZE5vdGU+PENpdGU+PEF1dGhvcj5DYXJkb3NvPC9BdXRob3I+PFllYXI+MjAxNzwvWWVhcj48
UmVjTnVtPjI1PC9SZWNOdW0+PERpc3BsYXlUZXh0Pls0LCA4XTwvRGlzcGxheVRleHQ+PHJlY29y
ZD48cmVjLW51bWJlcj4yNTwvcmVjLW51bWJlcj48Zm9yZWlnbi1rZXlzPjxrZXkgYXBwPSJFTiIg
ZGItaWQ9ImFhZGFhdmZmMjAwMnM3ZWZkeDI1dDBkOWY5YXdyZDB2MHZ4diIgdGltZXN0YW1wPSIx
NTEwMDMzNzk2Ij4yNTwva2V5PjwvZm9yZWlnbi1rZXlzPjxyZWYtdHlwZSBuYW1lPSJKb3VybmFs
IEFydGljbGUiPjE3PC9yZWYtdHlwZT48Y29udHJpYnV0b3JzPjxhdXRob3JzPjxhdXRob3I+Q2Fy
ZG9zbywgRi48L2F1dGhvcj48YXV0aG9yPkNvc3RhLCBBLjwvYXV0aG9yPjxhdXRob3I+U2Vua3Vz
LCBFLjwvYXV0aG9yPjxhdXRob3I+QWFwcm8sIE0uPC9hdXRob3I+PGF1dGhvcj5BbmRyw6ksIEYu
PC9hdXRob3I+PGF1dGhvcj5CYXJyaW9zLCBDLiBILjwvYXV0aG9yPjxhdXRob3I+QmVyZ2gsIEou
PC9hdXRob3I+PGF1dGhvcj5CaGF0dGFjaGFyeXlhLCBHLjwvYXV0aG9yPjxhdXRob3I+QmlnYW56
b2xpLCBMLjwvYXV0aG9yPjxhdXRob3I+Q2FyZG9zbywgTS4gSi48L2F1dGhvcj48YXV0aG9yPkNh
cmV5LCBMLjwvYXV0aG9yPjxhdXRob3I+Q29ybmVsaXVzc2VuLUphbWVzLCBELjwvYXV0aG9yPjxh
dXRob3I+Q3VyaWdsaWFubywgRy48L2F1dGhvcj48YXV0aG9yPkRpZXJhcywgVi48L2F1dGhvcj48
YXV0aG9yPkVsIFNhZ2hpciwgTi48L2F1dGhvcj48YXV0aG9yPkVuaXUsIEEuPC9hdXRob3I+PGF1
dGhvcj5GYWxsb3dmaWVsZCwgTC48L2F1dGhvcj48YXV0aG9yPkZlbmVjaCwgRC48L2F1dGhvcj48
YXV0aG9yPkZyYW5jaXMsIFAuPC9hdXRob3I+PGF1dGhvcj5HZWxtb24sIEsuPC9hdXRob3I+PGF1
dGhvcj5HZW5uYXJpLCBBLjwvYXV0aG9yPjxhdXRob3I+SGFyYmVjaywgTi48L2F1dGhvcj48YXV0
aG9yPkh1ZGlzLCBDLjwvYXV0aG9yPjxhdXRob3I+S2F1Zm1hbiwgQi48L2F1dGhvcj48YXV0aG9y
Pktyb3AsIEkuPC9hdXRob3I+PGF1dGhvcj5NYXllciwgTS48L2F1dGhvcj48YXV0aG9yPk1laWpl
ciwgSC48L2F1dGhvcj48YXV0aG9yPk1lcnR6LCBTLjwvYXV0aG9yPjxhdXRob3I+T2hubywgUy48
L2F1dGhvcj48YXV0aG9yPlBhZ2FuaSwgTy48L2F1dGhvcj48YXV0aG9yPlBhcGFkb3BvdWxvcywg
RS48L2F1dGhvcj48YXV0aG9yPlBlY2NhdG9yaSwgRi48L2F1dGhvcj48YXV0aG9yPlBlbmF1bHQt
TGxvcmNhLCBGLjwvYXV0aG9yPjxhdXRob3I+UGljY2FydCwgTS4gSi48L2F1dGhvcj48YXV0aG9y
PlBpZXJnYSwgSi4gWS48L2F1dGhvcj48YXV0aG9yPlJ1Z28sIEguPC9hdXRob3I+PGF1dGhvcj5T
aG9ja25leSwgTC48L2F1dGhvcj48YXV0aG9yPlNsZWRnZSwgRy48L2F1dGhvcj48YXV0aG9yPlN3
YWluLCBTLjwvYXV0aG9yPjxhdXRob3I+VGhvbXNzZW4sIEMuPC9hdXRob3I+PGF1dGhvcj5UdXR0
LCBBLjwvYXV0aG9yPjxhdXRob3I+Vm9yb2Jpb2YsIEQuPC9hdXRob3I+PGF1dGhvcj5YdSwgQi48
L2F1dGhvcj48YXV0aG9yPk5vcnRvbiwgTC48L2F1dGhvcj48YXV0aG9yPldpbmVyLCBFLjwvYXV0
aG9yPjwvYXV0aG9ycz48L2NvbnRyaWJ1dG9ycz48dGl0bGVzPjx0aXRsZT4zcmQgRVNP4oCTRVNN
TyBJbnRlcm5hdGlvbmFsIENvbnNlbnN1cyBHdWlkZWxpbmVzIGZvciBBZHZhbmNlZCBCcmVhc3Qg
Q2FuY2VyIChBQkMgMyk8L3RpdGxlPjxzZWNvbmRhcnktdGl0bGU+QW5uYWxzIG9mIE9uY29sb2d5
PC9zZWNvbmRhcnktdGl0bGU+PC90aXRsZXM+PHBlcmlvZGljYWw+PGZ1bGwtdGl0bGU+QW5uYWxz
IG9mIE9uY29sb2d5PC9mdWxsLXRpdGxlPjwvcGVyaW9kaWNhbD48cGFnZXM+MTYtMzM8L3BhZ2Vz
Pjx2b2x1bWU+Mjg8L3ZvbHVtZT48bnVtYmVyPjE8L251bWJlcj48ZGF0ZXM+PHllYXI+MjAxNzwv
eWVhcj48L2RhdGVzPjxpc2JuPjA5MjMtNzUzNDwvaXNibj48dXJscz48cmVsYXRlZC11cmxzPjx1
cmw+aHR0cDovL2R4LmRvaS5vcmcvMTAuMTA5My9hbm5vbmMvbWR3NTQ0PC91cmw+PC9yZWxhdGVk
LXVybHM+PC91cmxzPjxlbGVjdHJvbmljLXJlc291cmNlLW51bT4xMC4xMDkzL2Fubm9uYy9tZHc1
NDQ8L2VsZWN0cm9uaWMtcmVzb3VyY2UtbnVtPjwvcmVjb3JkPjwvQ2l0ZT48Q2l0ZT48QXV0aG9y
Pk5hdGlvbmFsIENvbXByZWhlbnNpdmUgQ2FuY2VyIE5ldHdvcms8L0F1dGhvcj48WWVhcj4yMDE3
PC9ZZWFyPjxSZWNOdW0+MTI8L1JlY051bT48cmVjb3JkPjxyZWMtbnVtYmVyPjEyPC9yZWMtbnVt
YmVyPjxmb3JlaWduLWtleXM+PGtleSBhcHA9IkVOIiBkYi1pZD0iYWFkYWF2ZmYyMDAyczdlZmR4
MjV0MGQ5Zjlhd3JkMHYwdnh2IiB0aW1lc3RhbXA9IjE1MDkwNjEwNTIiPjEyPC9rZXk+PC9mb3Jl
aWduLWtleXM+PHJlZi10eXBlIG5hbWU9IldlYiBQYWdlIj4xMjwvcmVmLXR5cGU+PGNvbnRyaWJ1
dG9ycz48YXV0aG9ycz48YXV0aG9yPk5hdGlvbmFsIENvbXByZWhlbnNpdmUgQ2FuY2VyIE5ldHdv
cmssPC9hdXRob3I+PC9hdXRob3JzPjwvY29udHJpYnV0b3JzPjx0aXRsZXM+PHRpdGxlPkJyZWFz
dCBDYW5jZXIgKFZlcnNpb24gMi4yMDE3KTwvdGl0bGU+PC90aXRsZXM+PHZvbHVtZT4yMDE3PC92
b2x1bWU+PG51bWJlcj4yNiBPY3RvYmVyPC9udW1iZXI+PGRhdGVzPjx5ZWFyPjIwMTc8L3llYXI+
PC9kYXRlcz48dXJscz48cmVsYXRlZC11cmxzPjx1cmw+PHN0eWxlIGZhY2U9InVuZGVybGluZSIg
Zm9udD0iZGVmYXVsdCIgc2l6ZT0iMTAwJSI+aHR0cHM6Ly93d3cubmNjbi5vcmcvcHJvZmVzc2lv
bmFscy9waHlzaWNpYW5fZ2xzL2ZfZ3VpZGVsaW5lcy5hc3AjYnJlYXN0PC9zdHlsZT48L3VybD48
L3JlbGF0ZWQtdXJscz48L3VybHM+PGN1c3RvbTE+MjAxNzwvY3VzdG9tMT48Y3VzdG9tMj4yNiBP
Y3RvYmVyPC9jdXN0b20yPjwvcmVjb3JkPjwvQ2l0ZT48L0VuZE5vdGU+AG==
</w:fldData>
        </w:fldChar>
      </w:r>
      <w:r w:rsidR="0073631F">
        <w:instrText xml:space="preserve"> ADDIN EN.CITE </w:instrText>
      </w:r>
      <w:r w:rsidR="0073631F">
        <w:fldChar w:fldCharType="begin">
          <w:fldData xml:space="preserve">PEVuZE5vdGU+PENpdGU+PEF1dGhvcj5DYXJkb3NvPC9BdXRob3I+PFllYXI+MjAxNzwvWWVhcj48
UmVjTnVtPjI1PC9SZWNOdW0+PERpc3BsYXlUZXh0Pls0LCA4XTwvRGlzcGxheVRleHQ+PHJlY29y
ZD48cmVjLW51bWJlcj4yNTwvcmVjLW51bWJlcj48Zm9yZWlnbi1rZXlzPjxrZXkgYXBwPSJFTiIg
ZGItaWQ9ImFhZGFhdmZmMjAwMnM3ZWZkeDI1dDBkOWY5YXdyZDB2MHZ4diIgdGltZXN0YW1wPSIx
NTEwMDMzNzk2Ij4yNTwva2V5PjwvZm9yZWlnbi1rZXlzPjxyZWYtdHlwZSBuYW1lPSJKb3VybmFs
IEFydGljbGUiPjE3PC9yZWYtdHlwZT48Y29udHJpYnV0b3JzPjxhdXRob3JzPjxhdXRob3I+Q2Fy
ZG9zbywgRi48L2F1dGhvcj48YXV0aG9yPkNvc3RhLCBBLjwvYXV0aG9yPjxhdXRob3I+U2Vua3Vz
LCBFLjwvYXV0aG9yPjxhdXRob3I+QWFwcm8sIE0uPC9hdXRob3I+PGF1dGhvcj5BbmRyw6ksIEYu
PC9hdXRob3I+PGF1dGhvcj5CYXJyaW9zLCBDLiBILjwvYXV0aG9yPjxhdXRob3I+QmVyZ2gsIEou
PC9hdXRob3I+PGF1dGhvcj5CaGF0dGFjaGFyeXlhLCBHLjwvYXV0aG9yPjxhdXRob3I+QmlnYW56
b2xpLCBMLjwvYXV0aG9yPjxhdXRob3I+Q2FyZG9zbywgTS4gSi48L2F1dGhvcj48YXV0aG9yPkNh
cmV5LCBMLjwvYXV0aG9yPjxhdXRob3I+Q29ybmVsaXVzc2VuLUphbWVzLCBELjwvYXV0aG9yPjxh
dXRob3I+Q3VyaWdsaWFubywgRy48L2F1dGhvcj48YXV0aG9yPkRpZXJhcywgVi48L2F1dGhvcj48
YXV0aG9yPkVsIFNhZ2hpciwgTi48L2F1dGhvcj48YXV0aG9yPkVuaXUsIEEuPC9hdXRob3I+PGF1
dGhvcj5GYWxsb3dmaWVsZCwgTC48L2F1dGhvcj48YXV0aG9yPkZlbmVjaCwgRC48L2F1dGhvcj48
YXV0aG9yPkZyYW5jaXMsIFAuPC9hdXRob3I+PGF1dGhvcj5HZWxtb24sIEsuPC9hdXRob3I+PGF1
dGhvcj5HZW5uYXJpLCBBLjwvYXV0aG9yPjxhdXRob3I+SGFyYmVjaywgTi48L2F1dGhvcj48YXV0
aG9yPkh1ZGlzLCBDLjwvYXV0aG9yPjxhdXRob3I+S2F1Zm1hbiwgQi48L2F1dGhvcj48YXV0aG9y
Pktyb3AsIEkuPC9hdXRob3I+PGF1dGhvcj5NYXllciwgTS48L2F1dGhvcj48YXV0aG9yPk1laWpl
ciwgSC48L2F1dGhvcj48YXV0aG9yPk1lcnR6LCBTLjwvYXV0aG9yPjxhdXRob3I+T2hubywgUy48
L2F1dGhvcj48YXV0aG9yPlBhZ2FuaSwgTy48L2F1dGhvcj48YXV0aG9yPlBhcGFkb3BvdWxvcywg
RS48L2F1dGhvcj48YXV0aG9yPlBlY2NhdG9yaSwgRi48L2F1dGhvcj48YXV0aG9yPlBlbmF1bHQt
TGxvcmNhLCBGLjwvYXV0aG9yPjxhdXRob3I+UGljY2FydCwgTS4gSi48L2F1dGhvcj48YXV0aG9y
PlBpZXJnYSwgSi4gWS48L2F1dGhvcj48YXV0aG9yPlJ1Z28sIEguPC9hdXRob3I+PGF1dGhvcj5T
aG9ja25leSwgTC48L2F1dGhvcj48YXV0aG9yPlNsZWRnZSwgRy48L2F1dGhvcj48YXV0aG9yPlN3
YWluLCBTLjwvYXV0aG9yPjxhdXRob3I+VGhvbXNzZW4sIEMuPC9hdXRob3I+PGF1dGhvcj5UdXR0
LCBBLjwvYXV0aG9yPjxhdXRob3I+Vm9yb2Jpb2YsIEQuPC9hdXRob3I+PGF1dGhvcj5YdSwgQi48
L2F1dGhvcj48YXV0aG9yPk5vcnRvbiwgTC48L2F1dGhvcj48YXV0aG9yPldpbmVyLCBFLjwvYXV0
aG9yPjwvYXV0aG9ycz48L2NvbnRyaWJ1dG9ycz48dGl0bGVzPjx0aXRsZT4zcmQgRVNP4oCTRVNN
TyBJbnRlcm5hdGlvbmFsIENvbnNlbnN1cyBHdWlkZWxpbmVzIGZvciBBZHZhbmNlZCBCcmVhc3Qg
Q2FuY2VyIChBQkMgMyk8L3RpdGxlPjxzZWNvbmRhcnktdGl0bGU+QW5uYWxzIG9mIE9uY29sb2d5
PC9zZWNvbmRhcnktdGl0bGU+PC90aXRsZXM+PHBlcmlvZGljYWw+PGZ1bGwtdGl0bGU+QW5uYWxz
IG9mIE9uY29sb2d5PC9mdWxsLXRpdGxlPjwvcGVyaW9kaWNhbD48cGFnZXM+MTYtMzM8L3BhZ2Vz
Pjx2b2x1bWU+Mjg8L3ZvbHVtZT48bnVtYmVyPjE8L251bWJlcj48ZGF0ZXM+PHllYXI+MjAxNzwv
eWVhcj48L2RhdGVzPjxpc2JuPjA5MjMtNzUzNDwvaXNibj48dXJscz48cmVsYXRlZC11cmxzPjx1
cmw+aHR0cDovL2R4LmRvaS5vcmcvMTAuMTA5My9hbm5vbmMvbWR3NTQ0PC91cmw+PC9yZWxhdGVk
LXVybHM+PC91cmxzPjxlbGVjdHJvbmljLXJlc291cmNlLW51bT4xMC4xMDkzL2Fubm9uYy9tZHc1
NDQ8L2VsZWN0cm9uaWMtcmVzb3VyY2UtbnVtPjwvcmVjb3JkPjwvQ2l0ZT48Q2l0ZT48QXV0aG9y
Pk5hdGlvbmFsIENvbXByZWhlbnNpdmUgQ2FuY2VyIE5ldHdvcms8L0F1dGhvcj48WWVhcj4yMDE3
PC9ZZWFyPjxSZWNOdW0+MTI8L1JlY051bT48cmVjb3JkPjxyZWMtbnVtYmVyPjEyPC9yZWMtbnVt
YmVyPjxmb3JlaWduLWtleXM+PGtleSBhcHA9IkVOIiBkYi1pZD0iYWFkYWF2ZmYyMDAyczdlZmR4
MjV0MGQ5Zjlhd3JkMHYwdnh2IiB0aW1lc3RhbXA9IjE1MDkwNjEwNTIiPjEyPC9rZXk+PC9mb3Jl
aWduLWtleXM+PHJlZi10eXBlIG5hbWU9IldlYiBQYWdlIj4xMjwvcmVmLXR5cGU+PGNvbnRyaWJ1
dG9ycz48YXV0aG9ycz48YXV0aG9yPk5hdGlvbmFsIENvbXByZWhlbnNpdmUgQ2FuY2VyIE5ldHdv
cmssPC9hdXRob3I+PC9hdXRob3JzPjwvY29udHJpYnV0b3JzPjx0aXRsZXM+PHRpdGxlPkJyZWFz
dCBDYW5jZXIgKFZlcnNpb24gMi4yMDE3KTwvdGl0bGU+PC90aXRsZXM+PHZvbHVtZT4yMDE3PC92
b2x1bWU+PG51bWJlcj4yNiBPY3RvYmVyPC9udW1iZXI+PGRhdGVzPjx5ZWFyPjIwMTc8L3llYXI+
PC9kYXRlcz48dXJscz48cmVsYXRlZC11cmxzPjx1cmw+PHN0eWxlIGZhY2U9InVuZGVybGluZSIg
Zm9udD0iZGVmYXVsdCIgc2l6ZT0iMTAwJSI+aHR0cHM6Ly93d3cubmNjbi5vcmcvcHJvZmVzc2lv
bmFscy9waHlzaWNpYW5fZ2xzL2ZfZ3VpZGVsaW5lcy5hc3AjYnJlYXN0PC9zdHlsZT48L3VybD48
L3JlbGF0ZWQtdXJscz48L3VybHM+PGN1c3RvbTE+MjAxNzwvY3VzdG9tMT48Y3VzdG9tMj4yNiBP
Y3RvYmVyPC9jdXN0b20yPjwvcmVjb3JkPjwvQ2l0ZT48L0VuZE5vdGU+AG==
</w:fldData>
        </w:fldChar>
      </w:r>
      <w:r w:rsidR="0073631F">
        <w:instrText xml:space="preserve"> ADDIN EN.CITE.DATA </w:instrText>
      </w:r>
      <w:r w:rsidR="0073631F">
        <w:fldChar w:fldCharType="end"/>
      </w:r>
      <w:r w:rsidR="00F40C82">
        <w:fldChar w:fldCharType="separate"/>
      </w:r>
      <w:r w:rsidR="0073631F">
        <w:rPr>
          <w:noProof/>
        </w:rPr>
        <w:t>[4, 8]</w:t>
      </w:r>
      <w:r w:rsidR="00F40C82">
        <w:fldChar w:fldCharType="end"/>
      </w:r>
      <w:r w:rsidR="00F40C82">
        <w:t>.</w:t>
      </w:r>
      <w:r>
        <w:t xml:space="preserve"> </w:t>
      </w:r>
      <w:r w:rsidR="00F40C82">
        <w:t xml:space="preserve">The preferred single-agents recommended in the </w:t>
      </w:r>
      <w:r w:rsidR="00DB12F9">
        <w:t xml:space="preserve">2017 </w:t>
      </w:r>
      <w:r w:rsidR="00F40C82">
        <w:t>NCCN guidelines</w:t>
      </w:r>
      <w:r w:rsidR="002A14DB">
        <w:t xml:space="preserve"> </w:t>
      </w:r>
      <w:r w:rsidR="00F40C82">
        <w:fldChar w:fldCharType="begin"/>
      </w:r>
      <w:r w:rsidR="005305AC">
        <w:instrText xml:space="preserve"> ADDIN EN.CITE &lt;EndNote&gt;&lt;Cite&gt;&lt;Author&gt;National Comprehensive Cancer Network&lt;/Author&gt;&lt;Year&gt;2017&lt;/Year&gt;&lt;RecNum&gt;12&lt;/RecNum&gt;&lt;DisplayText&gt;[4]&lt;/DisplayText&gt;&lt;record&gt;&lt;rec-number&gt;12&lt;/rec-number&gt;&lt;foreign-keys&gt;&lt;key app="EN" db-id="aadaavff2002s7efdx25t0d9f9awrd0v0vxv" timestamp="1509061052"&gt;12&lt;/key&gt;&lt;/foreign-keys&gt;&lt;ref-type name="Web Page"&gt;12&lt;/ref-type&gt;&lt;contributors&gt;&lt;authors&gt;&lt;author&gt;National Comprehensive Cancer Network,&lt;/author&gt;&lt;/authors&gt;&lt;/contributors&gt;&lt;titles&gt;&lt;title&gt;Breast Cancer (Version 2.2017)&lt;/title&gt;&lt;/titles&gt;&lt;volume&gt;2017&lt;/volume&gt;&lt;number&gt;26 October&lt;/number&gt;&lt;dates&gt;&lt;year&gt;2017&lt;/year&gt;&lt;/dates&gt;&lt;urls&gt;&lt;related-urls&gt;&lt;url&gt;&lt;style face="underline" font="default" size="100%"&gt;https://www.nccn.org/professionals/physician_gls/f_guidelines.asp#breast&lt;/style&gt;&lt;/url&gt;&lt;/related-urls&gt;&lt;/urls&gt;&lt;custom1&gt;2017&lt;/custom1&gt;&lt;custom2&gt;26 October&lt;/custom2&gt;&lt;/record&gt;&lt;/Cite&gt;&lt;/EndNote&gt;</w:instrText>
      </w:r>
      <w:r w:rsidR="00F40C82">
        <w:fldChar w:fldCharType="separate"/>
      </w:r>
      <w:r w:rsidR="005305AC">
        <w:rPr>
          <w:noProof/>
        </w:rPr>
        <w:t>[4]</w:t>
      </w:r>
      <w:r w:rsidR="00F40C82">
        <w:fldChar w:fldCharType="end"/>
      </w:r>
      <w:r w:rsidR="00F40C82">
        <w:t xml:space="preserve"> were:</w:t>
      </w:r>
    </w:p>
    <w:p w14:paraId="147112F0" w14:textId="6F0BCB03" w:rsidR="00F40C82" w:rsidRDefault="00F40C82" w:rsidP="00F40C82">
      <w:pPr>
        <w:pStyle w:val="ListParagraph"/>
        <w:numPr>
          <w:ilvl w:val="0"/>
          <w:numId w:val="19"/>
        </w:numPr>
      </w:pPr>
      <w:r>
        <w:t>Anthracyclines: doxorubicin (including peglyated liposomal formulation),</w:t>
      </w:r>
    </w:p>
    <w:p w14:paraId="740B3745" w14:textId="32782149" w:rsidR="00F40C82" w:rsidRDefault="00F40C82" w:rsidP="00F40C82">
      <w:pPr>
        <w:pStyle w:val="ListParagraph"/>
        <w:numPr>
          <w:ilvl w:val="0"/>
          <w:numId w:val="19"/>
        </w:numPr>
      </w:pPr>
      <w:r>
        <w:t>Taxanes: paclitaxel,</w:t>
      </w:r>
    </w:p>
    <w:p w14:paraId="6D5459E9" w14:textId="45A1B646" w:rsidR="00F40C82" w:rsidRDefault="00F40C82" w:rsidP="00F40C82">
      <w:pPr>
        <w:pStyle w:val="ListParagraph"/>
        <w:numPr>
          <w:ilvl w:val="0"/>
          <w:numId w:val="19"/>
        </w:numPr>
      </w:pPr>
      <w:r>
        <w:t>Anti-metabolites: capecitabine and gemcitabine,</w:t>
      </w:r>
    </w:p>
    <w:p w14:paraId="185226D8" w14:textId="44F6B109" w:rsidR="00F40C82" w:rsidRDefault="00F40C82" w:rsidP="00F40C82">
      <w:pPr>
        <w:pStyle w:val="ListParagraph"/>
        <w:numPr>
          <w:ilvl w:val="0"/>
          <w:numId w:val="19"/>
        </w:numPr>
      </w:pPr>
      <w:r>
        <w:t>Other microtubule inhibitors: vinorelbine and eribulin.</w:t>
      </w:r>
    </w:p>
    <w:p w14:paraId="17D5DA90" w14:textId="739166B6" w:rsidR="00C11084" w:rsidRDefault="00F40C82" w:rsidP="00701D97">
      <w:r>
        <w:t xml:space="preserve">The </w:t>
      </w:r>
      <w:r w:rsidR="00DB12F9">
        <w:t xml:space="preserve">2017 </w:t>
      </w:r>
      <w:r>
        <w:t xml:space="preserve">NCCN guidelines also listed several combination chemotherapy regimens for metastatic disease. None of the regimens listed included a combination of both an anthracycline and taxane. </w:t>
      </w:r>
      <w:r w:rsidR="00C11084">
        <w:t xml:space="preserve">Consequently, for patients diagnosed with hormone receptor positive metastatic breast and who have not received prior chemotherapy, olaparib is likely to be a fourth or later line treatment following at least one line of endocrine therapy, a taxane and an anthracycline. </w:t>
      </w:r>
      <w:r w:rsidR="001318C4">
        <w:t>Conversely, olaparib may be a first-line treatment for metastatic hormone receptor positive breast cancer if an anthracycline and a taxane were used for adjuvant or neoadjuvant treatment</w:t>
      </w:r>
      <w:r w:rsidR="00254A10">
        <w:t xml:space="preserve"> and the cancer was considered endocrine resistant due to rapid disease progression on adjuvant endocrine therapy</w:t>
      </w:r>
      <w:r w:rsidR="001318C4">
        <w:t xml:space="preserve">. </w:t>
      </w:r>
    </w:p>
    <w:p w14:paraId="3660B2D6" w14:textId="5931C756" w:rsidR="00D7024E" w:rsidRPr="00F44A09" w:rsidRDefault="002A14DB" w:rsidP="00D7024E">
      <w:pPr>
        <w:rPr>
          <w:u w:val="single"/>
        </w:rPr>
      </w:pPr>
      <w:r>
        <w:rPr>
          <w:u w:val="single"/>
        </w:rPr>
        <w:t>Metastatic t</w:t>
      </w:r>
      <w:r w:rsidR="00D7024E">
        <w:rPr>
          <w:u w:val="single"/>
        </w:rPr>
        <w:t>riple</w:t>
      </w:r>
      <w:r>
        <w:rPr>
          <w:u w:val="single"/>
        </w:rPr>
        <w:t xml:space="preserve"> </w:t>
      </w:r>
      <w:r w:rsidR="00D7024E">
        <w:rPr>
          <w:u w:val="single"/>
        </w:rPr>
        <w:t>negative breast cancer</w:t>
      </w:r>
    </w:p>
    <w:p w14:paraId="2D24A7CF" w14:textId="6F370D78" w:rsidR="00D7024E" w:rsidRDefault="00D7024E" w:rsidP="00701D97">
      <w:r>
        <w:t xml:space="preserve">The treatment algorithm for </w:t>
      </w:r>
      <w:r w:rsidRPr="001B1646">
        <w:t>metastatic</w:t>
      </w:r>
      <w:r w:rsidR="00322023" w:rsidRPr="001B1646">
        <w:t xml:space="preserve"> triple-negative</w:t>
      </w:r>
      <w:r w:rsidRPr="001B1646">
        <w:t xml:space="preserve"> breast cancer</w:t>
      </w:r>
      <w:r>
        <w:t xml:space="preserve"> was less clear. </w:t>
      </w:r>
      <w:r w:rsidR="00483FDC">
        <w:t>The 2015 ESMO guidelines for breast cancer state that chemotherapy is recommend for the vast majority of triple</w:t>
      </w:r>
      <w:r w:rsidR="00483FDC">
        <w:noBreakHyphen/>
        <w:t>negative breast can</w:t>
      </w:r>
      <w:r w:rsidR="00F40C82">
        <w:t>cers</w:t>
      </w:r>
      <w:r w:rsidR="00483FDC">
        <w:fldChar w:fldCharType="begin"/>
      </w:r>
      <w:r w:rsidR="005305AC">
        <w:instrText xml:space="preserve"> ADDIN EN.CITE &lt;EndNote&gt;&lt;Cite&gt;&lt;Author&gt;Senkus&lt;/Author&gt;&lt;Year&gt;2015&lt;/Year&gt;&lt;RecNum&gt;1&lt;/RecNum&gt;&lt;DisplayText&gt;[3]&lt;/DisplayText&gt;&lt;record&gt;&lt;rec-number&gt;1&lt;/rec-number&gt;&lt;foreign-keys&gt;&lt;key app="EN" db-id="aadaavff2002s7efdx25t0d9f9awrd0v0vxv" timestamp="1508463934"&gt;1&lt;/key&gt;&lt;/foreign-keys&gt;&lt;ref-type name="Journal Article"&gt;17&lt;/ref-type&gt;&lt;contributors&gt;&lt;authors&gt;&lt;author&gt;Senkus, E.&lt;/author&gt;&lt;author&gt;Kyriakides, S.&lt;/author&gt;&lt;author&gt;Ohno, S.&lt;/author&gt;&lt;author&gt;Penault-Llorca, F.&lt;/author&gt;&lt;author&gt;Poortmans, P.&lt;/author&gt;&lt;author&gt;Rutgers, E.&lt;/author&gt;&lt;author&gt;Zackrisson, S.&lt;/author&gt;&lt;author&gt;Cardoso, F.&lt;/author&gt;&lt;/authors&gt;&lt;/contributors&gt;&lt;titles&gt;&lt;title&gt;Primary breast cancer: ESMO Clinical Practice Guidelines for diagnosis, treatment and follow-up†&lt;/title&gt;&lt;secondary-title&gt;Annals of Oncology&lt;/secondary-title&gt;&lt;/titles&gt;&lt;periodical&gt;&lt;full-title&gt;Annals of Oncology&lt;/full-title&gt;&lt;/periodical&gt;&lt;pages&gt;v8-v30&lt;/pages&gt;&lt;volume&gt;26&lt;/volume&gt;&lt;number&gt;suppl_5&lt;/number&gt;&lt;dates&gt;&lt;year&gt;2015&lt;/year&gt;&lt;/dates&gt;&lt;isbn&gt;0923-7534&lt;/isbn&gt;&lt;urls&gt;&lt;related-urls&gt;&lt;url&gt;http://dx.doi.org/10.1093/annonc/mdv298&lt;/url&gt;&lt;url&gt;https://watermark.silverchair.com/mdv298.pdf?token=AQECAHi208BE49Ooan9kkhW_Ercy7Dm3ZL_9Cf3qfKAc485ysgAAAfowggH2BgkqhkiG9w0BBwagggHnMIIB4wIBADCCAdwGCSqGSIb3DQEHATAeBglghkgBZQMEAS4wEQQM9dl4nq26Td8A3EvyAgEQgIIBrQzjFCCevGYzrR8DmI9nJI9vxd1JQ0aRYJSQivPFK92v7rL5mCXHV3RtX8TH0xmwgIriz2do1Ai5G1jWKuu7xasu3ab8rWX2C4_zr44cCEsul7nxanTDBbXQvqTLr1459D8I5ocZl5l34DIU_VWoYtEW1sifz5OUGPOHaxGz4IS6dUMyxzQpUcWpQ1onjoU1mYkTxGtey43CqK43rgBpw3OmwPVgOGZFLLYFtUueC7oa8gI-vV-FG8huLEorP9A6AdOandhX4Sn-P6G-mY2h5tLQXF1JH5BL9nD1YB4-Tqefif7vELugd0adlR07Ds8FPg-0y75FqZU3blYhp-UgMKjP9wqUjlieoFFrOZ2fAL_0DjSDxPzSS0SaVQaYcdKxXfC52Vf3ZgTbrwuF1nSZbui8PYI07YkWjpLG3xhA5ELml1B1_lAYvHczYruXbekvzydauJJ_RyHgyR6jls2s8f1VGKNxr9cuLGejpJ796LKVMCSDkil2E005BnVOHCRtxNQnDnMEhQlmbzWgJLUM0WFtgSlXWYId_NCtTi0N-1wYitf-r9ps589Ln4k2VQ&lt;/url&gt;&lt;/related-urls&gt;&lt;/urls&gt;&lt;electronic-resource-num&gt;10.1093/annonc/mdv298&lt;/electronic-resource-num&gt;&lt;/record&gt;&lt;/Cite&gt;&lt;/EndNote&gt;</w:instrText>
      </w:r>
      <w:r w:rsidR="00483FDC">
        <w:fldChar w:fldCharType="separate"/>
      </w:r>
      <w:r w:rsidR="005305AC">
        <w:rPr>
          <w:noProof/>
        </w:rPr>
        <w:t>[3]</w:t>
      </w:r>
      <w:r w:rsidR="00483FDC">
        <w:fldChar w:fldCharType="end"/>
      </w:r>
      <w:r w:rsidR="00F40C82">
        <w:t>.</w:t>
      </w:r>
      <w:r w:rsidR="00483FDC">
        <w:t xml:space="preserve"> </w:t>
      </w:r>
      <w:r w:rsidR="00E7374A">
        <w:t>The 2017 ESMO guidelines</w:t>
      </w:r>
      <w:r w:rsidR="00E7374A" w:rsidRPr="00E7374A">
        <w:t xml:space="preserve"> considered platinum-based regimen to be the preferred option for BRCA associated triple negative metastatic breast cancer previously treated with an anthracycline (with or without a </w:t>
      </w:r>
      <w:r w:rsidR="001B1646" w:rsidRPr="00E7374A">
        <w:t xml:space="preserve">taxane) </w:t>
      </w:r>
      <w:r w:rsidR="008C4880">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73631F">
        <w:instrText xml:space="preserve"> ADDIN EN.CITE </w:instrText>
      </w:r>
      <w:r w:rsidR="0073631F">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73631F">
        <w:instrText xml:space="preserve"> ADDIN EN.CITE.DATA </w:instrText>
      </w:r>
      <w:r w:rsidR="0073631F">
        <w:fldChar w:fldCharType="end"/>
      </w:r>
      <w:r w:rsidR="008C4880">
        <w:fldChar w:fldCharType="separate"/>
      </w:r>
      <w:r w:rsidR="0073631F">
        <w:rPr>
          <w:noProof/>
        </w:rPr>
        <w:t>[8]</w:t>
      </w:r>
      <w:r w:rsidR="008C4880">
        <w:fldChar w:fldCharType="end"/>
      </w:r>
      <w:r w:rsidR="00E7374A" w:rsidRPr="00E7374A">
        <w:t>.</w:t>
      </w:r>
      <w:r w:rsidR="004B39E2">
        <w:t xml:space="preserve"> No specific chemotherapy regimens were recommended for triple</w:t>
      </w:r>
      <w:r w:rsidR="004B39E2">
        <w:noBreakHyphen/>
        <w:t xml:space="preserve">negative metastatic breast cancer in the NCCN guidelines (refer to </w:t>
      </w:r>
      <w:r w:rsidR="001B1646" w:rsidRPr="008C4880">
        <w:t xml:space="preserve">metastatic </w:t>
      </w:r>
      <w:r w:rsidR="004B39E2" w:rsidRPr="008C4880">
        <w:t>hormone receptor positive breast</w:t>
      </w:r>
      <w:r w:rsidR="004B39E2" w:rsidRPr="001B1646">
        <w:t xml:space="preserve"> cancer</w:t>
      </w:r>
      <w:r w:rsidR="004B39E2">
        <w:t>)</w:t>
      </w:r>
      <w:r w:rsidR="00842289">
        <w:t xml:space="preserve"> </w:t>
      </w:r>
      <w:r w:rsidR="004B39E2">
        <w:fldChar w:fldCharType="begin"/>
      </w:r>
      <w:r w:rsidR="005305AC">
        <w:instrText xml:space="preserve"> ADDIN EN.CITE &lt;EndNote&gt;&lt;Cite&gt;&lt;Author&gt;National Comprehensive Cancer Network&lt;/Author&gt;&lt;Year&gt;2017&lt;/Year&gt;&lt;RecNum&gt;12&lt;/RecNum&gt;&lt;DisplayText&gt;[4]&lt;/DisplayText&gt;&lt;record&gt;&lt;rec-number&gt;12&lt;/rec-number&gt;&lt;foreign-keys&gt;&lt;key app="EN" db-id="aadaavff2002s7efdx25t0d9f9awrd0v0vxv" timestamp="1509061052"&gt;12&lt;/key&gt;&lt;/foreign-keys&gt;&lt;ref-type name="Web Page"&gt;12&lt;/ref-type&gt;&lt;contributors&gt;&lt;authors&gt;&lt;author&gt;National Comprehensive Cancer Network,&lt;/author&gt;&lt;/authors&gt;&lt;/contributors&gt;&lt;titles&gt;&lt;title&gt;Breast Cancer (Version 2.2017)&lt;/title&gt;&lt;/titles&gt;&lt;volume&gt;2017&lt;/volume&gt;&lt;number&gt;26 October&lt;/number&gt;&lt;dates&gt;&lt;year&gt;2017&lt;/year&gt;&lt;/dates&gt;&lt;urls&gt;&lt;related-urls&gt;&lt;url&gt;&lt;style face="underline" font="default" size="100%"&gt;https://www.nccn.org/professionals/physician_gls/f_guidelines.asp#breast&lt;/style&gt;&lt;/url&gt;&lt;/related-urls&gt;&lt;/urls&gt;&lt;custom1&gt;2017&lt;/custom1&gt;&lt;custom2&gt;26 October&lt;/custom2&gt;&lt;/record&gt;&lt;/Cite&gt;&lt;/EndNote&gt;</w:instrText>
      </w:r>
      <w:r w:rsidR="004B39E2">
        <w:fldChar w:fldCharType="separate"/>
      </w:r>
      <w:r w:rsidR="005305AC">
        <w:rPr>
          <w:noProof/>
        </w:rPr>
        <w:t>[4]</w:t>
      </w:r>
      <w:r w:rsidR="004B39E2">
        <w:fldChar w:fldCharType="end"/>
      </w:r>
      <w:r w:rsidR="004B39E2">
        <w:t xml:space="preserve">. </w:t>
      </w:r>
    </w:p>
    <w:p w14:paraId="61BC4A90" w14:textId="304E679F" w:rsidR="00701D97" w:rsidRDefault="00D7024E" w:rsidP="00701D97">
      <w:r>
        <w:lastRenderedPageBreak/>
        <w:t xml:space="preserve">Endocrine therapy is also recommended in the </w:t>
      </w:r>
      <w:r w:rsidR="001C0A1C">
        <w:t xml:space="preserve">2017 </w:t>
      </w:r>
      <w:r>
        <w:t>NCCN guidelines for patients with hormone receptor</w:t>
      </w:r>
      <w:r>
        <w:noBreakHyphen/>
        <w:t>negative disease localised to the bone or soft tissue only or with asymptomatic visceral disease</w:t>
      </w:r>
      <w:r w:rsidR="00842289">
        <w:t xml:space="preserve"> </w:t>
      </w:r>
      <w:r>
        <w:fldChar w:fldCharType="begin"/>
      </w:r>
      <w:r w:rsidR="005305AC">
        <w:instrText xml:space="preserve"> ADDIN EN.CITE &lt;EndNote&gt;&lt;Cite&gt;&lt;Author&gt;National Comprehensive Cancer Network&lt;/Author&gt;&lt;Year&gt;2017&lt;/Year&gt;&lt;RecNum&gt;12&lt;/RecNum&gt;&lt;DisplayText&gt;[4]&lt;/DisplayText&gt;&lt;record&gt;&lt;rec-number&gt;12&lt;/rec-number&gt;&lt;foreign-keys&gt;&lt;key app="EN" db-id="aadaavff2002s7efdx25t0d9f9awrd0v0vxv" timestamp="1509061052"&gt;12&lt;/key&gt;&lt;/foreign-keys&gt;&lt;ref-type name="Web Page"&gt;12&lt;/ref-type&gt;&lt;contributors&gt;&lt;authors&gt;&lt;author&gt;National Comprehensive Cancer Network,&lt;/author&gt;&lt;/authors&gt;&lt;/contributors&gt;&lt;titles&gt;&lt;title&gt;Breast Cancer (Version 2.2017)&lt;/title&gt;&lt;/titles&gt;&lt;volume&gt;2017&lt;/volume&gt;&lt;number&gt;26 October&lt;/number&gt;&lt;dates&gt;&lt;year&gt;2017&lt;/year&gt;&lt;/dates&gt;&lt;urls&gt;&lt;related-urls&gt;&lt;url&gt;&lt;style face="underline" font="default" size="100%"&gt;https://www.nccn.org/professionals/physician_gls/f_guidelines.asp#breast&lt;/style&gt;&lt;/url&gt;&lt;/related-urls&gt;&lt;/urls&gt;&lt;custom1&gt;2017&lt;/custom1&gt;&lt;custom2&gt;26 October&lt;/custom2&gt;&lt;/record&gt;&lt;/Cite&gt;&lt;/EndNote&gt;</w:instrText>
      </w:r>
      <w:r>
        <w:fldChar w:fldCharType="separate"/>
      </w:r>
      <w:r w:rsidR="005305AC">
        <w:rPr>
          <w:noProof/>
        </w:rPr>
        <w:t>[4]</w:t>
      </w:r>
      <w:r>
        <w:fldChar w:fldCharType="end"/>
      </w:r>
      <w:r>
        <w:t>.</w:t>
      </w:r>
    </w:p>
    <w:p w14:paraId="63337ECB" w14:textId="31A6E083" w:rsidR="00F33908" w:rsidRDefault="00F33908" w:rsidP="00701D97">
      <w:r>
        <w:t xml:space="preserve">For patients diagnosed with </w:t>
      </w:r>
      <w:r w:rsidR="001B1646" w:rsidRPr="001B1646">
        <w:t xml:space="preserve">metastatic </w:t>
      </w:r>
      <w:r w:rsidRPr="001B1646">
        <w:t>triple-negative breast</w:t>
      </w:r>
      <w:r>
        <w:t xml:space="preserve"> and who have not received prior chemotherapy, olaparib is likely to be a third or later line treatment following a taxane and an anthracycline.</w:t>
      </w:r>
      <w:r w:rsidR="001B1646">
        <w:t xml:space="preserve"> Conversely, olaparib may be a first-line treatment for metastatic triple-negative breast cancer if an anthracycline and a taxane were used for </w:t>
      </w:r>
      <w:r w:rsidR="008C4880">
        <w:t>adjuvant or neoadjuvant</w:t>
      </w:r>
      <w:r w:rsidR="001B1646">
        <w:t xml:space="preserve"> treatment. </w:t>
      </w:r>
    </w:p>
    <w:p w14:paraId="11244648" w14:textId="3D357B4D" w:rsidR="00D62D00" w:rsidRDefault="00483B89" w:rsidP="00C11084">
      <w:r>
        <w:fldChar w:fldCharType="begin"/>
      </w:r>
      <w:r>
        <w:instrText xml:space="preserve"> REF _Ref497908265 \h </w:instrText>
      </w:r>
      <w:r>
        <w:fldChar w:fldCharType="separate"/>
      </w:r>
      <w:r>
        <w:t xml:space="preserve">Figure </w:t>
      </w:r>
      <w:r>
        <w:rPr>
          <w:noProof/>
        </w:rPr>
        <w:t>1</w:t>
      </w:r>
      <w:r>
        <w:fldChar w:fldCharType="end"/>
      </w:r>
      <w:r>
        <w:t xml:space="preserve"> </w:t>
      </w:r>
      <w:r w:rsidR="00F5634D">
        <w:t xml:space="preserve">presents the current treatment algorithm for metastatic HER2-negative breast cancer. </w:t>
      </w:r>
    </w:p>
    <w:p w14:paraId="7AFC910E" w14:textId="77777777" w:rsidR="00F5634D" w:rsidRDefault="00F5634D" w:rsidP="00F5634D">
      <w:pPr>
        <w:pStyle w:val="Caption"/>
      </w:pPr>
      <w:bookmarkStart w:id="3" w:name="_Ref487469456"/>
      <w:bookmarkStart w:id="4" w:name="Figure2"/>
    </w:p>
    <w:p w14:paraId="7BE51AA7" w14:textId="2984D947" w:rsidR="00F5634D" w:rsidRDefault="00F5634D" w:rsidP="00F5634D">
      <w:pPr>
        <w:pStyle w:val="Caption"/>
      </w:pPr>
      <w:bookmarkStart w:id="5" w:name="_Ref497908265"/>
      <w:r>
        <w:t xml:space="preserve">Figure </w:t>
      </w:r>
      <w:r>
        <w:fldChar w:fldCharType="begin"/>
      </w:r>
      <w:r>
        <w:instrText xml:space="preserve"> SEQ Figure \* ARABIC </w:instrText>
      </w:r>
      <w:r>
        <w:fldChar w:fldCharType="separate"/>
      </w:r>
      <w:r>
        <w:rPr>
          <w:noProof/>
        </w:rPr>
        <w:t>1</w:t>
      </w:r>
      <w:r>
        <w:fldChar w:fldCharType="end"/>
      </w:r>
      <w:bookmarkEnd w:id="3"/>
      <w:bookmarkEnd w:id="5"/>
      <w:r>
        <w:t xml:space="preserve">: </w:t>
      </w:r>
      <w:bookmarkEnd w:id="4"/>
      <w:r w:rsidR="00483B89">
        <w:t>Current</w:t>
      </w:r>
      <w:r w:rsidRPr="005A23AE">
        <w:t xml:space="preserve"> </w:t>
      </w:r>
      <w:r>
        <w:t xml:space="preserve">Clinical Management </w:t>
      </w:r>
      <w:r w:rsidRPr="005A23AE">
        <w:t>Algorithm</w:t>
      </w:r>
    </w:p>
    <w:p w14:paraId="2B20618B" w14:textId="1A18F61C" w:rsidR="00260A59" w:rsidRPr="00260A59" w:rsidRDefault="0082407A" w:rsidP="00260A59">
      <w:pPr>
        <w:rPr>
          <w:lang w:val="en-GB" w:eastAsia="ja-JP"/>
        </w:rPr>
      </w:pPr>
      <w:r>
        <w:rPr>
          <w:noProof/>
          <w:lang w:eastAsia="en-AU"/>
        </w:rPr>
        <w:drawing>
          <wp:inline distT="0" distB="0" distL="0" distR="0" wp14:anchorId="4AA6588D" wp14:editId="0C503ABB">
            <wp:extent cx="5731510" cy="5135245"/>
            <wp:effectExtent l="0" t="0" r="2540" b="8255"/>
            <wp:docPr id="8" name="Picture 8" descr="Description of current clinical management algorithm" title="Current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eatment algorithm - current.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5135245"/>
                    </a:xfrm>
                    <a:prstGeom prst="rect">
                      <a:avLst/>
                    </a:prstGeom>
                  </pic:spPr>
                </pic:pic>
              </a:graphicData>
            </a:graphic>
          </wp:inline>
        </w:drawing>
      </w:r>
    </w:p>
    <w:p w14:paraId="4D0B6363" w14:textId="1B3D6895" w:rsidR="00483B89" w:rsidRPr="00E049E7" w:rsidRDefault="00483B89" w:rsidP="00642878">
      <w:pPr>
        <w:spacing w:after="60"/>
        <w:rPr>
          <w:sz w:val="20"/>
          <w:szCs w:val="20"/>
        </w:rPr>
      </w:pPr>
      <w:r w:rsidRPr="00E049E7">
        <w:rPr>
          <w:sz w:val="20"/>
          <w:szCs w:val="20"/>
        </w:rPr>
        <w:t>Source: NCCN Invasive breast cancer guidelines (2.2017)</w:t>
      </w:r>
      <w:r w:rsidRPr="00E049E7">
        <w:rPr>
          <w:b/>
          <w:i/>
          <w:sz w:val="20"/>
          <w:szCs w:val="20"/>
        </w:rPr>
        <w:fldChar w:fldCharType="begin"/>
      </w:r>
      <w:r w:rsidR="005305AC" w:rsidRPr="00E049E7">
        <w:rPr>
          <w:b/>
          <w:i/>
          <w:sz w:val="20"/>
          <w:szCs w:val="20"/>
        </w:rPr>
        <w:instrText xml:space="preserve"> ADDIN EN.CITE &lt;EndNote&gt;&lt;Cite&gt;&lt;Author&gt;National Comprehensive Cancer Network&lt;/Author&gt;&lt;Year&gt;2017&lt;/Year&gt;&lt;RecNum&gt;12&lt;/RecNum&gt;&lt;DisplayText&gt;[4]&lt;/DisplayText&gt;&lt;record&gt;&lt;rec-number&gt;12&lt;/rec-number&gt;&lt;foreign-keys&gt;&lt;key app="EN" db-id="aadaavff2002s7efdx25t0d9f9awrd0v0vxv" timestamp="1509061052"&gt;12&lt;/key&gt;&lt;/foreign-keys&gt;&lt;ref-type name="Web Page"&gt;12&lt;/ref-type&gt;&lt;contributors&gt;&lt;authors&gt;&lt;author&gt;National Comprehensive Cancer Network,&lt;/author&gt;&lt;/authors&gt;&lt;/contributors&gt;&lt;titles&gt;&lt;title&gt;Breast Cancer (Version 2.2017)&lt;/title&gt;&lt;/titles&gt;&lt;volume&gt;2017&lt;/volume&gt;&lt;number&gt;26 October&lt;/number&gt;&lt;dates&gt;&lt;year&gt;2017&lt;/year&gt;&lt;/dates&gt;&lt;urls&gt;&lt;related-urls&gt;&lt;url&gt;&lt;style face="underline" font="default" size="100%"&gt;https://www.nccn.org/professionals/physician_gls/f_guidelines.asp#breast&lt;/style&gt;&lt;/url&gt;&lt;/related-urls&gt;&lt;/urls&gt;&lt;custom1&gt;2017&lt;/custom1&gt;&lt;custom2&gt;26 October&lt;/custom2&gt;&lt;/record&gt;&lt;/Cite&gt;&lt;/EndNote&gt;</w:instrText>
      </w:r>
      <w:r w:rsidRPr="00E049E7">
        <w:rPr>
          <w:b/>
          <w:i/>
          <w:sz w:val="20"/>
          <w:szCs w:val="20"/>
        </w:rPr>
        <w:fldChar w:fldCharType="separate"/>
      </w:r>
      <w:r w:rsidR="005305AC" w:rsidRPr="00E049E7">
        <w:rPr>
          <w:noProof/>
          <w:sz w:val="20"/>
          <w:szCs w:val="20"/>
        </w:rPr>
        <w:t>[4]</w:t>
      </w:r>
      <w:r w:rsidRPr="00E049E7">
        <w:rPr>
          <w:b/>
          <w:i/>
          <w:sz w:val="20"/>
          <w:szCs w:val="20"/>
        </w:rPr>
        <w:fldChar w:fldCharType="end"/>
      </w:r>
      <w:r w:rsidRPr="00E049E7">
        <w:rPr>
          <w:sz w:val="20"/>
          <w:szCs w:val="20"/>
        </w:rPr>
        <w:t xml:space="preserve"> </w:t>
      </w:r>
      <w:r w:rsidR="0082407A" w:rsidRPr="00E049E7">
        <w:rPr>
          <w:sz w:val="20"/>
          <w:szCs w:val="20"/>
        </w:rPr>
        <w:t xml:space="preserve">and </w:t>
      </w:r>
      <w:r w:rsidRPr="00E049E7">
        <w:rPr>
          <w:sz w:val="20"/>
          <w:szCs w:val="20"/>
        </w:rPr>
        <w:t>ESMO 2017 Consensus Guidelines for Advanced Breast Cancer</w:t>
      </w:r>
      <w:r w:rsidRPr="00E049E7">
        <w:rPr>
          <w:sz w:val="20"/>
          <w:szCs w:val="20"/>
        </w:rPr>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73631F" w:rsidRPr="00E049E7">
        <w:rPr>
          <w:sz w:val="20"/>
          <w:szCs w:val="20"/>
        </w:rPr>
        <w:instrText xml:space="preserve"> ADDIN EN.CITE </w:instrText>
      </w:r>
      <w:r w:rsidR="0073631F" w:rsidRPr="00E049E7">
        <w:rPr>
          <w:sz w:val="20"/>
          <w:szCs w:val="20"/>
        </w:rPr>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73631F" w:rsidRPr="00E049E7">
        <w:rPr>
          <w:sz w:val="20"/>
          <w:szCs w:val="20"/>
        </w:rPr>
        <w:instrText xml:space="preserve"> ADDIN EN.CITE.DATA </w:instrText>
      </w:r>
      <w:r w:rsidR="0073631F" w:rsidRPr="00E049E7">
        <w:rPr>
          <w:sz w:val="20"/>
          <w:szCs w:val="20"/>
        </w:rPr>
      </w:r>
      <w:r w:rsidR="0073631F" w:rsidRPr="00E049E7">
        <w:rPr>
          <w:sz w:val="20"/>
          <w:szCs w:val="20"/>
        </w:rPr>
        <w:fldChar w:fldCharType="end"/>
      </w:r>
      <w:r w:rsidRPr="00E049E7">
        <w:rPr>
          <w:sz w:val="20"/>
          <w:szCs w:val="20"/>
        </w:rPr>
      </w:r>
      <w:r w:rsidRPr="00E049E7">
        <w:rPr>
          <w:sz w:val="20"/>
          <w:szCs w:val="20"/>
        </w:rPr>
        <w:fldChar w:fldCharType="separate"/>
      </w:r>
      <w:r w:rsidR="0073631F" w:rsidRPr="00E049E7">
        <w:rPr>
          <w:noProof/>
          <w:sz w:val="20"/>
          <w:szCs w:val="20"/>
        </w:rPr>
        <w:t>[8]</w:t>
      </w:r>
      <w:r w:rsidRPr="00E049E7">
        <w:rPr>
          <w:sz w:val="20"/>
          <w:szCs w:val="20"/>
        </w:rPr>
        <w:fldChar w:fldCharType="end"/>
      </w:r>
    </w:p>
    <w:p w14:paraId="614423D2" w14:textId="13C2E443" w:rsidR="00483B89" w:rsidRDefault="00483B89" w:rsidP="00642878">
      <w:pPr>
        <w:spacing w:after="60"/>
        <w:rPr>
          <w:sz w:val="20"/>
          <w:szCs w:val="20"/>
        </w:rPr>
      </w:pPr>
      <w:r w:rsidRPr="00E049E7">
        <w:rPr>
          <w:sz w:val="20"/>
          <w:szCs w:val="20"/>
        </w:rPr>
        <w:t>ESMO = European Society for Medical Oncology; HER-2 = human epidermal growth factor receptor 2; NCCN= National Comprehensive Cancer Network</w:t>
      </w:r>
    </w:p>
    <w:p w14:paraId="3FAFF6F4" w14:textId="77777777" w:rsidR="00D33B57" w:rsidRPr="00E049E7" w:rsidRDefault="00D33B57" w:rsidP="00D33B57">
      <w:pPr>
        <w:spacing w:after="60"/>
        <w:rPr>
          <w:sz w:val="20"/>
          <w:szCs w:val="20"/>
        </w:rPr>
      </w:pPr>
      <w:r w:rsidRPr="00E049E7">
        <w:rPr>
          <w:sz w:val="20"/>
          <w:szCs w:val="20"/>
          <w:vertAlign w:val="superscript"/>
        </w:rPr>
        <w:lastRenderedPageBreak/>
        <w:t xml:space="preserve">a </w:t>
      </w:r>
      <w:r w:rsidRPr="00E049E7">
        <w:rPr>
          <w:sz w:val="20"/>
          <w:szCs w:val="20"/>
        </w:rPr>
        <w:t>Some patients will have received chemotherapy for adjuvant or neoadjuvant treatment. Taxanes may be re</w:t>
      </w:r>
      <w:r w:rsidRPr="00E049E7">
        <w:rPr>
          <w:sz w:val="20"/>
          <w:szCs w:val="20"/>
        </w:rPr>
        <w:noBreakHyphen/>
        <w:t>used if there has been at least</w:t>
      </w:r>
      <w:r>
        <w:rPr>
          <w:sz w:val="20"/>
          <w:szCs w:val="20"/>
        </w:rPr>
        <w:t xml:space="preserve"> one</w:t>
      </w:r>
      <w:r w:rsidRPr="00E049E7">
        <w:rPr>
          <w:sz w:val="20"/>
          <w:szCs w:val="20"/>
        </w:rPr>
        <w:t xml:space="preserve"> year of disease-free survival. Anthracyclines may be re</w:t>
      </w:r>
      <w:r w:rsidRPr="00E049E7">
        <w:rPr>
          <w:sz w:val="20"/>
          <w:szCs w:val="20"/>
        </w:rPr>
        <w:noBreakHyphen/>
        <w:t>used if cumulative dose has not been achieved and there has been at least one year of disease</w:t>
      </w:r>
      <w:r w:rsidRPr="00E049E7">
        <w:rPr>
          <w:sz w:val="20"/>
          <w:szCs w:val="20"/>
        </w:rPr>
        <w:noBreakHyphen/>
        <w:t xml:space="preserve">free survival </w:t>
      </w:r>
      <w:r w:rsidRPr="00E049E7">
        <w:rPr>
          <w:sz w:val="20"/>
          <w:szCs w:val="20"/>
        </w:rPr>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Pr="00E049E7">
        <w:rPr>
          <w:sz w:val="20"/>
          <w:szCs w:val="20"/>
        </w:rPr>
        <w:instrText xml:space="preserve"> ADDIN EN.CITE </w:instrText>
      </w:r>
      <w:r w:rsidRPr="00E049E7">
        <w:rPr>
          <w:sz w:val="20"/>
          <w:szCs w:val="20"/>
        </w:rPr>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Pr="00E049E7">
        <w:rPr>
          <w:sz w:val="20"/>
          <w:szCs w:val="20"/>
        </w:rPr>
        <w:instrText xml:space="preserve"> ADDIN EN.CITE.DATA </w:instrText>
      </w:r>
      <w:r w:rsidRPr="00E049E7">
        <w:rPr>
          <w:sz w:val="20"/>
          <w:szCs w:val="20"/>
        </w:rPr>
      </w:r>
      <w:r w:rsidRPr="00E049E7">
        <w:rPr>
          <w:sz w:val="20"/>
          <w:szCs w:val="20"/>
        </w:rPr>
        <w:fldChar w:fldCharType="end"/>
      </w:r>
      <w:r w:rsidRPr="00E049E7">
        <w:rPr>
          <w:sz w:val="20"/>
          <w:szCs w:val="20"/>
        </w:rPr>
      </w:r>
      <w:r w:rsidRPr="00E049E7">
        <w:rPr>
          <w:sz w:val="20"/>
          <w:szCs w:val="20"/>
        </w:rPr>
        <w:fldChar w:fldCharType="separate"/>
      </w:r>
      <w:r w:rsidRPr="00E049E7">
        <w:rPr>
          <w:noProof/>
          <w:sz w:val="20"/>
          <w:szCs w:val="20"/>
        </w:rPr>
        <w:t>[8]</w:t>
      </w:r>
      <w:r w:rsidRPr="00E049E7">
        <w:rPr>
          <w:sz w:val="20"/>
          <w:szCs w:val="20"/>
        </w:rPr>
        <w:fldChar w:fldCharType="end"/>
      </w:r>
      <w:r w:rsidRPr="00E049E7">
        <w:rPr>
          <w:sz w:val="20"/>
          <w:szCs w:val="20"/>
        </w:rPr>
        <w:t>.</w:t>
      </w:r>
    </w:p>
    <w:p w14:paraId="5CA1D524" w14:textId="77777777" w:rsidR="00D33B57" w:rsidRPr="00E049E7" w:rsidRDefault="00D33B57" w:rsidP="00D33B57">
      <w:pPr>
        <w:spacing w:after="60"/>
        <w:rPr>
          <w:sz w:val="20"/>
          <w:szCs w:val="20"/>
        </w:rPr>
      </w:pPr>
      <w:r w:rsidRPr="00E049E7">
        <w:rPr>
          <w:sz w:val="20"/>
          <w:szCs w:val="20"/>
          <w:vertAlign w:val="superscript"/>
        </w:rPr>
        <w:t xml:space="preserve">b </w:t>
      </w:r>
      <w:r w:rsidRPr="00E049E7">
        <w:rPr>
          <w:sz w:val="20"/>
          <w:szCs w:val="20"/>
        </w:rPr>
        <w:t>The</w:t>
      </w:r>
      <w:r w:rsidRPr="00E049E7">
        <w:rPr>
          <w:sz w:val="20"/>
          <w:szCs w:val="20"/>
          <w:vertAlign w:val="superscript"/>
        </w:rPr>
        <w:t xml:space="preserve"> </w:t>
      </w:r>
      <w:r w:rsidRPr="00E049E7">
        <w:rPr>
          <w:sz w:val="20"/>
          <w:szCs w:val="20"/>
        </w:rPr>
        <w:t xml:space="preserve">2017 ESMO Consensus Guidelines stated that a platinum regimen is the preferred option for patients with BRCA-associated triple negative or endocrine-resistant metastatic breast cancer previously treated with an anthracycline with or without a taxane </w:t>
      </w:r>
      <w:r w:rsidRPr="00E049E7">
        <w:rPr>
          <w:sz w:val="20"/>
          <w:szCs w:val="20"/>
        </w:rPr>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Pr="00E049E7">
        <w:rPr>
          <w:sz w:val="20"/>
          <w:szCs w:val="20"/>
        </w:rPr>
        <w:instrText xml:space="preserve"> ADDIN EN.CITE </w:instrText>
      </w:r>
      <w:r w:rsidRPr="00E049E7">
        <w:rPr>
          <w:sz w:val="20"/>
          <w:szCs w:val="20"/>
        </w:rPr>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Pr="00E049E7">
        <w:rPr>
          <w:sz w:val="20"/>
          <w:szCs w:val="20"/>
        </w:rPr>
        <w:instrText xml:space="preserve"> ADDIN EN.CITE.DATA </w:instrText>
      </w:r>
      <w:r w:rsidRPr="00E049E7">
        <w:rPr>
          <w:sz w:val="20"/>
          <w:szCs w:val="20"/>
        </w:rPr>
      </w:r>
      <w:r w:rsidRPr="00E049E7">
        <w:rPr>
          <w:sz w:val="20"/>
          <w:szCs w:val="20"/>
        </w:rPr>
        <w:fldChar w:fldCharType="end"/>
      </w:r>
      <w:r w:rsidRPr="00E049E7">
        <w:rPr>
          <w:sz w:val="20"/>
          <w:szCs w:val="20"/>
        </w:rPr>
      </w:r>
      <w:r w:rsidRPr="00E049E7">
        <w:rPr>
          <w:sz w:val="20"/>
          <w:szCs w:val="20"/>
        </w:rPr>
        <w:fldChar w:fldCharType="separate"/>
      </w:r>
      <w:r w:rsidRPr="00E049E7">
        <w:rPr>
          <w:noProof/>
          <w:sz w:val="20"/>
          <w:szCs w:val="20"/>
        </w:rPr>
        <w:t>[8]</w:t>
      </w:r>
      <w:r w:rsidRPr="00E049E7">
        <w:rPr>
          <w:sz w:val="20"/>
          <w:szCs w:val="20"/>
        </w:rPr>
        <w:fldChar w:fldCharType="end"/>
      </w:r>
      <w:r w:rsidRPr="00E049E7">
        <w:rPr>
          <w:sz w:val="20"/>
          <w:szCs w:val="20"/>
        </w:rPr>
        <w:t>.</w:t>
      </w:r>
    </w:p>
    <w:p w14:paraId="0D458946" w14:textId="77777777" w:rsidR="00D33B57" w:rsidRDefault="00D33B57" w:rsidP="00642878">
      <w:pPr>
        <w:spacing w:after="60"/>
        <w:rPr>
          <w:sz w:val="20"/>
          <w:szCs w:val="20"/>
        </w:rPr>
      </w:pPr>
    </w:p>
    <w:p w14:paraId="45411AE0" w14:textId="77777777" w:rsidR="00083728" w:rsidRPr="00E049E7" w:rsidRDefault="00083728" w:rsidP="00642878">
      <w:pPr>
        <w:spacing w:after="60"/>
        <w:rPr>
          <w:sz w:val="20"/>
          <w:szCs w:val="20"/>
        </w:rPr>
      </w:pPr>
    </w:p>
    <w:p w14:paraId="62046511" w14:textId="77777777" w:rsidR="00483B89" w:rsidRDefault="00483B89" w:rsidP="00483B89">
      <w:pPr>
        <w:pStyle w:val="Heading2"/>
        <w:spacing w:line="240" w:lineRule="auto"/>
        <w:jc w:val="both"/>
        <w:rPr>
          <w:color w:val="548DD4"/>
        </w:rPr>
      </w:pPr>
      <w:r w:rsidRPr="00896845">
        <w:rPr>
          <w:color w:val="548DD4"/>
        </w:rPr>
        <w:t xml:space="preserve">Proposed </w:t>
      </w:r>
      <w:r>
        <w:rPr>
          <w:color w:val="548DD4"/>
        </w:rPr>
        <w:t>clinical</w:t>
      </w:r>
      <w:r w:rsidRPr="00896845">
        <w:rPr>
          <w:color w:val="548DD4"/>
        </w:rPr>
        <w:t xml:space="preserve"> management</w:t>
      </w:r>
      <w:r>
        <w:rPr>
          <w:color w:val="548DD4"/>
        </w:rPr>
        <w:t xml:space="preserve"> algorithm for identified population</w:t>
      </w:r>
    </w:p>
    <w:p w14:paraId="27E6F2FC" w14:textId="7227048B" w:rsidR="00483B89" w:rsidRPr="00C11084" w:rsidRDefault="00483B89" w:rsidP="00C11084">
      <w:r>
        <w:fldChar w:fldCharType="begin"/>
      </w:r>
      <w:r>
        <w:instrText xml:space="preserve"> REF _Ref497908110 \h </w:instrText>
      </w:r>
      <w:r>
        <w:fldChar w:fldCharType="separate"/>
      </w:r>
      <w:r>
        <w:t xml:space="preserve">Figure </w:t>
      </w:r>
      <w:r>
        <w:rPr>
          <w:noProof/>
        </w:rPr>
        <w:t>2</w:t>
      </w:r>
      <w:r>
        <w:fldChar w:fldCharType="end"/>
      </w:r>
      <w:r>
        <w:t xml:space="preserve"> presents the proposed clinical management algorithm. </w:t>
      </w:r>
    </w:p>
    <w:p w14:paraId="7F46D5FE" w14:textId="05D7A44B" w:rsidR="00483B89" w:rsidRDefault="00483B89" w:rsidP="00483B89">
      <w:pPr>
        <w:pStyle w:val="Caption"/>
      </w:pPr>
      <w:bookmarkStart w:id="6" w:name="_Ref497908110"/>
      <w:r>
        <w:t xml:space="preserve">Figure </w:t>
      </w:r>
      <w:r>
        <w:fldChar w:fldCharType="begin"/>
      </w:r>
      <w:r>
        <w:instrText xml:space="preserve"> SEQ Figure \* ARABIC </w:instrText>
      </w:r>
      <w:r>
        <w:fldChar w:fldCharType="separate"/>
      </w:r>
      <w:r>
        <w:rPr>
          <w:noProof/>
        </w:rPr>
        <w:t>2</w:t>
      </w:r>
      <w:r>
        <w:fldChar w:fldCharType="end"/>
      </w:r>
      <w:bookmarkEnd w:id="6"/>
      <w:r>
        <w:t>: Proposed</w:t>
      </w:r>
      <w:r w:rsidRPr="005A23AE">
        <w:t xml:space="preserve"> </w:t>
      </w:r>
      <w:r>
        <w:t xml:space="preserve">Clinical Management </w:t>
      </w:r>
      <w:r w:rsidRPr="005A23AE">
        <w:t>Algorithm</w:t>
      </w:r>
    </w:p>
    <w:p w14:paraId="65E5D109" w14:textId="08945F2A" w:rsidR="00F5634D" w:rsidRDefault="00163903" w:rsidP="00E364F7">
      <w:pPr>
        <w:rPr>
          <w:color w:val="FF0000"/>
        </w:rPr>
      </w:pPr>
      <w:r>
        <w:rPr>
          <w:noProof/>
          <w:color w:val="FF0000"/>
          <w:lang w:eastAsia="en-AU"/>
        </w:rPr>
        <w:drawing>
          <wp:inline distT="0" distB="0" distL="0" distR="0" wp14:anchorId="3F138FAC" wp14:editId="524F574F">
            <wp:extent cx="5731510" cy="5472430"/>
            <wp:effectExtent l="0" t="0" r="2540" b="0"/>
            <wp:docPr id="9" name="Picture 9" descr="Description of proposed Clinical Management Algorithm" title="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eatment algorithm - future.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5472430"/>
                    </a:xfrm>
                    <a:prstGeom prst="rect">
                      <a:avLst/>
                    </a:prstGeom>
                  </pic:spPr>
                </pic:pic>
              </a:graphicData>
            </a:graphic>
          </wp:inline>
        </w:drawing>
      </w:r>
    </w:p>
    <w:p w14:paraId="4F563FC8" w14:textId="2EE4C087" w:rsidR="00D4429B" w:rsidRPr="00E049E7" w:rsidRDefault="00483B89" w:rsidP="00D4429B">
      <w:pPr>
        <w:spacing w:after="120"/>
        <w:rPr>
          <w:sz w:val="20"/>
          <w:szCs w:val="20"/>
        </w:rPr>
      </w:pPr>
      <w:r w:rsidRPr="00E049E7">
        <w:rPr>
          <w:sz w:val="20"/>
          <w:szCs w:val="20"/>
        </w:rPr>
        <w:t>Source: NCCN Invasive breast cancer guidelines (2.2017)</w:t>
      </w:r>
      <w:r w:rsidRPr="00E049E7">
        <w:rPr>
          <w:b/>
          <w:i/>
          <w:sz w:val="20"/>
          <w:szCs w:val="20"/>
        </w:rPr>
        <w:fldChar w:fldCharType="begin"/>
      </w:r>
      <w:r w:rsidR="005305AC" w:rsidRPr="00E049E7">
        <w:rPr>
          <w:b/>
          <w:i/>
          <w:sz w:val="20"/>
          <w:szCs w:val="20"/>
        </w:rPr>
        <w:instrText xml:space="preserve"> ADDIN EN.CITE &lt;EndNote&gt;&lt;Cite&gt;&lt;Author&gt;National Comprehensive Cancer Network&lt;/Author&gt;&lt;Year&gt;2017&lt;/Year&gt;&lt;RecNum&gt;12&lt;/RecNum&gt;&lt;DisplayText&gt;[4]&lt;/DisplayText&gt;&lt;record&gt;&lt;rec-number&gt;12&lt;/rec-number&gt;&lt;foreign-keys&gt;&lt;key app="EN" db-id="aadaavff2002s7efdx25t0d9f9awrd0v0vxv" timestamp="1509061052"&gt;12&lt;/key&gt;&lt;/foreign-keys&gt;&lt;ref-type name="Web Page"&gt;12&lt;/ref-type&gt;&lt;contributors&gt;&lt;authors&gt;&lt;author&gt;National Comprehensive Cancer Network,&lt;/author&gt;&lt;/authors&gt;&lt;/contributors&gt;&lt;titles&gt;&lt;title&gt;Breast Cancer (Version 2.2017)&lt;/title&gt;&lt;/titles&gt;&lt;volume&gt;2017&lt;/volume&gt;&lt;number&gt;26 October&lt;/number&gt;&lt;dates&gt;&lt;year&gt;2017&lt;/year&gt;&lt;/dates&gt;&lt;urls&gt;&lt;related-urls&gt;&lt;url&gt;&lt;style face="underline" font="default" size="100%"&gt;https://www.nccn.org/professionals/physician_gls/f_guidelines.asp#breast&lt;/style&gt;&lt;/url&gt;&lt;/related-urls&gt;&lt;/urls&gt;&lt;custom1&gt;2017&lt;/custom1&gt;&lt;custom2&gt;26 October&lt;/custom2&gt;&lt;/record&gt;&lt;/Cite&gt;&lt;/EndNote&gt;</w:instrText>
      </w:r>
      <w:r w:rsidRPr="00E049E7">
        <w:rPr>
          <w:b/>
          <w:i/>
          <w:sz w:val="20"/>
          <w:szCs w:val="20"/>
        </w:rPr>
        <w:fldChar w:fldCharType="separate"/>
      </w:r>
      <w:r w:rsidR="005305AC" w:rsidRPr="00E049E7">
        <w:rPr>
          <w:noProof/>
          <w:sz w:val="20"/>
          <w:szCs w:val="20"/>
        </w:rPr>
        <w:t>[4]</w:t>
      </w:r>
      <w:r w:rsidRPr="00E049E7">
        <w:rPr>
          <w:b/>
          <w:i/>
          <w:sz w:val="20"/>
          <w:szCs w:val="20"/>
        </w:rPr>
        <w:fldChar w:fldCharType="end"/>
      </w:r>
      <w:r w:rsidRPr="00E049E7">
        <w:rPr>
          <w:sz w:val="20"/>
          <w:szCs w:val="20"/>
        </w:rPr>
        <w:t xml:space="preserve"> </w:t>
      </w:r>
      <w:r w:rsidR="00E049E7">
        <w:rPr>
          <w:sz w:val="20"/>
          <w:szCs w:val="20"/>
        </w:rPr>
        <w:t xml:space="preserve">and </w:t>
      </w:r>
      <w:r w:rsidRPr="00E049E7">
        <w:rPr>
          <w:sz w:val="20"/>
          <w:szCs w:val="20"/>
        </w:rPr>
        <w:t>ESMO 2017 Consensus Guidelines for Advanced Breast Cancer</w:t>
      </w:r>
      <w:r w:rsidRPr="00E049E7">
        <w:rPr>
          <w:sz w:val="20"/>
          <w:szCs w:val="20"/>
        </w:rPr>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73631F" w:rsidRPr="00E049E7">
        <w:rPr>
          <w:sz w:val="20"/>
          <w:szCs w:val="20"/>
        </w:rPr>
        <w:instrText xml:space="preserve"> ADDIN EN.CITE </w:instrText>
      </w:r>
      <w:r w:rsidR="0073631F" w:rsidRPr="00E049E7">
        <w:rPr>
          <w:sz w:val="20"/>
          <w:szCs w:val="20"/>
        </w:rPr>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73631F" w:rsidRPr="00E049E7">
        <w:rPr>
          <w:sz w:val="20"/>
          <w:szCs w:val="20"/>
        </w:rPr>
        <w:instrText xml:space="preserve"> ADDIN EN.CITE.DATA </w:instrText>
      </w:r>
      <w:r w:rsidR="0073631F" w:rsidRPr="00E049E7">
        <w:rPr>
          <w:sz w:val="20"/>
          <w:szCs w:val="20"/>
        </w:rPr>
      </w:r>
      <w:r w:rsidR="0073631F" w:rsidRPr="00E049E7">
        <w:rPr>
          <w:sz w:val="20"/>
          <w:szCs w:val="20"/>
        </w:rPr>
        <w:fldChar w:fldCharType="end"/>
      </w:r>
      <w:r w:rsidRPr="00E049E7">
        <w:rPr>
          <w:sz w:val="20"/>
          <w:szCs w:val="20"/>
        </w:rPr>
      </w:r>
      <w:r w:rsidRPr="00E049E7">
        <w:rPr>
          <w:sz w:val="20"/>
          <w:szCs w:val="20"/>
        </w:rPr>
        <w:fldChar w:fldCharType="separate"/>
      </w:r>
      <w:r w:rsidR="0073631F" w:rsidRPr="00E049E7">
        <w:rPr>
          <w:noProof/>
          <w:sz w:val="20"/>
          <w:szCs w:val="20"/>
        </w:rPr>
        <w:t>[8]</w:t>
      </w:r>
      <w:r w:rsidRPr="00E049E7">
        <w:rPr>
          <w:sz w:val="20"/>
          <w:szCs w:val="20"/>
        </w:rPr>
        <w:fldChar w:fldCharType="end"/>
      </w:r>
    </w:p>
    <w:p w14:paraId="268F04A2" w14:textId="77777777" w:rsidR="00E610A6" w:rsidRDefault="00483B89" w:rsidP="001318C4">
      <w:pPr>
        <w:spacing w:after="120"/>
        <w:rPr>
          <w:sz w:val="20"/>
          <w:szCs w:val="20"/>
        </w:rPr>
      </w:pPr>
      <w:r w:rsidRPr="00E049E7">
        <w:rPr>
          <w:sz w:val="20"/>
          <w:szCs w:val="20"/>
        </w:rPr>
        <w:lastRenderedPageBreak/>
        <w:t>ESMO = European Society for Medical Oncology; HER-2 = human epidermal growth factor receptor 2; NCCN= National Comprehensive Cancer Network</w:t>
      </w:r>
      <w:r w:rsidR="007A2772" w:rsidRPr="00E049E7">
        <w:rPr>
          <w:sz w:val="20"/>
          <w:szCs w:val="20"/>
        </w:rPr>
        <w:t xml:space="preserve"> </w:t>
      </w:r>
    </w:p>
    <w:p w14:paraId="173C144D" w14:textId="520D3189" w:rsidR="002466C4" w:rsidRPr="00E049E7" w:rsidRDefault="002466C4" w:rsidP="00C40A3A">
      <w:pPr>
        <w:spacing w:after="60"/>
        <w:rPr>
          <w:sz w:val="20"/>
          <w:szCs w:val="20"/>
        </w:rPr>
      </w:pPr>
      <w:r w:rsidRPr="00E049E7">
        <w:rPr>
          <w:sz w:val="20"/>
          <w:szCs w:val="20"/>
          <w:vertAlign w:val="superscript"/>
        </w:rPr>
        <w:t>a</w:t>
      </w:r>
      <w:r w:rsidRPr="00E049E7">
        <w:rPr>
          <w:sz w:val="20"/>
          <w:szCs w:val="20"/>
        </w:rPr>
        <w:t xml:space="preserve"> Some patients will have received chemotherapy for adjuvant or neoadjuvant treatment. Taxanes may be re-used if there has been at least</w:t>
      </w:r>
      <w:r>
        <w:rPr>
          <w:sz w:val="20"/>
          <w:szCs w:val="20"/>
        </w:rPr>
        <w:t xml:space="preserve"> one</w:t>
      </w:r>
      <w:r w:rsidRPr="00E049E7">
        <w:rPr>
          <w:sz w:val="20"/>
          <w:szCs w:val="20"/>
        </w:rPr>
        <w:t xml:space="preserve"> year of disease-free survival. Anthracyclines may be re</w:t>
      </w:r>
      <w:r w:rsidRPr="00E049E7">
        <w:rPr>
          <w:sz w:val="20"/>
          <w:szCs w:val="20"/>
        </w:rPr>
        <w:noBreakHyphen/>
        <w:t>used if cumulative dose has not been achieved and there has been at least one year of disease</w:t>
      </w:r>
      <w:r w:rsidRPr="00E049E7">
        <w:rPr>
          <w:sz w:val="20"/>
          <w:szCs w:val="20"/>
        </w:rPr>
        <w:noBreakHyphen/>
        <w:t xml:space="preserve">free survival </w:t>
      </w:r>
      <w:r w:rsidR="00C40A3A">
        <w:rPr>
          <w:sz w:val="20"/>
          <w:szCs w:val="20"/>
        </w:rPr>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C40A3A">
        <w:rPr>
          <w:sz w:val="20"/>
          <w:szCs w:val="20"/>
        </w:rPr>
        <w:instrText xml:space="preserve"> ADDIN EN.CITE </w:instrText>
      </w:r>
      <w:r w:rsidR="00C40A3A">
        <w:rPr>
          <w:sz w:val="20"/>
          <w:szCs w:val="20"/>
        </w:rPr>
        <w:fldChar w:fldCharType="begin">
          <w:fldData xml:space="preserve">PEVuZE5vdGU+PENpdGU+PEF1dGhvcj5DYXJkb3NvPC9BdXRob3I+PFllYXI+MjAxNzwvWWVhcj48
UmVjTnVtPjI1PC9SZWNOdW0+PERpc3BsYXlUZXh0Pls4XTwvRGlzcGxheVRleHQ+PHJlY29yZD48
cmVjLW51bWJlcj4yNTwvcmVjLW51bWJlcj48Zm9yZWlnbi1rZXlzPjxrZXkgYXBwPSJFTiIgZGIt
aWQ9ImFhZGFhdmZmMjAwMnM3ZWZkeDI1dDBkOWY5YXdyZDB2MHZ4diIgdGltZXN0YW1wPSIxNTEw
MDMzNzk2Ij4yNTwva2V5PjwvZm9yZWlnbi1rZXlzPjxyZWYtdHlwZSBuYW1lPSJKb3VybmFsIEFy
dGljbGUiPjE3PC9yZWYtdHlwZT48Y29udHJpYnV0b3JzPjxhdXRob3JzPjxhdXRob3I+Q2FyZG9z
bywgRi48L2F1dGhvcj48YXV0aG9yPkNvc3RhLCBBLjwvYXV0aG9yPjxhdXRob3I+U2Vua3VzLCBF
LjwvYXV0aG9yPjxhdXRob3I+QWFwcm8sIE0uPC9hdXRob3I+PGF1dGhvcj5BbmRyw6ksIEYuPC9h
dXRob3I+PGF1dGhvcj5CYXJyaW9zLCBDLiBILjwvYXV0aG9yPjxhdXRob3I+QmVyZ2gsIEouPC9h
dXRob3I+PGF1dGhvcj5CaGF0dGFjaGFyeXlhLCBHLjwvYXV0aG9yPjxhdXRob3I+QmlnYW56b2xp
LCBMLjwvYXV0aG9yPjxhdXRob3I+Q2FyZG9zbywgTS4gSi48L2F1dGhvcj48YXV0aG9yPkNhcmV5
LCBMLjwvYXV0aG9yPjxhdXRob3I+Q29ybmVsaXVzc2VuLUphbWVzLCBELjwvYXV0aG9yPjxhdXRo
b3I+Q3VyaWdsaWFubywgRy48L2F1dGhvcj48YXV0aG9yPkRpZXJhcywgVi48L2F1dGhvcj48YXV0
aG9yPkVsIFNhZ2hpciwgTi48L2F1dGhvcj48YXV0aG9yPkVuaXUsIEEuPC9hdXRob3I+PGF1dGhv
cj5GYWxsb3dmaWVsZCwgTC48L2F1dGhvcj48YXV0aG9yPkZlbmVjaCwgRC48L2F1dGhvcj48YXV0
aG9yPkZyYW5jaXMsIFAuPC9hdXRob3I+PGF1dGhvcj5HZWxtb24sIEsuPC9hdXRob3I+PGF1dGhv
cj5HZW5uYXJpLCBBLjwvYXV0aG9yPjxhdXRob3I+SGFyYmVjaywgTi48L2F1dGhvcj48YXV0aG9y
Pkh1ZGlzLCBDLjwvYXV0aG9yPjxhdXRob3I+S2F1Zm1hbiwgQi48L2F1dGhvcj48YXV0aG9yPkty
b3AsIEkuPC9hdXRob3I+PGF1dGhvcj5NYXllciwgTS48L2F1dGhvcj48YXV0aG9yPk1laWplciwg
SC48L2F1dGhvcj48YXV0aG9yPk1lcnR6LCBTLjwvYXV0aG9yPjxhdXRob3I+T2hubywgUy48L2F1
dGhvcj48YXV0aG9yPlBhZ2FuaSwgTy48L2F1dGhvcj48YXV0aG9yPlBhcGFkb3BvdWxvcywgRS48
L2F1dGhvcj48YXV0aG9yPlBlY2NhdG9yaSwgRi48L2F1dGhvcj48YXV0aG9yPlBlbmF1bHQtTGxv
cmNhLCBGLjwvYXV0aG9yPjxhdXRob3I+UGljY2FydCwgTS4gSi48L2F1dGhvcj48YXV0aG9yPlBp
ZXJnYSwgSi4gWS48L2F1dGhvcj48YXV0aG9yPlJ1Z28sIEguPC9hdXRob3I+PGF1dGhvcj5TaG9j
a25leSwgTC48L2F1dGhvcj48YXV0aG9yPlNsZWRnZSwgRy48L2F1dGhvcj48YXV0aG9yPlN3YWlu
LCBTLjwvYXV0aG9yPjxhdXRob3I+VGhvbXNzZW4sIEMuPC9hdXRob3I+PGF1dGhvcj5UdXR0LCBB
LjwvYXV0aG9yPjxhdXRob3I+Vm9yb2Jpb2YsIEQuPC9hdXRob3I+PGF1dGhvcj5YdSwgQi48L2F1
dGhvcj48YXV0aG9yPk5vcnRvbiwgTC48L2F1dGhvcj48YXV0aG9yPldpbmVyLCBFLjwvYXV0aG9y
PjwvYXV0aG9ycz48L2NvbnRyaWJ1dG9ycz48dGl0bGVzPjx0aXRsZT4zcmQgRVNP4oCTRVNNTyBJ
bnRlcm5hdGlvbmFsIENvbnNlbnN1cyBHdWlkZWxpbmVzIGZvciBBZHZhbmNlZCBCcmVhc3QgQ2Fu
Y2VyIChBQkMgMyk8L3RpdGxlPjxzZWNvbmRhcnktdGl0bGU+QW5uYWxzIG9mIE9uY29sb2d5PC9z
ZWNvbmRhcnktdGl0bGU+PC90aXRsZXM+PHBlcmlvZGljYWw+PGZ1bGwtdGl0bGU+QW5uYWxzIG9m
IE9uY29sb2d5PC9mdWxsLXRpdGxlPjwvcGVyaW9kaWNhbD48cGFnZXM+MTYtMzM8L3BhZ2VzPjx2
b2x1bWU+Mjg8L3ZvbHVtZT48bnVtYmVyPjE8L251bWJlcj48ZGF0ZXM+PHllYXI+MjAxNzwveWVh
cj48L2RhdGVzPjxpc2JuPjA5MjMtNzUzNDwvaXNibj48dXJscz48cmVsYXRlZC11cmxzPjx1cmw+
aHR0cDovL2R4LmRvaS5vcmcvMTAuMTA5My9hbm5vbmMvbWR3NTQ0PC91cmw+PC9yZWxhdGVkLXVy
bHM+PC91cmxzPjxlbGVjdHJvbmljLXJlc291cmNlLW51bT4xMC4xMDkzL2Fubm9uYy9tZHc1NDQ8
L2VsZWN0cm9uaWMtcmVzb3VyY2UtbnVtPjwvcmVjb3JkPjwvQ2l0ZT48L0VuZE5vdGU+
</w:fldData>
        </w:fldChar>
      </w:r>
      <w:r w:rsidR="00C40A3A">
        <w:rPr>
          <w:sz w:val="20"/>
          <w:szCs w:val="20"/>
        </w:rPr>
        <w:instrText xml:space="preserve"> ADDIN EN.CITE.DATA </w:instrText>
      </w:r>
      <w:r w:rsidR="00C40A3A">
        <w:rPr>
          <w:sz w:val="20"/>
          <w:szCs w:val="20"/>
        </w:rPr>
      </w:r>
      <w:r w:rsidR="00C40A3A">
        <w:rPr>
          <w:sz w:val="20"/>
          <w:szCs w:val="20"/>
        </w:rPr>
        <w:fldChar w:fldCharType="end"/>
      </w:r>
      <w:r w:rsidR="00C40A3A">
        <w:rPr>
          <w:sz w:val="20"/>
          <w:szCs w:val="20"/>
        </w:rPr>
      </w:r>
      <w:r w:rsidR="00C40A3A">
        <w:rPr>
          <w:sz w:val="20"/>
          <w:szCs w:val="20"/>
        </w:rPr>
        <w:fldChar w:fldCharType="separate"/>
      </w:r>
      <w:r w:rsidR="00C40A3A">
        <w:rPr>
          <w:noProof/>
          <w:sz w:val="20"/>
          <w:szCs w:val="20"/>
        </w:rPr>
        <w:t>[8]</w:t>
      </w:r>
      <w:r w:rsidR="00C40A3A">
        <w:rPr>
          <w:sz w:val="20"/>
          <w:szCs w:val="20"/>
        </w:rPr>
        <w:fldChar w:fldCharType="end"/>
      </w:r>
      <w:r w:rsidR="00C40A3A">
        <w:rPr>
          <w:sz w:val="20"/>
          <w:szCs w:val="20"/>
        </w:rPr>
        <w:t xml:space="preserve">. </w:t>
      </w:r>
    </w:p>
    <w:p w14:paraId="3A7B6B51" w14:textId="04B8FD6F" w:rsidR="00E364F7" w:rsidRPr="00014375" w:rsidRDefault="00E364F7" w:rsidP="001318C4">
      <w:pPr>
        <w:spacing w:after="120"/>
        <w:rPr>
          <w:vanish/>
          <w:color w:val="FF0000"/>
        </w:rPr>
      </w:pPr>
    </w:p>
    <w:p w14:paraId="2BD0D9CB" w14:textId="21C485F1" w:rsidR="00E968F6" w:rsidRDefault="003E0382" w:rsidP="00E968F6">
      <w:pPr>
        <w:pStyle w:val="Heading2"/>
        <w:spacing w:line="240" w:lineRule="auto"/>
        <w:jc w:val="both"/>
        <w:rPr>
          <w:color w:val="548DD4"/>
        </w:rPr>
      </w:pPr>
      <w:r>
        <w:rPr>
          <w:color w:val="548DD4"/>
        </w:rPr>
        <w:t xml:space="preserve">Proposed </w:t>
      </w:r>
      <w:r w:rsidR="002B226C">
        <w:rPr>
          <w:color w:val="548DD4"/>
        </w:rPr>
        <w:t xml:space="preserve">economic </w:t>
      </w:r>
      <w:r w:rsidR="009E5295">
        <w:rPr>
          <w:color w:val="548DD4"/>
        </w:rPr>
        <w:t>evaluation</w:t>
      </w:r>
    </w:p>
    <w:p w14:paraId="6826C375" w14:textId="52E58998" w:rsidR="00701D97" w:rsidRPr="00701D97" w:rsidRDefault="00701D97" w:rsidP="00E968F6">
      <w:r>
        <w:t>The overall clinical claim is for superiority. The applicant claimed that the proposed co-dependent technology (</w:t>
      </w:r>
      <w:r w:rsidRPr="00701D97">
        <w:t>germline BRCA mutation testing and olaparib</w:t>
      </w:r>
      <w:r>
        <w:t xml:space="preserve"> treatment) is superior </w:t>
      </w:r>
      <w:r w:rsidRPr="00701D97">
        <w:t>in terms of comparative effectiveness versus the main comparator</w:t>
      </w:r>
      <w:r>
        <w:t xml:space="preserve"> (no testing and single agent chemotherapy) in patients with metastatic </w:t>
      </w:r>
      <w:r w:rsidR="000774F8">
        <w:t>HER2-negative</w:t>
      </w:r>
      <w:r>
        <w:t xml:space="preserve"> breast cancer</w:t>
      </w:r>
      <w:r w:rsidR="00162662">
        <w:t xml:space="preserve"> (either hormone receptor positive or triple negative)</w:t>
      </w:r>
      <w:r>
        <w:t xml:space="preserve"> who have a BRCA mutation</w:t>
      </w:r>
      <w:r w:rsidR="00162662">
        <w:t xml:space="preserve"> and receiv</w:t>
      </w:r>
      <w:r w:rsidR="0041122A">
        <w:t xml:space="preserve">ed prior treatment </w:t>
      </w:r>
      <w:r w:rsidR="00162662" w:rsidRPr="000A129B">
        <w:t>with anthracycline and taxane and also refractory</w:t>
      </w:r>
      <w:r w:rsidR="00162662">
        <w:t xml:space="preserve"> to</w:t>
      </w:r>
      <w:r w:rsidR="0041122A">
        <w:t>, or inappropriate for</w:t>
      </w:r>
      <w:r w:rsidR="0081772D">
        <w:t xml:space="preserve"> </w:t>
      </w:r>
      <w:r w:rsidR="0041122A">
        <w:t xml:space="preserve">treatment with </w:t>
      </w:r>
      <w:r w:rsidR="00162662">
        <w:t>endocrine</w:t>
      </w:r>
      <w:r w:rsidR="00162662" w:rsidRPr="000A129B">
        <w:t xml:space="preserve"> therapy</w:t>
      </w:r>
      <w:r w:rsidR="004C6FCD">
        <w:t>.</w:t>
      </w:r>
      <w:r w:rsidR="00162662">
        <w:t xml:space="preserve"> </w:t>
      </w:r>
    </w:p>
    <w:p w14:paraId="2C8C523D" w14:textId="77777777" w:rsidR="00752491" w:rsidRDefault="00752491" w:rsidP="00752491">
      <w:pPr>
        <w:pStyle w:val="Heading2"/>
        <w:spacing w:line="240" w:lineRule="auto"/>
        <w:jc w:val="both"/>
        <w:rPr>
          <w:color w:val="548DD4"/>
        </w:rPr>
      </w:pPr>
      <w:r>
        <w:rPr>
          <w:color w:val="548DD4"/>
        </w:rPr>
        <w:t>Proposed item descriptor</w:t>
      </w:r>
    </w:p>
    <w:p w14:paraId="7E552B11" w14:textId="15DEDF7C" w:rsidR="00184168" w:rsidRPr="00184168" w:rsidRDefault="00184168" w:rsidP="00184168">
      <w:r>
        <w:t xml:space="preserve">The proposed item descriptor is provided below. </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8C3E5E" w:rsidRPr="00DE3D6C" w14:paraId="67D705C9" w14:textId="77777777" w:rsidTr="00F4622B">
        <w:trPr>
          <w:cantSplit/>
          <w:tblHeader/>
        </w:trPr>
        <w:tc>
          <w:tcPr>
            <w:tcW w:w="9242" w:type="dxa"/>
          </w:tcPr>
          <w:p w14:paraId="7483300B" w14:textId="68B394BF" w:rsidR="008C3E5E" w:rsidRPr="00DE3D6C" w:rsidRDefault="008C3E5E" w:rsidP="00C9121D">
            <w:pPr>
              <w:keepNext/>
              <w:jc w:val="right"/>
            </w:pPr>
            <w:r w:rsidRPr="00DE3D6C">
              <w:t>Category</w:t>
            </w:r>
            <w:r w:rsidR="0081772D">
              <w:t xml:space="preserve"> </w:t>
            </w:r>
            <w:r w:rsidRPr="00DE3D6C">
              <w:t>–</w:t>
            </w:r>
            <w:r w:rsidR="00BE2D91">
              <w:t xml:space="preserve"> </w:t>
            </w:r>
            <w:r w:rsidR="00BE2D91" w:rsidRPr="00BE2D91">
              <w:t>6 – PATHOLOGY SERVICES</w:t>
            </w:r>
            <w:r w:rsidRPr="00DE3D6C">
              <w:rPr>
                <w:vanish/>
                <w:color w:val="FF0000"/>
              </w:rPr>
              <w:t>)</w:t>
            </w:r>
          </w:p>
        </w:tc>
      </w:tr>
      <w:tr w:rsidR="008C3E5E" w:rsidRPr="00DE3D6C" w14:paraId="6D23B586" w14:textId="77777777" w:rsidTr="00F4622B">
        <w:trPr>
          <w:cantSplit/>
          <w:tblHeader/>
        </w:trPr>
        <w:tc>
          <w:tcPr>
            <w:tcW w:w="9242" w:type="dxa"/>
          </w:tcPr>
          <w:p w14:paraId="2899E07C" w14:textId="77777777" w:rsidR="008810C9" w:rsidRDefault="008810C9" w:rsidP="00BE2D91">
            <w:r w:rsidRPr="008810C9">
              <w:t>Detection of germline BRCA 1 or BRCA 2 mutation, in a patient with human epidermal growth factor-2 (HER2) negative metastatic breast cancer who have received prior chemotherapy with anthracycline and a taxane in either the adjuvant or metastatic setting. Hormone receptor positive patient must be refractory or inappropriate for treatment with endocrine therapy. Request for medical service is by a specialist or consultant physician to determine whether the eligibility criteria for olaparib under the Pharmaceutical Benefits Scheme (PBS) are fulfilled.</w:t>
            </w:r>
          </w:p>
          <w:p w14:paraId="3F05F086" w14:textId="1C7578B7" w:rsidR="008C3E5E" w:rsidRPr="00DE3D6C" w:rsidRDefault="00BE2D91" w:rsidP="00BE2D91">
            <w:pPr>
              <w:rPr>
                <w:vanish/>
                <w:color w:val="FF0000"/>
              </w:rPr>
            </w:pPr>
            <w:r w:rsidRPr="00BE2D91">
              <w:t>Maximum on</w:t>
            </w:r>
            <w:r w:rsidR="002421DA">
              <w:t>e</w:t>
            </w:r>
            <w:r w:rsidRPr="00BE2D91">
              <w:t xml:space="preserve"> test per lifetime</w:t>
            </w:r>
          </w:p>
          <w:p w14:paraId="61E90BDC" w14:textId="77777777" w:rsidR="008C3E5E" w:rsidRPr="00DE3D6C" w:rsidRDefault="008C3E5E" w:rsidP="00E364F7"/>
          <w:p w14:paraId="4478E631" w14:textId="4C5E5F3E" w:rsidR="008C3E5E" w:rsidRPr="00DE3D6C" w:rsidRDefault="008C3E5E" w:rsidP="00E364F7">
            <w:r w:rsidRPr="00DE3D6C">
              <w:t>Fee:</w:t>
            </w:r>
            <w:r w:rsidR="0081772D">
              <w:t xml:space="preserve"> </w:t>
            </w:r>
            <w:r w:rsidRPr="00DE3D6C">
              <w:t>$</w:t>
            </w:r>
            <w:r w:rsidR="00BE2D91">
              <w:t>1,200</w:t>
            </w:r>
          </w:p>
        </w:tc>
      </w:tr>
    </w:tbl>
    <w:p w14:paraId="40B00218" w14:textId="77777777" w:rsidR="00437EFF" w:rsidRDefault="00437EFF" w:rsidP="00B20BC1">
      <w:pPr>
        <w:pStyle w:val="EndNoteBibliography"/>
        <w:spacing w:after="0"/>
      </w:pPr>
    </w:p>
    <w:p w14:paraId="22304694" w14:textId="59D0DE97" w:rsidR="00757B9E" w:rsidRDefault="00184168" w:rsidP="00C9121D">
      <w:r>
        <w:t xml:space="preserve">The application sought either a new item number or an </w:t>
      </w:r>
      <w:r w:rsidR="00C9121D">
        <w:t>amendment</w:t>
      </w:r>
      <w:r>
        <w:t xml:space="preserve"> of Item </w:t>
      </w:r>
      <w:r w:rsidRPr="00184168">
        <w:t>73295</w:t>
      </w:r>
      <w:r>
        <w:t xml:space="preserve"> to include the proposed testing population. The creation of a new item will allow monitoring of utilisation for the proposed population. </w:t>
      </w:r>
    </w:p>
    <w:p w14:paraId="46568FE3" w14:textId="77777777" w:rsidR="00757B9E" w:rsidRDefault="00757B9E">
      <w:pPr>
        <w:rPr>
          <w:noProof/>
          <w:lang w:val="en-US"/>
        </w:rPr>
      </w:pPr>
      <w:r>
        <w:br w:type="page"/>
      </w:r>
    </w:p>
    <w:p w14:paraId="01DAD4FB" w14:textId="77777777" w:rsidR="00757B9E" w:rsidRPr="00757B9E" w:rsidRDefault="00757B9E" w:rsidP="00757B9E">
      <w:pPr>
        <w:keepNext/>
        <w:keepLines/>
        <w:spacing w:before="120" w:after="120" w:line="240" w:lineRule="auto"/>
        <w:jc w:val="both"/>
        <w:outlineLvl w:val="1"/>
        <w:rPr>
          <w:rFonts w:eastAsia="MS Gothic"/>
          <w:b/>
          <w:bCs/>
          <w:i/>
          <w:color w:val="548DD4"/>
          <w:szCs w:val="26"/>
        </w:rPr>
      </w:pPr>
      <w:r w:rsidRPr="00757B9E">
        <w:rPr>
          <w:rFonts w:eastAsia="MS Gothic"/>
          <w:b/>
          <w:bCs/>
          <w:i/>
          <w:color w:val="548DD4"/>
          <w:szCs w:val="26"/>
        </w:rPr>
        <w:lastRenderedPageBreak/>
        <w:t>Appendices</w:t>
      </w:r>
    </w:p>
    <w:p w14:paraId="432948AC" w14:textId="172B42C2" w:rsidR="00757B9E" w:rsidRPr="00757B9E" w:rsidRDefault="00757B9E" w:rsidP="00757B9E">
      <w:r w:rsidRPr="00757B9E">
        <w:rPr>
          <w:b/>
        </w:rPr>
        <w:t xml:space="preserve">Appendix A: TNM Classification of </w:t>
      </w:r>
      <w:r>
        <w:rPr>
          <w:b/>
        </w:rPr>
        <w:t>breast cancer</w:t>
      </w:r>
      <w:r w:rsidRPr="00757B9E">
        <w:rPr>
          <w:b/>
        </w:rPr>
        <w:t xml:space="preserve"> (abridged)</w:t>
      </w:r>
    </w:p>
    <w:tbl>
      <w:tblPr>
        <w:tblStyle w:val="TableGrid"/>
        <w:tblW w:w="0" w:type="auto"/>
        <w:tblLook w:val="04A0" w:firstRow="1" w:lastRow="0" w:firstColumn="1" w:lastColumn="0" w:noHBand="0" w:noVBand="1"/>
        <w:tblCaption w:val="TNM Classification of breast cancer"/>
        <w:tblDescription w:val="This table shows how breast cancer is classified based the the size of the tumour, infiltration of lymph nodes and the presence of metastases. "/>
      </w:tblPr>
      <w:tblGrid>
        <w:gridCol w:w="1242"/>
        <w:gridCol w:w="8000"/>
      </w:tblGrid>
      <w:tr w:rsidR="00757B9E" w14:paraId="04721354" w14:textId="77777777" w:rsidTr="00D96BDA">
        <w:trPr>
          <w:tblHeader/>
        </w:trPr>
        <w:tc>
          <w:tcPr>
            <w:tcW w:w="1242" w:type="dxa"/>
          </w:tcPr>
          <w:p w14:paraId="43CC5CDC" w14:textId="77777777" w:rsidR="00757B9E" w:rsidRPr="00757B9E" w:rsidRDefault="00757B9E" w:rsidP="00757B9E">
            <w:pPr>
              <w:spacing w:line="276" w:lineRule="auto"/>
              <w:rPr>
                <w:b/>
              </w:rPr>
            </w:pPr>
            <w:r w:rsidRPr="00757B9E">
              <w:rPr>
                <w:b/>
              </w:rPr>
              <w:t>Parameter</w:t>
            </w:r>
          </w:p>
        </w:tc>
        <w:tc>
          <w:tcPr>
            <w:tcW w:w="8000" w:type="dxa"/>
          </w:tcPr>
          <w:p w14:paraId="12132B55" w14:textId="77777777" w:rsidR="00757B9E" w:rsidRPr="00757B9E" w:rsidRDefault="00757B9E" w:rsidP="00757B9E">
            <w:pPr>
              <w:spacing w:line="276" w:lineRule="auto"/>
              <w:rPr>
                <w:b/>
              </w:rPr>
            </w:pPr>
            <w:r w:rsidRPr="00757B9E">
              <w:rPr>
                <w:b/>
              </w:rPr>
              <w:t>Description</w:t>
            </w:r>
          </w:p>
        </w:tc>
      </w:tr>
      <w:tr w:rsidR="00757B9E" w14:paraId="23343B20" w14:textId="77777777" w:rsidTr="00D96BDA">
        <w:tc>
          <w:tcPr>
            <w:tcW w:w="1242" w:type="dxa"/>
          </w:tcPr>
          <w:p w14:paraId="275C40E1" w14:textId="77777777" w:rsidR="00757B9E" w:rsidRPr="00757B9E" w:rsidRDefault="00757B9E" w:rsidP="009E4EA7">
            <w:pPr>
              <w:spacing w:line="276" w:lineRule="auto"/>
              <w:jc w:val="center"/>
              <w:rPr>
                <w:b/>
              </w:rPr>
            </w:pPr>
            <w:r w:rsidRPr="00757B9E">
              <w:rPr>
                <w:b/>
              </w:rPr>
              <w:t>T</w:t>
            </w:r>
          </w:p>
        </w:tc>
        <w:tc>
          <w:tcPr>
            <w:tcW w:w="8000" w:type="dxa"/>
          </w:tcPr>
          <w:p w14:paraId="1931B688" w14:textId="77777777" w:rsidR="00757B9E" w:rsidRPr="00757B9E" w:rsidRDefault="00757B9E" w:rsidP="00757B9E">
            <w:pPr>
              <w:spacing w:line="276" w:lineRule="auto"/>
              <w:rPr>
                <w:b/>
              </w:rPr>
            </w:pPr>
            <w:r w:rsidRPr="00757B9E">
              <w:rPr>
                <w:b/>
              </w:rPr>
              <w:t>Primary tumour</w:t>
            </w:r>
          </w:p>
        </w:tc>
      </w:tr>
      <w:tr w:rsidR="00757B9E" w14:paraId="3632EBC5" w14:textId="77777777" w:rsidTr="00D96BDA">
        <w:tc>
          <w:tcPr>
            <w:tcW w:w="1242" w:type="dxa"/>
          </w:tcPr>
          <w:p w14:paraId="40C8E568" w14:textId="35016049" w:rsidR="00757B9E" w:rsidRDefault="00757B9E" w:rsidP="00757B9E">
            <w:pPr>
              <w:spacing w:line="276" w:lineRule="auto"/>
              <w:jc w:val="center"/>
            </w:pPr>
            <w:r>
              <w:t>Tx</w:t>
            </w:r>
          </w:p>
        </w:tc>
        <w:tc>
          <w:tcPr>
            <w:tcW w:w="8000" w:type="dxa"/>
          </w:tcPr>
          <w:p w14:paraId="76159CF2" w14:textId="576B9ABB" w:rsidR="00757B9E" w:rsidRDefault="00757B9E" w:rsidP="00757B9E">
            <w:r>
              <w:t>Primary tumour cannot be assessed</w:t>
            </w:r>
          </w:p>
        </w:tc>
      </w:tr>
      <w:tr w:rsidR="00757B9E" w14:paraId="64B3F792" w14:textId="77777777" w:rsidTr="00D96BDA">
        <w:tc>
          <w:tcPr>
            <w:tcW w:w="1242" w:type="dxa"/>
          </w:tcPr>
          <w:p w14:paraId="30799A51" w14:textId="4FB9F45C" w:rsidR="00757B9E" w:rsidRDefault="00757B9E" w:rsidP="00757B9E">
            <w:pPr>
              <w:spacing w:line="276" w:lineRule="auto"/>
              <w:jc w:val="center"/>
            </w:pPr>
            <w:r>
              <w:t>T0</w:t>
            </w:r>
          </w:p>
        </w:tc>
        <w:tc>
          <w:tcPr>
            <w:tcW w:w="8000" w:type="dxa"/>
          </w:tcPr>
          <w:p w14:paraId="4421EDFE" w14:textId="7745E6F3" w:rsidR="00757B9E" w:rsidRDefault="00757B9E" w:rsidP="00757B9E">
            <w:r>
              <w:t>No evidence of primary tumour</w:t>
            </w:r>
          </w:p>
        </w:tc>
      </w:tr>
      <w:tr w:rsidR="00757B9E" w14:paraId="377DE343" w14:textId="77777777" w:rsidTr="00D96BDA">
        <w:tc>
          <w:tcPr>
            <w:tcW w:w="1242" w:type="dxa"/>
          </w:tcPr>
          <w:p w14:paraId="611EB3F0" w14:textId="7762A031" w:rsidR="00757B9E" w:rsidRDefault="00757B9E" w:rsidP="00757B9E">
            <w:pPr>
              <w:spacing w:line="276" w:lineRule="auto"/>
              <w:jc w:val="center"/>
            </w:pPr>
            <w:r>
              <w:t>Tis</w:t>
            </w:r>
          </w:p>
        </w:tc>
        <w:tc>
          <w:tcPr>
            <w:tcW w:w="8000" w:type="dxa"/>
          </w:tcPr>
          <w:p w14:paraId="71E9F58C" w14:textId="79EC6F9E" w:rsidR="00757B9E" w:rsidRDefault="00757B9E" w:rsidP="00757B9E">
            <w:r>
              <w:t>Carcinoma in situ</w:t>
            </w:r>
          </w:p>
        </w:tc>
      </w:tr>
      <w:tr w:rsidR="00757B9E" w14:paraId="654E6191" w14:textId="77777777" w:rsidTr="00D96BDA">
        <w:tc>
          <w:tcPr>
            <w:tcW w:w="1242" w:type="dxa"/>
          </w:tcPr>
          <w:p w14:paraId="1613F4F3" w14:textId="4485F86B" w:rsidR="00757B9E" w:rsidRDefault="009E4EA7" w:rsidP="00757B9E">
            <w:pPr>
              <w:jc w:val="center"/>
            </w:pPr>
            <w:r>
              <w:t>T1</w:t>
            </w:r>
          </w:p>
        </w:tc>
        <w:tc>
          <w:tcPr>
            <w:tcW w:w="8000" w:type="dxa"/>
          </w:tcPr>
          <w:p w14:paraId="16A8D05E" w14:textId="1A741C28" w:rsidR="00757B9E" w:rsidRDefault="009E4EA7" w:rsidP="00757B9E">
            <w:r>
              <w:t>Tumour ≤ 20 mm or less in greatest dimension</w:t>
            </w:r>
          </w:p>
        </w:tc>
      </w:tr>
      <w:tr w:rsidR="00757B9E" w14:paraId="35CE2237" w14:textId="77777777" w:rsidTr="00D96BDA">
        <w:tc>
          <w:tcPr>
            <w:tcW w:w="1242" w:type="dxa"/>
          </w:tcPr>
          <w:p w14:paraId="43333138" w14:textId="7368FD06" w:rsidR="00757B9E" w:rsidRDefault="009E4EA7" w:rsidP="009E4EA7">
            <w:pPr>
              <w:jc w:val="center"/>
            </w:pPr>
            <w:r>
              <w:t>T2</w:t>
            </w:r>
          </w:p>
        </w:tc>
        <w:tc>
          <w:tcPr>
            <w:tcW w:w="8000" w:type="dxa"/>
          </w:tcPr>
          <w:p w14:paraId="1DF40770" w14:textId="367745A4" w:rsidR="00757B9E" w:rsidRDefault="009E4EA7" w:rsidP="009E4EA7">
            <w:r>
              <w:t>Tumour &gt; 20 mm but ≤50 mm in greatest dimension</w:t>
            </w:r>
          </w:p>
        </w:tc>
      </w:tr>
      <w:tr w:rsidR="00757B9E" w14:paraId="1B1BC81D" w14:textId="77777777" w:rsidTr="00D96BDA">
        <w:tc>
          <w:tcPr>
            <w:tcW w:w="1242" w:type="dxa"/>
          </w:tcPr>
          <w:p w14:paraId="5F07489E" w14:textId="1DBFCEDC" w:rsidR="00757B9E" w:rsidRDefault="009E4EA7" w:rsidP="009E4EA7">
            <w:pPr>
              <w:jc w:val="center"/>
            </w:pPr>
            <w:r>
              <w:t>T3</w:t>
            </w:r>
          </w:p>
        </w:tc>
        <w:tc>
          <w:tcPr>
            <w:tcW w:w="8000" w:type="dxa"/>
          </w:tcPr>
          <w:p w14:paraId="3579C232" w14:textId="0CF7266C" w:rsidR="00757B9E" w:rsidRDefault="009E4EA7" w:rsidP="009E4EA7">
            <w:r>
              <w:t>Tumour &gt; 50 mm in greatest dimension</w:t>
            </w:r>
          </w:p>
        </w:tc>
      </w:tr>
      <w:tr w:rsidR="00757B9E" w14:paraId="0D49AAA9" w14:textId="77777777" w:rsidTr="00D96BDA">
        <w:tc>
          <w:tcPr>
            <w:tcW w:w="1242" w:type="dxa"/>
          </w:tcPr>
          <w:p w14:paraId="0942C2DC" w14:textId="626F952D" w:rsidR="00757B9E" w:rsidRDefault="009E4EA7" w:rsidP="009E4EA7">
            <w:pPr>
              <w:jc w:val="center"/>
            </w:pPr>
            <w:r>
              <w:t>T4</w:t>
            </w:r>
          </w:p>
        </w:tc>
        <w:tc>
          <w:tcPr>
            <w:tcW w:w="8000" w:type="dxa"/>
          </w:tcPr>
          <w:p w14:paraId="613A1BCE" w14:textId="47F75374" w:rsidR="00757B9E" w:rsidRDefault="009E4EA7" w:rsidP="00757B9E">
            <w:r w:rsidRPr="009E4EA7">
              <w:t>Tumour of any size with direct extension to the chest wall and/or to the skin (ulceration or skin nodules).</w:t>
            </w:r>
          </w:p>
        </w:tc>
      </w:tr>
      <w:tr w:rsidR="00757B9E" w14:paraId="15AA9059" w14:textId="77777777" w:rsidTr="00D96BDA">
        <w:tc>
          <w:tcPr>
            <w:tcW w:w="1242" w:type="dxa"/>
          </w:tcPr>
          <w:p w14:paraId="04A566F1" w14:textId="76496693" w:rsidR="00757B9E" w:rsidRPr="009E4EA7" w:rsidRDefault="009E4EA7" w:rsidP="009E4EA7">
            <w:pPr>
              <w:jc w:val="center"/>
              <w:rPr>
                <w:b/>
              </w:rPr>
            </w:pPr>
            <w:r w:rsidRPr="009E4EA7">
              <w:rPr>
                <w:b/>
              </w:rPr>
              <w:t>N</w:t>
            </w:r>
          </w:p>
        </w:tc>
        <w:tc>
          <w:tcPr>
            <w:tcW w:w="8000" w:type="dxa"/>
          </w:tcPr>
          <w:p w14:paraId="586AD642" w14:textId="78F102A5" w:rsidR="00757B9E" w:rsidRPr="009E4EA7" w:rsidRDefault="009E4EA7" w:rsidP="00757B9E">
            <w:pPr>
              <w:rPr>
                <w:b/>
              </w:rPr>
            </w:pPr>
            <w:r w:rsidRPr="009E4EA7">
              <w:rPr>
                <w:b/>
              </w:rPr>
              <w:t>Regional lymph nodes</w:t>
            </w:r>
          </w:p>
        </w:tc>
      </w:tr>
      <w:tr w:rsidR="009E4EA7" w14:paraId="60B02663" w14:textId="77777777" w:rsidTr="00D96BDA">
        <w:tc>
          <w:tcPr>
            <w:tcW w:w="1242" w:type="dxa"/>
          </w:tcPr>
          <w:p w14:paraId="10391D2D" w14:textId="60BD9C13" w:rsidR="009E4EA7" w:rsidRDefault="009E4EA7" w:rsidP="003050DC">
            <w:pPr>
              <w:jc w:val="center"/>
            </w:pPr>
            <w:r>
              <w:t>Nx</w:t>
            </w:r>
          </w:p>
        </w:tc>
        <w:tc>
          <w:tcPr>
            <w:tcW w:w="8000" w:type="dxa"/>
          </w:tcPr>
          <w:p w14:paraId="7A210B01" w14:textId="0BAA216B" w:rsidR="009E4EA7" w:rsidRDefault="009E4EA7" w:rsidP="00757B9E">
            <w:r>
              <w:t>Regional lymph nodes cannot be assessed</w:t>
            </w:r>
          </w:p>
        </w:tc>
      </w:tr>
      <w:tr w:rsidR="009E4EA7" w14:paraId="6AEB5E44" w14:textId="77777777" w:rsidTr="00D96BDA">
        <w:tc>
          <w:tcPr>
            <w:tcW w:w="1242" w:type="dxa"/>
          </w:tcPr>
          <w:p w14:paraId="4DA28155" w14:textId="18D0B860" w:rsidR="009E4EA7" w:rsidRDefault="009E4EA7" w:rsidP="003050DC">
            <w:pPr>
              <w:jc w:val="center"/>
            </w:pPr>
            <w:r>
              <w:t>N0</w:t>
            </w:r>
          </w:p>
        </w:tc>
        <w:tc>
          <w:tcPr>
            <w:tcW w:w="8000" w:type="dxa"/>
          </w:tcPr>
          <w:p w14:paraId="6E4868DA" w14:textId="2F7B1386" w:rsidR="009E4EA7" w:rsidRDefault="009E4EA7" w:rsidP="00757B9E">
            <w:r>
              <w:t>No regional lymph node metastasis</w:t>
            </w:r>
          </w:p>
        </w:tc>
      </w:tr>
      <w:tr w:rsidR="00757B9E" w14:paraId="559FADDB" w14:textId="77777777" w:rsidTr="00D96BDA">
        <w:tc>
          <w:tcPr>
            <w:tcW w:w="1242" w:type="dxa"/>
          </w:tcPr>
          <w:p w14:paraId="542DC63D" w14:textId="50FF6DD9" w:rsidR="00757B9E" w:rsidRDefault="009E4EA7" w:rsidP="003050DC">
            <w:pPr>
              <w:jc w:val="center"/>
            </w:pPr>
            <w:r>
              <w:t>N1</w:t>
            </w:r>
          </w:p>
        </w:tc>
        <w:tc>
          <w:tcPr>
            <w:tcW w:w="8000" w:type="dxa"/>
          </w:tcPr>
          <w:p w14:paraId="7B1AFE6E" w14:textId="1AA08EC7" w:rsidR="00757B9E" w:rsidRDefault="009E4EA7" w:rsidP="00757B9E">
            <w:r w:rsidRPr="009E4EA7">
              <w:t>Metastases to movable ipsilateral level I, II axillary lymph node(s)</w:t>
            </w:r>
          </w:p>
        </w:tc>
      </w:tr>
      <w:tr w:rsidR="00757B9E" w14:paraId="33E400B7" w14:textId="77777777" w:rsidTr="00D96BDA">
        <w:tc>
          <w:tcPr>
            <w:tcW w:w="1242" w:type="dxa"/>
          </w:tcPr>
          <w:p w14:paraId="1E272BD1" w14:textId="1C9234F2" w:rsidR="00757B9E" w:rsidRDefault="00757B9E" w:rsidP="003050DC">
            <w:pPr>
              <w:spacing w:line="276" w:lineRule="auto"/>
              <w:jc w:val="center"/>
            </w:pPr>
            <w:r>
              <w:t>N</w:t>
            </w:r>
            <w:r w:rsidR="009E4EA7">
              <w:t>2</w:t>
            </w:r>
          </w:p>
        </w:tc>
        <w:tc>
          <w:tcPr>
            <w:tcW w:w="8000" w:type="dxa"/>
          </w:tcPr>
          <w:p w14:paraId="5FC8C2BF" w14:textId="7D4D502A" w:rsidR="00757B9E" w:rsidRDefault="009E4EA7" w:rsidP="009E4EA7">
            <w:r>
              <w:t>Metastases in ipsilateral level I, II axillary lymph nodes that are clinically fixed or matted; or in clinical detected</w:t>
            </w:r>
            <w:r>
              <w:rPr>
                <w:vertAlign w:val="superscript"/>
              </w:rPr>
              <w:t>a</w:t>
            </w:r>
            <w:r>
              <w:t xml:space="preserve"> ipsilateral internal mammary nodes in the absence of clinically evident axillary lymph node metastases</w:t>
            </w:r>
          </w:p>
        </w:tc>
      </w:tr>
      <w:tr w:rsidR="009E4EA7" w14:paraId="24AE44DB" w14:textId="77777777" w:rsidTr="00D96BDA">
        <w:tc>
          <w:tcPr>
            <w:tcW w:w="1242" w:type="dxa"/>
          </w:tcPr>
          <w:p w14:paraId="5DE576CE" w14:textId="4C9445B2" w:rsidR="009E4EA7" w:rsidRDefault="009E4EA7" w:rsidP="003050DC">
            <w:pPr>
              <w:jc w:val="center"/>
            </w:pPr>
            <w:r>
              <w:t>N3</w:t>
            </w:r>
          </w:p>
        </w:tc>
        <w:tc>
          <w:tcPr>
            <w:tcW w:w="8000" w:type="dxa"/>
          </w:tcPr>
          <w:p w14:paraId="470BA463" w14:textId="044F87C4" w:rsidR="009E4EA7" w:rsidRDefault="009E4EA7" w:rsidP="003050DC">
            <w:r>
              <w:t xml:space="preserve">Metastases in ipsilateral infraclavicular (level III axillary) lymph node(s); </w:t>
            </w:r>
            <w:r w:rsidRPr="009E4EA7">
              <w:t>or in clinically detected</w:t>
            </w:r>
            <w:r>
              <w:rPr>
                <w:vertAlign w:val="superscript"/>
              </w:rPr>
              <w:t>a</w:t>
            </w:r>
            <w:r w:rsidRPr="009E4EA7">
              <w:t xml:space="preserve"> ipsilateral internal mammary lymph node(s) with clinically evident level I, II axillary lymph node</w:t>
            </w:r>
            <w:r w:rsidR="003050DC">
              <w:t xml:space="preserve"> metastases; or metastases in ipsilateral supraclavicular lymph node(s). </w:t>
            </w:r>
          </w:p>
        </w:tc>
      </w:tr>
      <w:tr w:rsidR="00757B9E" w14:paraId="64EA2721" w14:textId="77777777" w:rsidTr="00D96BDA">
        <w:tc>
          <w:tcPr>
            <w:tcW w:w="1242" w:type="dxa"/>
          </w:tcPr>
          <w:p w14:paraId="236590D8" w14:textId="77777777" w:rsidR="00757B9E" w:rsidRPr="003050DC" w:rsidRDefault="00757B9E" w:rsidP="003050DC">
            <w:pPr>
              <w:spacing w:line="276" w:lineRule="auto"/>
              <w:jc w:val="center"/>
              <w:rPr>
                <w:b/>
              </w:rPr>
            </w:pPr>
            <w:r w:rsidRPr="003050DC">
              <w:rPr>
                <w:b/>
              </w:rPr>
              <w:t>M</w:t>
            </w:r>
          </w:p>
        </w:tc>
        <w:tc>
          <w:tcPr>
            <w:tcW w:w="8000" w:type="dxa"/>
          </w:tcPr>
          <w:p w14:paraId="0A727B20" w14:textId="77777777" w:rsidR="00757B9E" w:rsidRPr="003050DC" w:rsidRDefault="00757B9E" w:rsidP="00757B9E">
            <w:pPr>
              <w:spacing w:line="276" w:lineRule="auto"/>
              <w:rPr>
                <w:b/>
              </w:rPr>
            </w:pPr>
            <w:r w:rsidRPr="003050DC">
              <w:rPr>
                <w:b/>
              </w:rPr>
              <w:t>Distant Metastasis</w:t>
            </w:r>
          </w:p>
        </w:tc>
      </w:tr>
      <w:tr w:rsidR="003050DC" w14:paraId="32C56E8D" w14:textId="77777777" w:rsidTr="00D96BDA">
        <w:tc>
          <w:tcPr>
            <w:tcW w:w="1242" w:type="dxa"/>
          </w:tcPr>
          <w:p w14:paraId="335BD673" w14:textId="68FD5828" w:rsidR="003050DC" w:rsidRPr="003050DC" w:rsidRDefault="003050DC" w:rsidP="003050DC">
            <w:pPr>
              <w:jc w:val="center"/>
              <w:rPr>
                <w:b/>
              </w:rPr>
            </w:pPr>
            <w:r>
              <w:rPr>
                <w:b/>
              </w:rPr>
              <w:t>M0</w:t>
            </w:r>
          </w:p>
        </w:tc>
        <w:tc>
          <w:tcPr>
            <w:tcW w:w="8000" w:type="dxa"/>
          </w:tcPr>
          <w:p w14:paraId="653EBC29" w14:textId="582828E4" w:rsidR="003050DC" w:rsidRPr="003050DC" w:rsidRDefault="003050DC" w:rsidP="00757B9E">
            <w:pPr>
              <w:rPr>
                <w:b/>
              </w:rPr>
            </w:pPr>
            <w:r>
              <w:t>No distant metastasis</w:t>
            </w:r>
          </w:p>
        </w:tc>
      </w:tr>
      <w:tr w:rsidR="003050DC" w14:paraId="4E90AA83" w14:textId="77777777" w:rsidTr="00D96BDA">
        <w:tc>
          <w:tcPr>
            <w:tcW w:w="1242" w:type="dxa"/>
          </w:tcPr>
          <w:p w14:paraId="0B90784C" w14:textId="1EEA48E5" w:rsidR="003050DC" w:rsidRDefault="003050DC" w:rsidP="003050DC">
            <w:pPr>
              <w:jc w:val="center"/>
              <w:rPr>
                <w:b/>
              </w:rPr>
            </w:pPr>
            <w:r>
              <w:rPr>
                <w:b/>
              </w:rPr>
              <w:t>M1</w:t>
            </w:r>
          </w:p>
        </w:tc>
        <w:tc>
          <w:tcPr>
            <w:tcW w:w="8000" w:type="dxa"/>
          </w:tcPr>
          <w:p w14:paraId="4063C530" w14:textId="132777AF" w:rsidR="003050DC" w:rsidRDefault="003050DC" w:rsidP="00757B9E">
            <w:r>
              <w:t>Distant metastasis</w:t>
            </w:r>
          </w:p>
        </w:tc>
      </w:tr>
    </w:tbl>
    <w:p w14:paraId="28732CDA" w14:textId="732F4C4C" w:rsidR="00664328" w:rsidRDefault="00664328" w:rsidP="00B20BC1">
      <w:pPr>
        <w:pStyle w:val="EndNoteBibliography"/>
        <w:spacing w:after="0"/>
      </w:pPr>
      <w:r>
        <w:t xml:space="preserve">Source: NCCN </w:t>
      </w:r>
      <w:r w:rsidRPr="00664328">
        <w:t>Invasive breast cancer guidelines (2017)</w:t>
      </w:r>
      <w:r w:rsidRPr="00664328">
        <w:fldChar w:fldCharType="begin"/>
      </w:r>
      <w:r w:rsidR="005305AC">
        <w:instrText xml:space="preserve"> ADDIN EN.CITE &lt;EndNote&gt;&lt;Cite&gt;&lt;Author&gt;National Comprehensive Cancer Network&lt;/Author&gt;&lt;Year&gt;2017&lt;/Year&gt;&lt;RecNum&gt;12&lt;/RecNum&gt;&lt;DisplayText&gt;[4]&lt;/DisplayText&gt;&lt;record&gt;&lt;rec-number&gt;12&lt;/rec-number&gt;&lt;foreign-keys&gt;&lt;key app="EN" db-id="aadaavff2002s7efdx25t0d9f9awrd0v0vxv" timestamp="1509061052"&gt;12&lt;/key&gt;&lt;/foreign-keys&gt;&lt;ref-type name="Web Page"&gt;12&lt;/ref-type&gt;&lt;contributors&gt;&lt;authors&gt;&lt;author&gt;National Comprehensive Cancer Network,&lt;/author&gt;&lt;/authors&gt;&lt;/contributors&gt;&lt;titles&gt;&lt;title&gt;Breast Cancer (Version 2.2017)&lt;/title&gt;&lt;/titles&gt;&lt;volume&gt;2017&lt;/volume&gt;&lt;number&gt;26 October&lt;/number&gt;&lt;dates&gt;&lt;year&gt;2017&lt;/year&gt;&lt;/dates&gt;&lt;urls&gt;&lt;related-urls&gt;&lt;url&gt;&lt;style face="underline" font="default" size="100%"&gt;https://www.nccn.org/professionals/physician_gls/f_guidelines.asp#breast&lt;/style&gt;&lt;/url&gt;&lt;/related-urls&gt;&lt;/urls&gt;&lt;custom1&gt;2017&lt;/custom1&gt;&lt;custom2&gt;26 October&lt;/custom2&gt;&lt;/record&gt;&lt;/Cite&gt;&lt;/EndNote&gt;</w:instrText>
      </w:r>
      <w:r w:rsidRPr="00664328">
        <w:fldChar w:fldCharType="separate"/>
      </w:r>
      <w:r w:rsidR="005305AC">
        <w:t>[4]</w:t>
      </w:r>
      <w:r w:rsidRPr="00664328">
        <w:fldChar w:fldCharType="end"/>
      </w:r>
    </w:p>
    <w:p w14:paraId="001953B1" w14:textId="7168DCE4" w:rsidR="00664328" w:rsidRPr="00664328" w:rsidRDefault="00664328" w:rsidP="00B20BC1">
      <w:pPr>
        <w:pStyle w:val="EndNoteBibliography"/>
        <w:spacing w:after="0"/>
      </w:pPr>
      <w:r>
        <w:t xml:space="preserve">NCCN = </w:t>
      </w:r>
      <w:r w:rsidRPr="00664328">
        <w:t>National Comprehensive Cancer Network</w:t>
      </w:r>
      <w:r>
        <w:t>; TNM = tumour node metastases</w:t>
      </w:r>
    </w:p>
    <w:p w14:paraId="1ADCEAA4" w14:textId="48DCF228" w:rsidR="00184168" w:rsidRPr="009E4EA7" w:rsidRDefault="009E4EA7" w:rsidP="00B20BC1">
      <w:pPr>
        <w:pStyle w:val="EndNoteBibliography"/>
        <w:spacing w:after="0"/>
      </w:pPr>
      <w:r>
        <w:rPr>
          <w:vertAlign w:val="superscript"/>
        </w:rPr>
        <w:t xml:space="preserve">a </w:t>
      </w:r>
      <w:r w:rsidRPr="009E4EA7">
        <w:t xml:space="preserve">Clinically detected </w:t>
      </w:r>
      <w:r>
        <w:t xml:space="preserve">is defined as detected by imaging studies (excluding </w:t>
      </w:r>
      <w:r w:rsidRPr="009E4EA7">
        <w:t>lymphoscintigraphy) or by clinical examination and having characteristics highly suspicious for malignancy or a presumed pathologic macrometastasis based on</w:t>
      </w:r>
      <w:r>
        <w:t xml:space="preserve"> fine needle aspiration</w:t>
      </w:r>
    </w:p>
    <w:p w14:paraId="31106DE3" w14:textId="77777777" w:rsidR="00184168" w:rsidRDefault="00184168" w:rsidP="00B20BC1">
      <w:pPr>
        <w:pStyle w:val="EndNoteBibliography"/>
        <w:spacing w:after="0"/>
        <w:rPr>
          <w:u w:val="single"/>
        </w:rPr>
      </w:pPr>
    </w:p>
    <w:p w14:paraId="513C0868" w14:textId="77777777" w:rsidR="00664328" w:rsidRDefault="00664328">
      <w:pPr>
        <w:rPr>
          <w:u w:val="single"/>
        </w:rPr>
      </w:pPr>
      <w:r>
        <w:rPr>
          <w:u w:val="single"/>
        </w:rPr>
        <w:br w:type="page"/>
      </w:r>
    </w:p>
    <w:p w14:paraId="071B5155" w14:textId="302C8110" w:rsidR="00664328" w:rsidRDefault="00664328" w:rsidP="00664328">
      <w:pPr>
        <w:rPr>
          <w:b/>
        </w:rPr>
      </w:pPr>
      <w:r w:rsidRPr="00757B9E">
        <w:rPr>
          <w:b/>
        </w:rPr>
        <w:lastRenderedPageBreak/>
        <w:t xml:space="preserve">Appendix </w:t>
      </w:r>
      <w:r>
        <w:rPr>
          <w:b/>
        </w:rPr>
        <w:t>B</w:t>
      </w:r>
      <w:r w:rsidRPr="00757B9E">
        <w:rPr>
          <w:b/>
        </w:rPr>
        <w:t xml:space="preserve">: TNM </w:t>
      </w:r>
      <w:r>
        <w:rPr>
          <w:b/>
        </w:rPr>
        <w:t>staging groups for</w:t>
      </w:r>
      <w:r w:rsidRPr="00757B9E">
        <w:rPr>
          <w:b/>
        </w:rPr>
        <w:t xml:space="preserve"> </w:t>
      </w:r>
      <w:r>
        <w:rPr>
          <w:b/>
        </w:rPr>
        <w:t>breast cancer</w:t>
      </w:r>
      <w:r w:rsidRPr="00757B9E">
        <w:rPr>
          <w:b/>
        </w:rPr>
        <w:t xml:space="preserve"> (abridged)</w:t>
      </w:r>
    </w:p>
    <w:tbl>
      <w:tblPr>
        <w:tblStyle w:val="TableGrid"/>
        <w:tblW w:w="0" w:type="auto"/>
        <w:tblLook w:val="04A0" w:firstRow="1" w:lastRow="0" w:firstColumn="1" w:lastColumn="0" w:noHBand="0" w:noVBand="1"/>
        <w:tblCaption w:val="Appendix B: TNM staging groups for breast cancer (abridged)"/>
        <w:tblDescription w:val="The table presents the staging groups for breast cancer based on the tumour-node-metastases classification system. "/>
      </w:tblPr>
      <w:tblGrid>
        <w:gridCol w:w="2310"/>
        <w:gridCol w:w="2310"/>
        <w:gridCol w:w="2311"/>
        <w:gridCol w:w="2311"/>
      </w:tblGrid>
      <w:tr w:rsidR="00664328" w14:paraId="48D81B6D" w14:textId="77777777" w:rsidTr="00D96BDA">
        <w:trPr>
          <w:tblHeader/>
        </w:trPr>
        <w:tc>
          <w:tcPr>
            <w:tcW w:w="2310" w:type="dxa"/>
            <w:tcBorders>
              <w:bottom w:val="single" w:sz="4" w:space="0" w:color="auto"/>
              <w:right w:val="nil"/>
            </w:tcBorders>
          </w:tcPr>
          <w:p w14:paraId="12A8740B" w14:textId="3C335469" w:rsidR="00664328" w:rsidRPr="00664328" w:rsidRDefault="00664328" w:rsidP="00664328">
            <w:pPr>
              <w:rPr>
                <w:b/>
              </w:rPr>
            </w:pPr>
            <w:r w:rsidRPr="00664328">
              <w:rPr>
                <w:b/>
              </w:rPr>
              <w:t>Stage</w:t>
            </w:r>
          </w:p>
        </w:tc>
        <w:tc>
          <w:tcPr>
            <w:tcW w:w="2310" w:type="dxa"/>
            <w:tcBorders>
              <w:left w:val="nil"/>
              <w:bottom w:val="single" w:sz="4" w:space="0" w:color="auto"/>
              <w:right w:val="nil"/>
            </w:tcBorders>
          </w:tcPr>
          <w:p w14:paraId="63787F1E" w14:textId="183A05FB" w:rsidR="00664328" w:rsidRPr="00664328" w:rsidRDefault="00664328" w:rsidP="00664328">
            <w:pPr>
              <w:jc w:val="center"/>
              <w:rPr>
                <w:b/>
              </w:rPr>
            </w:pPr>
            <w:r w:rsidRPr="00664328">
              <w:rPr>
                <w:b/>
              </w:rPr>
              <w:t>Tumour</w:t>
            </w:r>
          </w:p>
        </w:tc>
        <w:tc>
          <w:tcPr>
            <w:tcW w:w="2311" w:type="dxa"/>
            <w:tcBorders>
              <w:left w:val="nil"/>
              <w:bottom w:val="single" w:sz="4" w:space="0" w:color="auto"/>
              <w:right w:val="nil"/>
            </w:tcBorders>
          </w:tcPr>
          <w:p w14:paraId="20B199C9" w14:textId="05042CC1" w:rsidR="00664328" w:rsidRPr="00664328" w:rsidRDefault="00664328" w:rsidP="00664328">
            <w:pPr>
              <w:jc w:val="center"/>
              <w:rPr>
                <w:b/>
              </w:rPr>
            </w:pPr>
            <w:r w:rsidRPr="00664328">
              <w:rPr>
                <w:b/>
              </w:rPr>
              <w:t>Node</w:t>
            </w:r>
          </w:p>
        </w:tc>
        <w:tc>
          <w:tcPr>
            <w:tcW w:w="2311" w:type="dxa"/>
            <w:tcBorders>
              <w:left w:val="nil"/>
              <w:bottom w:val="single" w:sz="4" w:space="0" w:color="auto"/>
            </w:tcBorders>
          </w:tcPr>
          <w:p w14:paraId="58657F79" w14:textId="3BF749E9" w:rsidR="00664328" w:rsidRPr="00664328" w:rsidRDefault="00664328" w:rsidP="00664328">
            <w:pPr>
              <w:jc w:val="center"/>
              <w:rPr>
                <w:b/>
              </w:rPr>
            </w:pPr>
            <w:r w:rsidRPr="00664328">
              <w:rPr>
                <w:b/>
              </w:rPr>
              <w:t>Metastases</w:t>
            </w:r>
          </w:p>
        </w:tc>
      </w:tr>
      <w:tr w:rsidR="00664328" w14:paraId="04BC853A" w14:textId="77777777" w:rsidTr="00622570">
        <w:tc>
          <w:tcPr>
            <w:tcW w:w="2310" w:type="dxa"/>
            <w:tcBorders>
              <w:bottom w:val="nil"/>
              <w:right w:val="nil"/>
            </w:tcBorders>
          </w:tcPr>
          <w:p w14:paraId="25A0EF9A" w14:textId="18DB4B49" w:rsidR="00664328" w:rsidRDefault="00664328" w:rsidP="00664328">
            <w:r>
              <w:t>Stage 0</w:t>
            </w:r>
          </w:p>
        </w:tc>
        <w:tc>
          <w:tcPr>
            <w:tcW w:w="2310" w:type="dxa"/>
            <w:tcBorders>
              <w:left w:val="nil"/>
              <w:bottom w:val="nil"/>
              <w:right w:val="nil"/>
            </w:tcBorders>
          </w:tcPr>
          <w:p w14:paraId="2A14B9F8" w14:textId="2FE3E89E" w:rsidR="00664328" w:rsidRDefault="00664328" w:rsidP="00664328">
            <w:pPr>
              <w:jc w:val="center"/>
            </w:pPr>
            <w:r>
              <w:t>Tis</w:t>
            </w:r>
          </w:p>
        </w:tc>
        <w:tc>
          <w:tcPr>
            <w:tcW w:w="2311" w:type="dxa"/>
            <w:tcBorders>
              <w:left w:val="nil"/>
              <w:bottom w:val="nil"/>
              <w:right w:val="nil"/>
            </w:tcBorders>
          </w:tcPr>
          <w:p w14:paraId="782F1C75" w14:textId="555FB89C" w:rsidR="00664328" w:rsidRDefault="00664328" w:rsidP="00664328">
            <w:pPr>
              <w:jc w:val="center"/>
            </w:pPr>
            <w:r>
              <w:t>N0</w:t>
            </w:r>
          </w:p>
        </w:tc>
        <w:tc>
          <w:tcPr>
            <w:tcW w:w="2311" w:type="dxa"/>
            <w:tcBorders>
              <w:left w:val="nil"/>
              <w:bottom w:val="nil"/>
            </w:tcBorders>
          </w:tcPr>
          <w:p w14:paraId="4263ABA4" w14:textId="543A0FE3" w:rsidR="00664328" w:rsidRDefault="00664328" w:rsidP="00664328">
            <w:pPr>
              <w:jc w:val="center"/>
            </w:pPr>
            <w:r>
              <w:t>M0</w:t>
            </w:r>
          </w:p>
        </w:tc>
      </w:tr>
      <w:tr w:rsidR="00664328" w14:paraId="2C69710C" w14:textId="77777777" w:rsidTr="00622570">
        <w:tc>
          <w:tcPr>
            <w:tcW w:w="2310" w:type="dxa"/>
            <w:tcBorders>
              <w:top w:val="nil"/>
              <w:bottom w:val="nil"/>
              <w:right w:val="nil"/>
            </w:tcBorders>
          </w:tcPr>
          <w:p w14:paraId="4F4FC2F5" w14:textId="406490CC" w:rsidR="00664328" w:rsidRDefault="00664328" w:rsidP="00664328">
            <w:r>
              <w:t>Stage IA</w:t>
            </w:r>
          </w:p>
        </w:tc>
        <w:tc>
          <w:tcPr>
            <w:tcW w:w="2310" w:type="dxa"/>
            <w:tcBorders>
              <w:top w:val="nil"/>
              <w:left w:val="nil"/>
              <w:bottom w:val="nil"/>
              <w:right w:val="nil"/>
            </w:tcBorders>
          </w:tcPr>
          <w:p w14:paraId="41F71662" w14:textId="6D13BDD2" w:rsidR="00664328" w:rsidRDefault="00664328" w:rsidP="00664328">
            <w:pPr>
              <w:jc w:val="center"/>
            </w:pPr>
            <w:r>
              <w:t>T1</w:t>
            </w:r>
          </w:p>
        </w:tc>
        <w:tc>
          <w:tcPr>
            <w:tcW w:w="2311" w:type="dxa"/>
            <w:tcBorders>
              <w:top w:val="nil"/>
              <w:left w:val="nil"/>
              <w:bottom w:val="nil"/>
              <w:right w:val="nil"/>
            </w:tcBorders>
          </w:tcPr>
          <w:p w14:paraId="3F227E3A" w14:textId="296607B8" w:rsidR="00664328" w:rsidRDefault="00664328" w:rsidP="00664328">
            <w:pPr>
              <w:jc w:val="center"/>
            </w:pPr>
            <w:r>
              <w:t>N0</w:t>
            </w:r>
          </w:p>
        </w:tc>
        <w:tc>
          <w:tcPr>
            <w:tcW w:w="2311" w:type="dxa"/>
            <w:tcBorders>
              <w:top w:val="nil"/>
              <w:left w:val="nil"/>
              <w:bottom w:val="nil"/>
            </w:tcBorders>
          </w:tcPr>
          <w:p w14:paraId="29513BA2" w14:textId="2ADDC7C3" w:rsidR="00664328" w:rsidRDefault="00664328" w:rsidP="00664328">
            <w:pPr>
              <w:jc w:val="center"/>
            </w:pPr>
            <w:r>
              <w:t>M0</w:t>
            </w:r>
          </w:p>
        </w:tc>
      </w:tr>
      <w:tr w:rsidR="00664328" w14:paraId="70891322" w14:textId="77777777" w:rsidTr="00622570">
        <w:tc>
          <w:tcPr>
            <w:tcW w:w="2310" w:type="dxa"/>
            <w:tcBorders>
              <w:top w:val="nil"/>
              <w:bottom w:val="nil"/>
              <w:right w:val="nil"/>
            </w:tcBorders>
          </w:tcPr>
          <w:p w14:paraId="64229FDD" w14:textId="4A42DD02" w:rsidR="00664328" w:rsidRDefault="00664328" w:rsidP="00664328">
            <w:r>
              <w:t>Stage IB</w:t>
            </w:r>
          </w:p>
        </w:tc>
        <w:tc>
          <w:tcPr>
            <w:tcW w:w="2310" w:type="dxa"/>
            <w:tcBorders>
              <w:top w:val="nil"/>
              <w:left w:val="nil"/>
              <w:bottom w:val="nil"/>
              <w:right w:val="nil"/>
            </w:tcBorders>
          </w:tcPr>
          <w:p w14:paraId="1F5BDE91" w14:textId="0225744A" w:rsidR="00664328" w:rsidRDefault="00664328" w:rsidP="00664328">
            <w:pPr>
              <w:jc w:val="center"/>
            </w:pPr>
            <w:r>
              <w:t>T0</w:t>
            </w:r>
          </w:p>
        </w:tc>
        <w:tc>
          <w:tcPr>
            <w:tcW w:w="2311" w:type="dxa"/>
            <w:tcBorders>
              <w:top w:val="nil"/>
              <w:left w:val="nil"/>
              <w:bottom w:val="nil"/>
              <w:right w:val="nil"/>
            </w:tcBorders>
          </w:tcPr>
          <w:p w14:paraId="22762F21" w14:textId="04DFA706" w:rsidR="00664328" w:rsidRDefault="00622570" w:rsidP="00622570">
            <w:pPr>
              <w:jc w:val="center"/>
            </w:pPr>
            <w:r>
              <w:t>N1</w:t>
            </w:r>
            <w:r>
              <w:rPr>
                <w:vertAlign w:val="superscript"/>
              </w:rPr>
              <w:t>a</w:t>
            </w:r>
          </w:p>
        </w:tc>
        <w:tc>
          <w:tcPr>
            <w:tcW w:w="2311" w:type="dxa"/>
            <w:tcBorders>
              <w:top w:val="nil"/>
              <w:left w:val="nil"/>
              <w:bottom w:val="nil"/>
            </w:tcBorders>
          </w:tcPr>
          <w:p w14:paraId="2AFABF49" w14:textId="19454CBF" w:rsidR="00664328" w:rsidRDefault="00664328" w:rsidP="00664328">
            <w:pPr>
              <w:jc w:val="center"/>
            </w:pPr>
            <w:r>
              <w:t>M0</w:t>
            </w:r>
          </w:p>
        </w:tc>
      </w:tr>
      <w:tr w:rsidR="00664328" w14:paraId="7E6309EB" w14:textId="77777777" w:rsidTr="00622570">
        <w:tc>
          <w:tcPr>
            <w:tcW w:w="2310" w:type="dxa"/>
            <w:tcBorders>
              <w:top w:val="nil"/>
              <w:bottom w:val="nil"/>
              <w:right w:val="nil"/>
            </w:tcBorders>
          </w:tcPr>
          <w:p w14:paraId="55AFE15B" w14:textId="77777777" w:rsidR="00664328" w:rsidRDefault="00664328" w:rsidP="00664328"/>
        </w:tc>
        <w:tc>
          <w:tcPr>
            <w:tcW w:w="2310" w:type="dxa"/>
            <w:tcBorders>
              <w:top w:val="nil"/>
              <w:left w:val="nil"/>
              <w:bottom w:val="nil"/>
              <w:right w:val="nil"/>
            </w:tcBorders>
          </w:tcPr>
          <w:p w14:paraId="57655060" w14:textId="4A11AD91" w:rsidR="00664328" w:rsidRDefault="00622570" w:rsidP="00664328">
            <w:pPr>
              <w:jc w:val="center"/>
            </w:pPr>
            <w:r>
              <w:t>T1</w:t>
            </w:r>
          </w:p>
        </w:tc>
        <w:tc>
          <w:tcPr>
            <w:tcW w:w="2311" w:type="dxa"/>
            <w:tcBorders>
              <w:top w:val="nil"/>
              <w:left w:val="nil"/>
              <w:bottom w:val="nil"/>
              <w:right w:val="nil"/>
            </w:tcBorders>
          </w:tcPr>
          <w:p w14:paraId="64C9576D" w14:textId="01E34292" w:rsidR="00664328" w:rsidRDefault="00622570" w:rsidP="00664328">
            <w:pPr>
              <w:jc w:val="center"/>
            </w:pPr>
            <w:r>
              <w:t>N1</w:t>
            </w:r>
            <w:r>
              <w:rPr>
                <w:vertAlign w:val="superscript"/>
              </w:rPr>
              <w:t>a</w:t>
            </w:r>
          </w:p>
        </w:tc>
        <w:tc>
          <w:tcPr>
            <w:tcW w:w="2311" w:type="dxa"/>
            <w:tcBorders>
              <w:top w:val="nil"/>
              <w:left w:val="nil"/>
              <w:bottom w:val="nil"/>
            </w:tcBorders>
          </w:tcPr>
          <w:p w14:paraId="1B2BE7A9" w14:textId="129E0B1D" w:rsidR="00664328" w:rsidRDefault="00664328" w:rsidP="00664328">
            <w:pPr>
              <w:jc w:val="center"/>
            </w:pPr>
            <w:r>
              <w:t>M0</w:t>
            </w:r>
          </w:p>
        </w:tc>
      </w:tr>
      <w:tr w:rsidR="00664328" w14:paraId="58ADD99F" w14:textId="77777777" w:rsidTr="00622570">
        <w:tc>
          <w:tcPr>
            <w:tcW w:w="2310" w:type="dxa"/>
            <w:tcBorders>
              <w:top w:val="nil"/>
              <w:bottom w:val="nil"/>
              <w:right w:val="nil"/>
            </w:tcBorders>
          </w:tcPr>
          <w:p w14:paraId="3880802C" w14:textId="109C04E1" w:rsidR="00664328" w:rsidRDefault="00622570" w:rsidP="00664328">
            <w:r>
              <w:t>Stage IIA</w:t>
            </w:r>
          </w:p>
        </w:tc>
        <w:tc>
          <w:tcPr>
            <w:tcW w:w="2310" w:type="dxa"/>
            <w:tcBorders>
              <w:top w:val="nil"/>
              <w:left w:val="nil"/>
              <w:bottom w:val="nil"/>
              <w:right w:val="nil"/>
            </w:tcBorders>
          </w:tcPr>
          <w:p w14:paraId="34C1DEF1" w14:textId="57CBE82D" w:rsidR="00664328" w:rsidRDefault="00622570" w:rsidP="00664328">
            <w:pPr>
              <w:jc w:val="center"/>
            </w:pPr>
            <w:r>
              <w:t>T0</w:t>
            </w:r>
          </w:p>
        </w:tc>
        <w:tc>
          <w:tcPr>
            <w:tcW w:w="2311" w:type="dxa"/>
            <w:tcBorders>
              <w:top w:val="nil"/>
              <w:left w:val="nil"/>
              <w:bottom w:val="nil"/>
              <w:right w:val="nil"/>
            </w:tcBorders>
          </w:tcPr>
          <w:p w14:paraId="0C929DEB" w14:textId="25F29D4D" w:rsidR="00664328" w:rsidRDefault="00622570" w:rsidP="00664328">
            <w:pPr>
              <w:jc w:val="center"/>
            </w:pPr>
            <w:r>
              <w:t>N1</w:t>
            </w:r>
          </w:p>
        </w:tc>
        <w:tc>
          <w:tcPr>
            <w:tcW w:w="2311" w:type="dxa"/>
            <w:tcBorders>
              <w:top w:val="nil"/>
              <w:left w:val="nil"/>
              <w:bottom w:val="nil"/>
            </w:tcBorders>
          </w:tcPr>
          <w:p w14:paraId="6FC0F618" w14:textId="541D1533" w:rsidR="00664328" w:rsidRDefault="00664328" w:rsidP="00664328">
            <w:pPr>
              <w:jc w:val="center"/>
            </w:pPr>
            <w:r>
              <w:t>M0</w:t>
            </w:r>
          </w:p>
        </w:tc>
      </w:tr>
      <w:tr w:rsidR="00664328" w14:paraId="63F6AD12" w14:textId="77777777" w:rsidTr="00622570">
        <w:tc>
          <w:tcPr>
            <w:tcW w:w="2310" w:type="dxa"/>
            <w:tcBorders>
              <w:top w:val="nil"/>
              <w:bottom w:val="nil"/>
              <w:right w:val="nil"/>
            </w:tcBorders>
          </w:tcPr>
          <w:p w14:paraId="20829FFA" w14:textId="77777777" w:rsidR="00664328" w:rsidRDefault="00664328" w:rsidP="00664328"/>
        </w:tc>
        <w:tc>
          <w:tcPr>
            <w:tcW w:w="2310" w:type="dxa"/>
            <w:tcBorders>
              <w:top w:val="nil"/>
              <w:left w:val="nil"/>
              <w:bottom w:val="nil"/>
              <w:right w:val="nil"/>
            </w:tcBorders>
          </w:tcPr>
          <w:p w14:paraId="4E3FECEC" w14:textId="5B71ACCE" w:rsidR="00664328" w:rsidRDefault="00622570" w:rsidP="00664328">
            <w:pPr>
              <w:jc w:val="center"/>
            </w:pPr>
            <w:r>
              <w:t>T1</w:t>
            </w:r>
          </w:p>
        </w:tc>
        <w:tc>
          <w:tcPr>
            <w:tcW w:w="2311" w:type="dxa"/>
            <w:tcBorders>
              <w:top w:val="nil"/>
              <w:left w:val="nil"/>
              <w:bottom w:val="nil"/>
              <w:right w:val="nil"/>
            </w:tcBorders>
          </w:tcPr>
          <w:p w14:paraId="0570EEEF" w14:textId="6C26B7C9" w:rsidR="00664328" w:rsidRDefault="00622570" w:rsidP="00664328">
            <w:pPr>
              <w:jc w:val="center"/>
            </w:pPr>
            <w:r>
              <w:t>N1</w:t>
            </w:r>
          </w:p>
        </w:tc>
        <w:tc>
          <w:tcPr>
            <w:tcW w:w="2311" w:type="dxa"/>
            <w:tcBorders>
              <w:top w:val="nil"/>
              <w:left w:val="nil"/>
              <w:bottom w:val="nil"/>
            </w:tcBorders>
          </w:tcPr>
          <w:p w14:paraId="588AE817" w14:textId="7AC3322C" w:rsidR="00664328" w:rsidRDefault="00664328" w:rsidP="00664328">
            <w:pPr>
              <w:jc w:val="center"/>
            </w:pPr>
            <w:r>
              <w:t>M0</w:t>
            </w:r>
          </w:p>
        </w:tc>
      </w:tr>
      <w:tr w:rsidR="00664328" w14:paraId="4E12A43B" w14:textId="77777777" w:rsidTr="00622570">
        <w:tc>
          <w:tcPr>
            <w:tcW w:w="2310" w:type="dxa"/>
            <w:tcBorders>
              <w:top w:val="nil"/>
              <w:bottom w:val="nil"/>
              <w:right w:val="nil"/>
            </w:tcBorders>
          </w:tcPr>
          <w:p w14:paraId="095A68E7" w14:textId="24659115" w:rsidR="00664328" w:rsidRDefault="00622570" w:rsidP="00664328">
            <w:r>
              <w:t>Stage IIB</w:t>
            </w:r>
          </w:p>
        </w:tc>
        <w:tc>
          <w:tcPr>
            <w:tcW w:w="2310" w:type="dxa"/>
            <w:tcBorders>
              <w:top w:val="nil"/>
              <w:left w:val="nil"/>
              <w:bottom w:val="nil"/>
              <w:right w:val="nil"/>
            </w:tcBorders>
          </w:tcPr>
          <w:p w14:paraId="6C7725D4" w14:textId="1188F7DF" w:rsidR="00664328" w:rsidRDefault="00622570" w:rsidP="00664328">
            <w:pPr>
              <w:jc w:val="center"/>
            </w:pPr>
            <w:r>
              <w:t>T2</w:t>
            </w:r>
          </w:p>
        </w:tc>
        <w:tc>
          <w:tcPr>
            <w:tcW w:w="2311" w:type="dxa"/>
            <w:tcBorders>
              <w:top w:val="nil"/>
              <w:left w:val="nil"/>
              <w:bottom w:val="nil"/>
              <w:right w:val="nil"/>
            </w:tcBorders>
          </w:tcPr>
          <w:p w14:paraId="31F333E5" w14:textId="732D17DF" w:rsidR="00664328" w:rsidRDefault="00622570" w:rsidP="00664328">
            <w:pPr>
              <w:jc w:val="center"/>
            </w:pPr>
            <w:r>
              <w:t>N2</w:t>
            </w:r>
          </w:p>
        </w:tc>
        <w:tc>
          <w:tcPr>
            <w:tcW w:w="2311" w:type="dxa"/>
            <w:tcBorders>
              <w:top w:val="nil"/>
              <w:left w:val="nil"/>
              <w:bottom w:val="nil"/>
            </w:tcBorders>
          </w:tcPr>
          <w:p w14:paraId="5A1AB806" w14:textId="2D68AA5C" w:rsidR="00664328" w:rsidRDefault="00664328" w:rsidP="00664328">
            <w:pPr>
              <w:jc w:val="center"/>
            </w:pPr>
            <w:r>
              <w:t>M0</w:t>
            </w:r>
          </w:p>
        </w:tc>
      </w:tr>
      <w:tr w:rsidR="00664328" w14:paraId="17D805C9" w14:textId="77777777" w:rsidTr="00622570">
        <w:tc>
          <w:tcPr>
            <w:tcW w:w="2310" w:type="dxa"/>
            <w:tcBorders>
              <w:top w:val="nil"/>
              <w:bottom w:val="nil"/>
              <w:right w:val="nil"/>
            </w:tcBorders>
          </w:tcPr>
          <w:p w14:paraId="6EC6268E" w14:textId="77777777" w:rsidR="00664328" w:rsidRDefault="00664328" w:rsidP="00664328"/>
        </w:tc>
        <w:tc>
          <w:tcPr>
            <w:tcW w:w="2310" w:type="dxa"/>
            <w:tcBorders>
              <w:top w:val="nil"/>
              <w:left w:val="nil"/>
              <w:bottom w:val="nil"/>
              <w:right w:val="nil"/>
            </w:tcBorders>
          </w:tcPr>
          <w:p w14:paraId="42C201A2" w14:textId="451FCE2D" w:rsidR="00664328" w:rsidRDefault="00622570" w:rsidP="00664328">
            <w:pPr>
              <w:jc w:val="center"/>
            </w:pPr>
            <w:r>
              <w:t>T3</w:t>
            </w:r>
          </w:p>
        </w:tc>
        <w:tc>
          <w:tcPr>
            <w:tcW w:w="2311" w:type="dxa"/>
            <w:tcBorders>
              <w:top w:val="nil"/>
              <w:left w:val="nil"/>
              <w:bottom w:val="nil"/>
              <w:right w:val="nil"/>
            </w:tcBorders>
          </w:tcPr>
          <w:p w14:paraId="27C57AFF" w14:textId="3CFF25C8" w:rsidR="00664328" w:rsidRDefault="00622570" w:rsidP="00664328">
            <w:pPr>
              <w:jc w:val="center"/>
            </w:pPr>
            <w:r>
              <w:t>N0</w:t>
            </w:r>
          </w:p>
        </w:tc>
        <w:tc>
          <w:tcPr>
            <w:tcW w:w="2311" w:type="dxa"/>
            <w:tcBorders>
              <w:top w:val="nil"/>
              <w:left w:val="nil"/>
              <w:bottom w:val="nil"/>
            </w:tcBorders>
          </w:tcPr>
          <w:p w14:paraId="5E0C45A0" w14:textId="235C6650" w:rsidR="00664328" w:rsidRDefault="00664328" w:rsidP="00664328">
            <w:pPr>
              <w:jc w:val="center"/>
            </w:pPr>
            <w:r>
              <w:t>M0</w:t>
            </w:r>
          </w:p>
        </w:tc>
      </w:tr>
      <w:tr w:rsidR="00664328" w14:paraId="6B68A182" w14:textId="77777777" w:rsidTr="00622570">
        <w:tc>
          <w:tcPr>
            <w:tcW w:w="2310" w:type="dxa"/>
            <w:tcBorders>
              <w:top w:val="nil"/>
              <w:bottom w:val="nil"/>
              <w:right w:val="nil"/>
            </w:tcBorders>
          </w:tcPr>
          <w:p w14:paraId="3238CAB2" w14:textId="23594F1C" w:rsidR="00664328" w:rsidRDefault="00622570" w:rsidP="00664328">
            <w:r>
              <w:t>Stage IIIA</w:t>
            </w:r>
          </w:p>
        </w:tc>
        <w:tc>
          <w:tcPr>
            <w:tcW w:w="2310" w:type="dxa"/>
            <w:tcBorders>
              <w:top w:val="nil"/>
              <w:left w:val="nil"/>
              <w:bottom w:val="nil"/>
              <w:right w:val="nil"/>
            </w:tcBorders>
          </w:tcPr>
          <w:p w14:paraId="47C4D805" w14:textId="49BE3601" w:rsidR="00664328" w:rsidRDefault="00622570" w:rsidP="00622570">
            <w:pPr>
              <w:jc w:val="center"/>
            </w:pPr>
            <w:r>
              <w:t>T0</w:t>
            </w:r>
          </w:p>
        </w:tc>
        <w:tc>
          <w:tcPr>
            <w:tcW w:w="2311" w:type="dxa"/>
            <w:tcBorders>
              <w:top w:val="nil"/>
              <w:left w:val="nil"/>
              <w:bottom w:val="nil"/>
              <w:right w:val="nil"/>
            </w:tcBorders>
          </w:tcPr>
          <w:p w14:paraId="65A00AFC" w14:textId="2840CD66" w:rsidR="00664328" w:rsidRDefault="00622570" w:rsidP="00664328">
            <w:pPr>
              <w:jc w:val="center"/>
            </w:pPr>
            <w:r>
              <w:t>N2</w:t>
            </w:r>
          </w:p>
        </w:tc>
        <w:tc>
          <w:tcPr>
            <w:tcW w:w="2311" w:type="dxa"/>
            <w:tcBorders>
              <w:top w:val="nil"/>
              <w:left w:val="nil"/>
              <w:bottom w:val="nil"/>
            </w:tcBorders>
          </w:tcPr>
          <w:p w14:paraId="47D25737" w14:textId="2ACDCB34" w:rsidR="00664328" w:rsidRDefault="00664328" w:rsidP="00664328">
            <w:pPr>
              <w:jc w:val="center"/>
            </w:pPr>
            <w:r>
              <w:t>M0</w:t>
            </w:r>
          </w:p>
        </w:tc>
      </w:tr>
      <w:tr w:rsidR="00664328" w14:paraId="6017DD80" w14:textId="77777777" w:rsidTr="00622570">
        <w:tc>
          <w:tcPr>
            <w:tcW w:w="2310" w:type="dxa"/>
            <w:tcBorders>
              <w:top w:val="nil"/>
              <w:bottom w:val="nil"/>
              <w:right w:val="nil"/>
            </w:tcBorders>
          </w:tcPr>
          <w:p w14:paraId="3C636A0D" w14:textId="77777777" w:rsidR="00664328" w:rsidRDefault="00664328" w:rsidP="00664328"/>
        </w:tc>
        <w:tc>
          <w:tcPr>
            <w:tcW w:w="2310" w:type="dxa"/>
            <w:tcBorders>
              <w:top w:val="nil"/>
              <w:left w:val="nil"/>
              <w:bottom w:val="nil"/>
              <w:right w:val="nil"/>
            </w:tcBorders>
          </w:tcPr>
          <w:p w14:paraId="4CE84618" w14:textId="3E917B0A" w:rsidR="00664328" w:rsidRDefault="00622570" w:rsidP="00664328">
            <w:pPr>
              <w:jc w:val="center"/>
            </w:pPr>
            <w:r>
              <w:t>T1</w:t>
            </w:r>
          </w:p>
        </w:tc>
        <w:tc>
          <w:tcPr>
            <w:tcW w:w="2311" w:type="dxa"/>
            <w:tcBorders>
              <w:top w:val="nil"/>
              <w:left w:val="nil"/>
              <w:bottom w:val="nil"/>
              <w:right w:val="nil"/>
            </w:tcBorders>
          </w:tcPr>
          <w:p w14:paraId="05D5EA9A" w14:textId="64764A7C" w:rsidR="00664328" w:rsidRDefault="00622570" w:rsidP="00664328">
            <w:pPr>
              <w:jc w:val="center"/>
            </w:pPr>
            <w:r>
              <w:t>N2</w:t>
            </w:r>
          </w:p>
        </w:tc>
        <w:tc>
          <w:tcPr>
            <w:tcW w:w="2311" w:type="dxa"/>
            <w:tcBorders>
              <w:top w:val="nil"/>
              <w:left w:val="nil"/>
              <w:bottom w:val="nil"/>
            </w:tcBorders>
          </w:tcPr>
          <w:p w14:paraId="7A95CE4A" w14:textId="33F94FF3" w:rsidR="00664328" w:rsidRDefault="00664328" w:rsidP="00664328">
            <w:pPr>
              <w:jc w:val="center"/>
            </w:pPr>
            <w:r>
              <w:t>M0</w:t>
            </w:r>
          </w:p>
        </w:tc>
      </w:tr>
      <w:tr w:rsidR="00622570" w14:paraId="12CE4D67" w14:textId="77777777" w:rsidTr="00622570">
        <w:tc>
          <w:tcPr>
            <w:tcW w:w="2310" w:type="dxa"/>
            <w:tcBorders>
              <w:top w:val="nil"/>
              <w:bottom w:val="nil"/>
              <w:right w:val="nil"/>
            </w:tcBorders>
          </w:tcPr>
          <w:p w14:paraId="19CD3814" w14:textId="77777777" w:rsidR="00622570" w:rsidRDefault="00622570" w:rsidP="00622570"/>
        </w:tc>
        <w:tc>
          <w:tcPr>
            <w:tcW w:w="2310" w:type="dxa"/>
            <w:tcBorders>
              <w:top w:val="nil"/>
              <w:left w:val="nil"/>
              <w:bottom w:val="nil"/>
              <w:right w:val="nil"/>
            </w:tcBorders>
          </w:tcPr>
          <w:p w14:paraId="70ED2796" w14:textId="1C303B00" w:rsidR="00622570" w:rsidRDefault="00622570" w:rsidP="00622570">
            <w:pPr>
              <w:jc w:val="center"/>
            </w:pPr>
            <w:r>
              <w:t>T2</w:t>
            </w:r>
          </w:p>
        </w:tc>
        <w:tc>
          <w:tcPr>
            <w:tcW w:w="2311" w:type="dxa"/>
            <w:tcBorders>
              <w:top w:val="nil"/>
              <w:left w:val="nil"/>
              <w:bottom w:val="nil"/>
              <w:right w:val="nil"/>
            </w:tcBorders>
          </w:tcPr>
          <w:p w14:paraId="5514A668" w14:textId="3A8FAE23" w:rsidR="00622570" w:rsidRDefault="00622570" w:rsidP="00622570">
            <w:pPr>
              <w:jc w:val="center"/>
            </w:pPr>
            <w:r>
              <w:t>N2</w:t>
            </w:r>
          </w:p>
        </w:tc>
        <w:tc>
          <w:tcPr>
            <w:tcW w:w="2311" w:type="dxa"/>
            <w:tcBorders>
              <w:top w:val="nil"/>
              <w:left w:val="nil"/>
              <w:bottom w:val="nil"/>
            </w:tcBorders>
          </w:tcPr>
          <w:p w14:paraId="1440BE39" w14:textId="6A19C3F4" w:rsidR="00622570" w:rsidRDefault="00622570" w:rsidP="00622570">
            <w:pPr>
              <w:jc w:val="center"/>
            </w:pPr>
            <w:r>
              <w:t>M0</w:t>
            </w:r>
          </w:p>
        </w:tc>
      </w:tr>
      <w:tr w:rsidR="00622570" w14:paraId="1831C61A" w14:textId="77777777" w:rsidTr="00622570">
        <w:tc>
          <w:tcPr>
            <w:tcW w:w="2310" w:type="dxa"/>
            <w:tcBorders>
              <w:top w:val="nil"/>
              <w:bottom w:val="nil"/>
              <w:right w:val="nil"/>
            </w:tcBorders>
          </w:tcPr>
          <w:p w14:paraId="5077BE02" w14:textId="77777777" w:rsidR="00622570" w:rsidRDefault="00622570" w:rsidP="00622570"/>
        </w:tc>
        <w:tc>
          <w:tcPr>
            <w:tcW w:w="2310" w:type="dxa"/>
            <w:tcBorders>
              <w:top w:val="nil"/>
              <w:left w:val="nil"/>
              <w:bottom w:val="nil"/>
              <w:right w:val="nil"/>
            </w:tcBorders>
          </w:tcPr>
          <w:p w14:paraId="1CC133D6" w14:textId="40414DB1" w:rsidR="00622570" w:rsidRDefault="00622570" w:rsidP="00622570">
            <w:pPr>
              <w:jc w:val="center"/>
            </w:pPr>
            <w:r>
              <w:t>T3</w:t>
            </w:r>
          </w:p>
        </w:tc>
        <w:tc>
          <w:tcPr>
            <w:tcW w:w="2311" w:type="dxa"/>
            <w:tcBorders>
              <w:top w:val="nil"/>
              <w:left w:val="nil"/>
              <w:bottom w:val="nil"/>
              <w:right w:val="nil"/>
            </w:tcBorders>
          </w:tcPr>
          <w:p w14:paraId="3AEE5BCE" w14:textId="2C68FB67" w:rsidR="00622570" w:rsidRDefault="00622570" w:rsidP="00622570">
            <w:pPr>
              <w:jc w:val="center"/>
            </w:pPr>
            <w:r>
              <w:t>N1</w:t>
            </w:r>
          </w:p>
        </w:tc>
        <w:tc>
          <w:tcPr>
            <w:tcW w:w="2311" w:type="dxa"/>
            <w:tcBorders>
              <w:top w:val="nil"/>
              <w:left w:val="nil"/>
              <w:bottom w:val="nil"/>
            </w:tcBorders>
          </w:tcPr>
          <w:p w14:paraId="6544B71D" w14:textId="797F6059" w:rsidR="00622570" w:rsidRDefault="00622570" w:rsidP="00622570">
            <w:pPr>
              <w:jc w:val="center"/>
            </w:pPr>
            <w:r>
              <w:t>M0</w:t>
            </w:r>
          </w:p>
        </w:tc>
      </w:tr>
      <w:tr w:rsidR="00622570" w14:paraId="4AF6D74E" w14:textId="77777777" w:rsidTr="00622570">
        <w:tc>
          <w:tcPr>
            <w:tcW w:w="2310" w:type="dxa"/>
            <w:tcBorders>
              <w:top w:val="nil"/>
              <w:bottom w:val="nil"/>
              <w:right w:val="nil"/>
            </w:tcBorders>
          </w:tcPr>
          <w:p w14:paraId="09C9231D" w14:textId="77777777" w:rsidR="00622570" w:rsidRDefault="00622570" w:rsidP="00622570"/>
        </w:tc>
        <w:tc>
          <w:tcPr>
            <w:tcW w:w="2310" w:type="dxa"/>
            <w:tcBorders>
              <w:top w:val="nil"/>
              <w:left w:val="nil"/>
              <w:bottom w:val="nil"/>
              <w:right w:val="nil"/>
            </w:tcBorders>
          </w:tcPr>
          <w:p w14:paraId="0454BED2" w14:textId="5B92A84F" w:rsidR="00622570" w:rsidRDefault="00622570" w:rsidP="00622570">
            <w:pPr>
              <w:jc w:val="center"/>
            </w:pPr>
            <w:r>
              <w:t>T3</w:t>
            </w:r>
          </w:p>
        </w:tc>
        <w:tc>
          <w:tcPr>
            <w:tcW w:w="2311" w:type="dxa"/>
            <w:tcBorders>
              <w:top w:val="nil"/>
              <w:left w:val="nil"/>
              <w:bottom w:val="nil"/>
              <w:right w:val="nil"/>
            </w:tcBorders>
          </w:tcPr>
          <w:p w14:paraId="42292301" w14:textId="038BA0FC" w:rsidR="00622570" w:rsidRDefault="00622570" w:rsidP="00622570">
            <w:pPr>
              <w:jc w:val="center"/>
            </w:pPr>
            <w:r>
              <w:t>N2</w:t>
            </w:r>
          </w:p>
        </w:tc>
        <w:tc>
          <w:tcPr>
            <w:tcW w:w="2311" w:type="dxa"/>
            <w:tcBorders>
              <w:top w:val="nil"/>
              <w:left w:val="nil"/>
              <w:bottom w:val="nil"/>
            </w:tcBorders>
          </w:tcPr>
          <w:p w14:paraId="3F30B75A" w14:textId="26A02813" w:rsidR="00622570" w:rsidRDefault="00622570" w:rsidP="00622570">
            <w:pPr>
              <w:jc w:val="center"/>
            </w:pPr>
            <w:r>
              <w:t>M0</w:t>
            </w:r>
          </w:p>
        </w:tc>
      </w:tr>
      <w:tr w:rsidR="00622570" w14:paraId="4CA57879" w14:textId="77777777" w:rsidTr="00622570">
        <w:tc>
          <w:tcPr>
            <w:tcW w:w="2310" w:type="dxa"/>
            <w:tcBorders>
              <w:top w:val="nil"/>
              <w:bottom w:val="nil"/>
              <w:right w:val="nil"/>
            </w:tcBorders>
          </w:tcPr>
          <w:p w14:paraId="1A024BA3" w14:textId="7200B44E" w:rsidR="00622570" w:rsidRDefault="00622570" w:rsidP="00622570">
            <w:r>
              <w:t>Stage IIIB</w:t>
            </w:r>
          </w:p>
        </w:tc>
        <w:tc>
          <w:tcPr>
            <w:tcW w:w="2310" w:type="dxa"/>
            <w:tcBorders>
              <w:top w:val="nil"/>
              <w:left w:val="nil"/>
              <w:bottom w:val="nil"/>
              <w:right w:val="nil"/>
            </w:tcBorders>
          </w:tcPr>
          <w:p w14:paraId="651C5F20" w14:textId="7BDBECC7" w:rsidR="00622570" w:rsidRDefault="00622570" w:rsidP="00622570">
            <w:pPr>
              <w:jc w:val="center"/>
            </w:pPr>
            <w:r>
              <w:t>T4</w:t>
            </w:r>
          </w:p>
        </w:tc>
        <w:tc>
          <w:tcPr>
            <w:tcW w:w="2311" w:type="dxa"/>
            <w:tcBorders>
              <w:top w:val="nil"/>
              <w:left w:val="nil"/>
              <w:bottom w:val="nil"/>
              <w:right w:val="nil"/>
            </w:tcBorders>
          </w:tcPr>
          <w:p w14:paraId="0C7A4BF2" w14:textId="79121CF5" w:rsidR="00622570" w:rsidRDefault="00622570" w:rsidP="00622570">
            <w:pPr>
              <w:jc w:val="center"/>
            </w:pPr>
            <w:r>
              <w:t>N0</w:t>
            </w:r>
          </w:p>
        </w:tc>
        <w:tc>
          <w:tcPr>
            <w:tcW w:w="2311" w:type="dxa"/>
            <w:tcBorders>
              <w:top w:val="nil"/>
              <w:left w:val="nil"/>
              <w:bottom w:val="nil"/>
            </w:tcBorders>
          </w:tcPr>
          <w:p w14:paraId="4AC041B4" w14:textId="05EA9D52" w:rsidR="00622570" w:rsidRDefault="00622570" w:rsidP="00622570">
            <w:pPr>
              <w:jc w:val="center"/>
            </w:pPr>
            <w:r>
              <w:t>M0</w:t>
            </w:r>
          </w:p>
        </w:tc>
      </w:tr>
      <w:tr w:rsidR="00622570" w14:paraId="7AD244C7" w14:textId="77777777" w:rsidTr="00622570">
        <w:tc>
          <w:tcPr>
            <w:tcW w:w="2310" w:type="dxa"/>
            <w:tcBorders>
              <w:top w:val="nil"/>
              <w:bottom w:val="nil"/>
              <w:right w:val="nil"/>
            </w:tcBorders>
          </w:tcPr>
          <w:p w14:paraId="33704781" w14:textId="77777777" w:rsidR="00622570" w:rsidRDefault="00622570" w:rsidP="00622570"/>
        </w:tc>
        <w:tc>
          <w:tcPr>
            <w:tcW w:w="2310" w:type="dxa"/>
            <w:tcBorders>
              <w:top w:val="nil"/>
              <w:left w:val="nil"/>
              <w:bottom w:val="nil"/>
              <w:right w:val="nil"/>
            </w:tcBorders>
          </w:tcPr>
          <w:p w14:paraId="7573E552" w14:textId="036544A7" w:rsidR="00622570" w:rsidRDefault="00622570" w:rsidP="00622570">
            <w:pPr>
              <w:jc w:val="center"/>
            </w:pPr>
            <w:r>
              <w:t>T4</w:t>
            </w:r>
          </w:p>
        </w:tc>
        <w:tc>
          <w:tcPr>
            <w:tcW w:w="2311" w:type="dxa"/>
            <w:tcBorders>
              <w:top w:val="nil"/>
              <w:left w:val="nil"/>
              <w:bottom w:val="nil"/>
              <w:right w:val="nil"/>
            </w:tcBorders>
          </w:tcPr>
          <w:p w14:paraId="7A31633C" w14:textId="46EDDD49" w:rsidR="00622570" w:rsidRDefault="00622570" w:rsidP="00622570">
            <w:pPr>
              <w:jc w:val="center"/>
            </w:pPr>
            <w:r>
              <w:t>N1</w:t>
            </w:r>
          </w:p>
        </w:tc>
        <w:tc>
          <w:tcPr>
            <w:tcW w:w="2311" w:type="dxa"/>
            <w:tcBorders>
              <w:top w:val="nil"/>
              <w:left w:val="nil"/>
              <w:bottom w:val="nil"/>
            </w:tcBorders>
          </w:tcPr>
          <w:p w14:paraId="53B8FD17" w14:textId="14A20EBC" w:rsidR="00622570" w:rsidRDefault="00622570" w:rsidP="00622570">
            <w:pPr>
              <w:jc w:val="center"/>
            </w:pPr>
            <w:r>
              <w:t>M0</w:t>
            </w:r>
          </w:p>
        </w:tc>
      </w:tr>
      <w:tr w:rsidR="00622570" w14:paraId="7AC8520D" w14:textId="77777777" w:rsidTr="00622570">
        <w:tc>
          <w:tcPr>
            <w:tcW w:w="2310" w:type="dxa"/>
            <w:tcBorders>
              <w:top w:val="nil"/>
              <w:bottom w:val="nil"/>
              <w:right w:val="nil"/>
            </w:tcBorders>
          </w:tcPr>
          <w:p w14:paraId="12F95322" w14:textId="77777777" w:rsidR="00622570" w:rsidRDefault="00622570" w:rsidP="00622570"/>
        </w:tc>
        <w:tc>
          <w:tcPr>
            <w:tcW w:w="2310" w:type="dxa"/>
            <w:tcBorders>
              <w:top w:val="nil"/>
              <w:left w:val="nil"/>
              <w:bottom w:val="nil"/>
              <w:right w:val="nil"/>
            </w:tcBorders>
          </w:tcPr>
          <w:p w14:paraId="01F6F933" w14:textId="24567BD5" w:rsidR="00622570" w:rsidRDefault="00622570" w:rsidP="00622570">
            <w:pPr>
              <w:jc w:val="center"/>
            </w:pPr>
            <w:r>
              <w:t>T4</w:t>
            </w:r>
          </w:p>
        </w:tc>
        <w:tc>
          <w:tcPr>
            <w:tcW w:w="2311" w:type="dxa"/>
            <w:tcBorders>
              <w:top w:val="nil"/>
              <w:left w:val="nil"/>
              <w:bottom w:val="nil"/>
              <w:right w:val="nil"/>
            </w:tcBorders>
          </w:tcPr>
          <w:p w14:paraId="7AC2D5B1" w14:textId="4E76539E" w:rsidR="00622570" w:rsidRDefault="00622570" w:rsidP="00622570">
            <w:pPr>
              <w:jc w:val="center"/>
            </w:pPr>
            <w:r>
              <w:t>N2</w:t>
            </w:r>
          </w:p>
        </w:tc>
        <w:tc>
          <w:tcPr>
            <w:tcW w:w="2311" w:type="dxa"/>
            <w:tcBorders>
              <w:top w:val="nil"/>
              <w:left w:val="nil"/>
              <w:bottom w:val="nil"/>
            </w:tcBorders>
          </w:tcPr>
          <w:p w14:paraId="1F8CE20A" w14:textId="281C01C3" w:rsidR="00622570" w:rsidRDefault="00622570" w:rsidP="00622570">
            <w:pPr>
              <w:jc w:val="center"/>
            </w:pPr>
            <w:r>
              <w:t>M0</w:t>
            </w:r>
          </w:p>
        </w:tc>
      </w:tr>
      <w:tr w:rsidR="00622570" w14:paraId="47AD52D4" w14:textId="77777777" w:rsidTr="00622570">
        <w:tc>
          <w:tcPr>
            <w:tcW w:w="2310" w:type="dxa"/>
            <w:tcBorders>
              <w:top w:val="nil"/>
              <w:bottom w:val="nil"/>
              <w:right w:val="nil"/>
            </w:tcBorders>
          </w:tcPr>
          <w:p w14:paraId="1A39B658" w14:textId="776F7F5C" w:rsidR="00622570" w:rsidRDefault="00622570" w:rsidP="00622570">
            <w:r>
              <w:t>Stage IIIC</w:t>
            </w:r>
          </w:p>
        </w:tc>
        <w:tc>
          <w:tcPr>
            <w:tcW w:w="2310" w:type="dxa"/>
            <w:tcBorders>
              <w:top w:val="nil"/>
              <w:left w:val="nil"/>
              <w:bottom w:val="nil"/>
              <w:right w:val="nil"/>
            </w:tcBorders>
          </w:tcPr>
          <w:p w14:paraId="33150172" w14:textId="06B0D4F0" w:rsidR="00622570" w:rsidRDefault="00622570" w:rsidP="00622570">
            <w:pPr>
              <w:jc w:val="center"/>
            </w:pPr>
            <w:r>
              <w:t>Any T</w:t>
            </w:r>
          </w:p>
        </w:tc>
        <w:tc>
          <w:tcPr>
            <w:tcW w:w="2311" w:type="dxa"/>
            <w:tcBorders>
              <w:top w:val="nil"/>
              <w:left w:val="nil"/>
              <w:bottom w:val="nil"/>
              <w:right w:val="nil"/>
            </w:tcBorders>
          </w:tcPr>
          <w:p w14:paraId="47E54416" w14:textId="1FB33E02" w:rsidR="00622570" w:rsidRDefault="00622570" w:rsidP="00622570">
            <w:pPr>
              <w:jc w:val="center"/>
            </w:pPr>
            <w:r>
              <w:t>N3</w:t>
            </w:r>
          </w:p>
        </w:tc>
        <w:tc>
          <w:tcPr>
            <w:tcW w:w="2311" w:type="dxa"/>
            <w:tcBorders>
              <w:top w:val="nil"/>
              <w:left w:val="nil"/>
              <w:bottom w:val="nil"/>
            </w:tcBorders>
          </w:tcPr>
          <w:p w14:paraId="4171D962" w14:textId="1BD934F0" w:rsidR="00622570" w:rsidRDefault="00622570" w:rsidP="00622570">
            <w:pPr>
              <w:jc w:val="center"/>
            </w:pPr>
            <w:r>
              <w:t>M0</w:t>
            </w:r>
          </w:p>
        </w:tc>
      </w:tr>
      <w:tr w:rsidR="00622570" w14:paraId="161AF420" w14:textId="77777777" w:rsidTr="00622570">
        <w:tc>
          <w:tcPr>
            <w:tcW w:w="2310" w:type="dxa"/>
            <w:tcBorders>
              <w:top w:val="nil"/>
              <w:right w:val="nil"/>
            </w:tcBorders>
          </w:tcPr>
          <w:p w14:paraId="5F4F5AC4" w14:textId="0B75E715" w:rsidR="00622570" w:rsidRDefault="00622570" w:rsidP="00622570">
            <w:r>
              <w:t>Stage IV</w:t>
            </w:r>
          </w:p>
        </w:tc>
        <w:tc>
          <w:tcPr>
            <w:tcW w:w="2310" w:type="dxa"/>
            <w:tcBorders>
              <w:top w:val="nil"/>
              <w:left w:val="nil"/>
              <w:right w:val="nil"/>
            </w:tcBorders>
          </w:tcPr>
          <w:p w14:paraId="025A038C" w14:textId="76D0AC08" w:rsidR="00622570" w:rsidRDefault="00622570" w:rsidP="00622570">
            <w:pPr>
              <w:jc w:val="center"/>
            </w:pPr>
            <w:r>
              <w:t>Any T</w:t>
            </w:r>
          </w:p>
        </w:tc>
        <w:tc>
          <w:tcPr>
            <w:tcW w:w="2311" w:type="dxa"/>
            <w:tcBorders>
              <w:top w:val="nil"/>
              <w:left w:val="nil"/>
              <w:right w:val="nil"/>
            </w:tcBorders>
          </w:tcPr>
          <w:p w14:paraId="5246CC61" w14:textId="3E64AEBC" w:rsidR="00622570" w:rsidRDefault="00622570" w:rsidP="00622570">
            <w:pPr>
              <w:jc w:val="center"/>
            </w:pPr>
            <w:r>
              <w:t>Any N</w:t>
            </w:r>
          </w:p>
        </w:tc>
        <w:tc>
          <w:tcPr>
            <w:tcW w:w="2311" w:type="dxa"/>
            <w:tcBorders>
              <w:top w:val="nil"/>
              <w:left w:val="nil"/>
            </w:tcBorders>
          </w:tcPr>
          <w:p w14:paraId="011B79C4" w14:textId="09EFF41F" w:rsidR="00622570" w:rsidRDefault="00622570" w:rsidP="00622570">
            <w:pPr>
              <w:jc w:val="center"/>
            </w:pPr>
            <w:r>
              <w:t xml:space="preserve">M1 </w:t>
            </w:r>
          </w:p>
        </w:tc>
      </w:tr>
    </w:tbl>
    <w:p w14:paraId="6B28E4EF" w14:textId="45E8BAF0" w:rsidR="00622570" w:rsidRDefault="00622570" w:rsidP="00622570">
      <w:pPr>
        <w:pStyle w:val="EndNoteBibliography"/>
        <w:spacing w:after="0"/>
      </w:pPr>
      <w:r>
        <w:t xml:space="preserve">Source: NCCN </w:t>
      </w:r>
      <w:r w:rsidRPr="00664328">
        <w:t>Invasive breast cancer guidelines (2017)</w:t>
      </w:r>
      <w:r w:rsidRPr="00664328">
        <w:fldChar w:fldCharType="begin"/>
      </w:r>
      <w:r w:rsidR="005305AC">
        <w:instrText xml:space="preserve"> ADDIN EN.CITE &lt;EndNote&gt;&lt;Cite&gt;&lt;Author&gt;National Comprehensive Cancer Network&lt;/Author&gt;&lt;Year&gt;2017&lt;/Year&gt;&lt;RecNum&gt;12&lt;/RecNum&gt;&lt;DisplayText&gt;[4]&lt;/DisplayText&gt;&lt;record&gt;&lt;rec-number&gt;12&lt;/rec-number&gt;&lt;foreign-keys&gt;&lt;key app="EN" db-id="aadaavff2002s7efdx25t0d9f9awrd0v0vxv" timestamp="1509061052"&gt;12&lt;/key&gt;&lt;/foreign-keys&gt;&lt;ref-type name="Web Page"&gt;12&lt;/ref-type&gt;&lt;contributors&gt;&lt;authors&gt;&lt;author&gt;National Comprehensive Cancer Network,&lt;/author&gt;&lt;/authors&gt;&lt;/contributors&gt;&lt;titles&gt;&lt;title&gt;Breast Cancer (Version 2.2017)&lt;/title&gt;&lt;/titles&gt;&lt;volume&gt;2017&lt;/volume&gt;&lt;number&gt;26 October&lt;/number&gt;&lt;dates&gt;&lt;year&gt;2017&lt;/year&gt;&lt;/dates&gt;&lt;urls&gt;&lt;related-urls&gt;&lt;url&gt;&lt;style face="underline" font="default" size="100%"&gt;https://www.nccn.org/professionals/physician_gls/f_guidelines.asp#breast&lt;/style&gt;&lt;/url&gt;&lt;/related-urls&gt;&lt;/urls&gt;&lt;custom1&gt;2017&lt;/custom1&gt;&lt;custom2&gt;26 October&lt;/custom2&gt;&lt;/record&gt;&lt;/Cite&gt;&lt;/EndNote&gt;</w:instrText>
      </w:r>
      <w:r w:rsidRPr="00664328">
        <w:fldChar w:fldCharType="separate"/>
      </w:r>
      <w:r w:rsidR="005305AC">
        <w:t>[4]</w:t>
      </w:r>
      <w:r w:rsidRPr="00664328">
        <w:fldChar w:fldCharType="end"/>
      </w:r>
    </w:p>
    <w:p w14:paraId="1AE39B70" w14:textId="77777777" w:rsidR="00622570" w:rsidRPr="00664328" w:rsidRDefault="00622570" w:rsidP="00622570">
      <w:pPr>
        <w:pStyle w:val="EndNoteBibliography"/>
        <w:spacing w:after="0"/>
      </w:pPr>
      <w:r>
        <w:t xml:space="preserve">NCCN = </w:t>
      </w:r>
      <w:r w:rsidRPr="00664328">
        <w:t>National Comprehensive Cancer Network</w:t>
      </w:r>
      <w:r>
        <w:t>; TNM = tumour node metastases</w:t>
      </w:r>
    </w:p>
    <w:p w14:paraId="0A6754C5" w14:textId="230DB0BF" w:rsidR="00664328" w:rsidRPr="00757B9E" w:rsidRDefault="00622570" w:rsidP="00622570">
      <w:r>
        <w:rPr>
          <w:vertAlign w:val="superscript"/>
        </w:rPr>
        <w:t xml:space="preserve">a </w:t>
      </w:r>
      <w:r>
        <w:t xml:space="preserve">T0 and T1 tumours with nodal micrometastases only are classified Stage IB. </w:t>
      </w:r>
    </w:p>
    <w:p w14:paraId="57AE29B0" w14:textId="75E4451B" w:rsidR="00757B9E" w:rsidRDefault="00757B9E">
      <w:pPr>
        <w:rPr>
          <w:noProof/>
          <w:u w:val="single"/>
          <w:lang w:val="en-US"/>
        </w:rPr>
      </w:pPr>
      <w:r>
        <w:rPr>
          <w:u w:val="single"/>
        </w:rPr>
        <w:br w:type="page"/>
      </w:r>
    </w:p>
    <w:p w14:paraId="3B4D2B5C" w14:textId="411EDA6C" w:rsidR="00437EFF" w:rsidRDefault="00437EFF" w:rsidP="00B20BC1">
      <w:pPr>
        <w:pStyle w:val="EndNoteBibliography"/>
        <w:spacing w:after="0"/>
        <w:rPr>
          <w:u w:val="single"/>
        </w:rPr>
      </w:pPr>
      <w:r w:rsidRPr="00437EFF">
        <w:rPr>
          <w:u w:val="single"/>
        </w:rPr>
        <w:lastRenderedPageBreak/>
        <w:t>References</w:t>
      </w:r>
    </w:p>
    <w:p w14:paraId="5698AB3F" w14:textId="77777777" w:rsidR="00483B89" w:rsidRPr="00437EFF" w:rsidRDefault="00483B89" w:rsidP="00B20BC1">
      <w:pPr>
        <w:pStyle w:val="EndNoteBibliography"/>
        <w:spacing w:after="0"/>
        <w:rPr>
          <w:u w:val="single"/>
        </w:rPr>
      </w:pPr>
    </w:p>
    <w:p w14:paraId="47D87427" w14:textId="77777777" w:rsidR="00C40A3A" w:rsidRPr="00C40A3A" w:rsidRDefault="009E69B1" w:rsidP="00C40A3A">
      <w:pPr>
        <w:pStyle w:val="EndNoteBibliography"/>
        <w:spacing w:after="0"/>
      </w:pPr>
      <w:r>
        <w:fldChar w:fldCharType="begin"/>
      </w:r>
      <w:r>
        <w:instrText xml:space="preserve"> ADDIN EN.REFLIST </w:instrText>
      </w:r>
      <w:r>
        <w:fldChar w:fldCharType="separate"/>
      </w:r>
      <w:r w:rsidR="00C40A3A" w:rsidRPr="00C40A3A">
        <w:t>1.</w:t>
      </w:r>
      <w:r w:rsidR="00C40A3A" w:rsidRPr="00C40A3A">
        <w:tab/>
        <w:t>Australian Institute of Health and Welfare. Cancer in Australia 2017. Canberra: AIHW; 2017.</w:t>
      </w:r>
    </w:p>
    <w:p w14:paraId="4C5646C8" w14:textId="1F5397C5" w:rsidR="00C40A3A" w:rsidRPr="00C40A3A" w:rsidRDefault="00C40A3A" w:rsidP="00C40A3A">
      <w:pPr>
        <w:pStyle w:val="EndNoteBibliography"/>
        <w:spacing w:after="0"/>
      </w:pPr>
      <w:r w:rsidRPr="00C40A3A">
        <w:t>2.</w:t>
      </w:r>
      <w:r w:rsidRPr="00C40A3A">
        <w:tab/>
        <w:t xml:space="preserve">Breast Cancer Network Australia. Current breast cancer statistics in Australia 2017 [updated 15 June 2017; cited 2017 23 October]. Available from: </w:t>
      </w:r>
      <w:r w:rsidRPr="0051174E">
        <w:t>https://www.bcna.org.au/media/4785/bcna-2017-current-breast-cancer-statistics-in-australia-_15jun2017.pdf</w:t>
      </w:r>
      <w:r w:rsidRPr="00C40A3A">
        <w:t>.</w:t>
      </w:r>
    </w:p>
    <w:p w14:paraId="05631D78" w14:textId="77777777" w:rsidR="00C40A3A" w:rsidRPr="00C40A3A" w:rsidRDefault="00C40A3A" w:rsidP="00C40A3A">
      <w:pPr>
        <w:pStyle w:val="EndNoteBibliography"/>
        <w:spacing w:after="0"/>
      </w:pPr>
      <w:r w:rsidRPr="00C40A3A">
        <w:t>3.</w:t>
      </w:r>
      <w:r w:rsidRPr="00C40A3A">
        <w:tab/>
        <w:t>Senkus E, Kyriakides S, Ohno S, Penault-Llorca F, Poortmans P, Rutgers E, et al. Primary breast cancer: ESMO Clinical Practice Guidelines for diagnosis, treatment and follow-up†. Annals of Oncology. 2015;26(suppl_5):v8-v30.</w:t>
      </w:r>
    </w:p>
    <w:p w14:paraId="09939158" w14:textId="3A4A69E1" w:rsidR="00C40A3A" w:rsidRPr="00C40A3A" w:rsidRDefault="00C40A3A" w:rsidP="00C40A3A">
      <w:pPr>
        <w:pStyle w:val="EndNoteBibliography"/>
        <w:spacing w:after="0"/>
      </w:pPr>
      <w:r w:rsidRPr="00C40A3A">
        <w:t>4.</w:t>
      </w:r>
      <w:r w:rsidRPr="00C40A3A">
        <w:tab/>
        <w:t xml:space="preserve">National Comprehensive Cancer Network. Breast Cancer (Version 2.2017) 2017 [cited 2017 26 October]. Available from: </w:t>
      </w:r>
      <w:r w:rsidRPr="0051174E">
        <w:t>https://www.nccn.org/professionals/physician_gls/f_guidelines.asp#breast</w:t>
      </w:r>
      <w:r w:rsidRPr="00C40A3A">
        <w:t>.</w:t>
      </w:r>
    </w:p>
    <w:p w14:paraId="70A87C84" w14:textId="77777777" w:rsidR="00C40A3A" w:rsidRPr="00C40A3A" w:rsidRDefault="00C40A3A" w:rsidP="00C40A3A">
      <w:pPr>
        <w:pStyle w:val="EndNoteBibliography"/>
        <w:spacing w:after="0"/>
      </w:pPr>
      <w:r w:rsidRPr="00C40A3A">
        <w:t>5.</w:t>
      </w:r>
      <w:r w:rsidRPr="00C40A3A">
        <w:tab/>
        <w:t>Sundquist M, Brudin L, Tejler G. Improved survival in metastatic breast cancer 1985-2016. Breast (Edinburgh, Scotland). 2017;31:46-50.</w:t>
      </w:r>
    </w:p>
    <w:p w14:paraId="35F2A424" w14:textId="77777777" w:rsidR="00C40A3A" w:rsidRPr="00C40A3A" w:rsidRDefault="00C40A3A" w:rsidP="00C40A3A">
      <w:pPr>
        <w:pStyle w:val="EndNoteBibliography"/>
        <w:spacing w:after="0"/>
      </w:pPr>
      <w:r w:rsidRPr="00C40A3A">
        <w:t>6.</w:t>
      </w:r>
      <w:r w:rsidRPr="00C40A3A">
        <w:tab/>
        <w:t>Howlader N, Altekruse SF, Li CI, Chen VW, Clarke CA, Ries LAG, et al. US Incidence of Breast Cancer Subtypes Defined by Joint Hormone Receptor and HER2 Status. JNCI: Journal of the National Cancer Institute. 2014;106(5):dju055-dju.</w:t>
      </w:r>
    </w:p>
    <w:p w14:paraId="011F8D19" w14:textId="77777777" w:rsidR="00C40A3A" w:rsidRPr="00C40A3A" w:rsidRDefault="00C40A3A" w:rsidP="00C40A3A">
      <w:pPr>
        <w:pStyle w:val="EndNoteBibliography"/>
        <w:spacing w:after="0"/>
      </w:pPr>
      <w:r w:rsidRPr="00C40A3A">
        <w:t>7.</w:t>
      </w:r>
      <w:r w:rsidRPr="00C40A3A">
        <w:tab/>
        <w:t>Foulkes  WD, Smith  IE, Reis-Filho  JS. Triple-Negative Breast Cancer. New England Journal of Medicine. 2010;363(20):1938-48.</w:t>
      </w:r>
    </w:p>
    <w:p w14:paraId="3762CC08" w14:textId="77777777" w:rsidR="00C40A3A" w:rsidRPr="00C40A3A" w:rsidRDefault="00C40A3A" w:rsidP="00C40A3A">
      <w:pPr>
        <w:pStyle w:val="EndNoteBibliography"/>
        <w:spacing w:after="0"/>
      </w:pPr>
      <w:r w:rsidRPr="00C40A3A">
        <w:t>8.</w:t>
      </w:r>
      <w:r w:rsidRPr="00C40A3A">
        <w:tab/>
        <w:t>Cardoso F, Costa A, Senkus E, Aapro M, André F, Barrios CH, et al. 3rd ESO–ESMO International Consensus Guidelines for Advanced Breast Cancer (ABC 3). Annals of Oncology. 2017;28(1):16-33.</w:t>
      </w:r>
    </w:p>
    <w:p w14:paraId="66895E37" w14:textId="77777777" w:rsidR="00C40A3A" w:rsidRPr="00C40A3A" w:rsidRDefault="00C40A3A" w:rsidP="00C40A3A">
      <w:pPr>
        <w:pStyle w:val="EndNoteBibliography"/>
        <w:spacing w:after="0"/>
      </w:pPr>
      <w:r w:rsidRPr="00C40A3A">
        <w:t>9.</w:t>
      </w:r>
      <w:r w:rsidRPr="00C40A3A">
        <w:tab/>
        <w:t>Zhu Y, Wu J, Zhang C, Sun S, Zhang J, Liu W, et al. BRCA mutations and survival in breast cancer: an updated systematic review and meta-analysis. Oncotarget. 2016;7(43):70113-27.</w:t>
      </w:r>
    </w:p>
    <w:p w14:paraId="49BC35AB" w14:textId="77777777" w:rsidR="00C40A3A" w:rsidRPr="00C40A3A" w:rsidRDefault="00C40A3A" w:rsidP="00C40A3A">
      <w:pPr>
        <w:pStyle w:val="EndNoteBibliography"/>
        <w:spacing w:after="0"/>
      </w:pPr>
      <w:r w:rsidRPr="00C40A3A">
        <w:t>10.</w:t>
      </w:r>
      <w:r w:rsidRPr="00C40A3A">
        <w:tab/>
        <w:t>Robson M, Im S-A, Senkus E, Xu B, Domchek SM, Masuda N, et al. Olaparib for Metastatic Breast Cancer in Patients with a Germline BRCA Mutation. New England Journal of Medicine. 2017;377(6):523-33.</w:t>
      </w:r>
    </w:p>
    <w:p w14:paraId="114A5E11" w14:textId="77777777" w:rsidR="00C40A3A" w:rsidRPr="00C40A3A" w:rsidRDefault="00C40A3A" w:rsidP="00C40A3A">
      <w:pPr>
        <w:pStyle w:val="EndNoteBibliography"/>
        <w:spacing w:after="0"/>
      </w:pPr>
      <w:r w:rsidRPr="00C40A3A">
        <w:t>11.</w:t>
      </w:r>
      <w:r w:rsidRPr="00C40A3A">
        <w:tab/>
        <w:t>Balmaña J, Díez O, Rubio IT, Cardoso F. BRCA in breast cancer: ESMO Clinical Practice Guidelines. Annals of Oncology. 2011;22(suppl_6):vi31-vi4.</w:t>
      </w:r>
    </w:p>
    <w:p w14:paraId="282C4519" w14:textId="77777777" w:rsidR="00C40A3A" w:rsidRPr="00C40A3A" w:rsidRDefault="00C40A3A" w:rsidP="00C40A3A">
      <w:pPr>
        <w:pStyle w:val="EndNoteBibliography"/>
        <w:spacing w:after="0"/>
      </w:pPr>
      <w:r w:rsidRPr="00C40A3A">
        <w:t>12.</w:t>
      </w:r>
      <w:r w:rsidRPr="00C40A3A">
        <w:tab/>
        <w:t>Calistri D, Zampiga V, Zoli W. Characterization of Molecular Alterations of BRCA1/2: Analysis and Interpretation Guidelines. Current Women's Health Reviews. 2012;8(1):4-11.</w:t>
      </w:r>
    </w:p>
    <w:p w14:paraId="2F854705" w14:textId="77777777" w:rsidR="00C40A3A" w:rsidRPr="00C40A3A" w:rsidRDefault="00C40A3A" w:rsidP="00C40A3A">
      <w:pPr>
        <w:pStyle w:val="EndNoteBibliography"/>
        <w:spacing w:after="0"/>
      </w:pPr>
      <w:r w:rsidRPr="00C40A3A">
        <w:t>13.</w:t>
      </w:r>
      <w:r w:rsidRPr="00C40A3A">
        <w:tab/>
        <w:t>Roy R, Chun J, Powell SN. BRCA1 and BRCA2: different roles in a common pathway of genome protection. Nature reviews Cancer. 2012;12(1):68-78.</w:t>
      </w:r>
    </w:p>
    <w:p w14:paraId="220A50A3" w14:textId="77777777" w:rsidR="00C40A3A" w:rsidRPr="00C40A3A" w:rsidRDefault="00C40A3A" w:rsidP="00C40A3A">
      <w:pPr>
        <w:pStyle w:val="EndNoteBibliography"/>
        <w:spacing w:after="0"/>
      </w:pPr>
      <w:r w:rsidRPr="00C40A3A">
        <w:t>14.</w:t>
      </w:r>
      <w:r w:rsidRPr="00C40A3A">
        <w:tab/>
        <w:t>Dziadkowiec KN, Gąsiorowska E, Nowak-Markwitz E, Jankowska A. PARP inhibitors: review of mechanisms of action and BRCA1/2 mutation targeting. Przegla̜d Menopauzalny = Menopause Review. 2016;15(4):215-9.</w:t>
      </w:r>
    </w:p>
    <w:p w14:paraId="5512BE8A" w14:textId="6D65D5E1" w:rsidR="00C40A3A" w:rsidRPr="00C40A3A" w:rsidRDefault="00C40A3A" w:rsidP="00C40A3A">
      <w:pPr>
        <w:pStyle w:val="EndNoteBibliography"/>
        <w:spacing w:after="0"/>
      </w:pPr>
      <w:r w:rsidRPr="00C40A3A">
        <w:t>15.</w:t>
      </w:r>
      <w:r w:rsidRPr="00C40A3A">
        <w:tab/>
        <w:t xml:space="preserve">Cancer Institute of NSW. Genetic testing for heritable mutations in the BRCA1 and BRCA2 genes Sydney2010 [cited 2017 07 Nov]. Available from: </w:t>
      </w:r>
      <w:r w:rsidRPr="0051174E">
        <w:t>https://www.eviq.org.au/cancer-genetics/genetic-testing-for-heritable-mutations/620-genetic-testing-for-heritable-mutations-in-the</w:t>
      </w:r>
      <w:r w:rsidRPr="00C40A3A">
        <w:t>.</w:t>
      </w:r>
    </w:p>
    <w:p w14:paraId="52F377DA" w14:textId="77777777" w:rsidR="00C40A3A" w:rsidRPr="00C40A3A" w:rsidRDefault="00C40A3A" w:rsidP="00C40A3A">
      <w:pPr>
        <w:pStyle w:val="EndNoteBibliography"/>
        <w:spacing w:after="0"/>
      </w:pPr>
      <w:r w:rsidRPr="00C40A3A">
        <w:t>16.</w:t>
      </w:r>
      <w:r w:rsidRPr="00C40A3A">
        <w:tab/>
        <w:t>Kurian AW. BRCA1 and BRCA2 mutations across race and ethnicity: distribution and clinical implications. Current Opinion in Obstetrics and Gynecology. 2010;22(1):72-8.</w:t>
      </w:r>
    </w:p>
    <w:p w14:paraId="77F90497" w14:textId="77777777" w:rsidR="00C40A3A" w:rsidRPr="00C40A3A" w:rsidRDefault="00C40A3A" w:rsidP="00C40A3A">
      <w:pPr>
        <w:pStyle w:val="EndNoteBibliography"/>
        <w:spacing w:after="0"/>
      </w:pPr>
      <w:r w:rsidRPr="00C40A3A">
        <w:t>17.</w:t>
      </w:r>
      <w:r w:rsidRPr="00C40A3A">
        <w:tab/>
        <w:t>Australian Institute of Health and Welfare. Cancer incidence projections: Australia, 2011 to 2020. Canberra: AIHW; 2012.</w:t>
      </w:r>
    </w:p>
    <w:p w14:paraId="4772D15E" w14:textId="6475362B" w:rsidR="00C40A3A" w:rsidRPr="00C40A3A" w:rsidRDefault="00C40A3A" w:rsidP="00C40A3A">
      <w:pPr>
        <w:pStyle w:val="EndNoteBibliography"/>
        <w:spacing w:after="0"/>
      </w:pPr>
      <w:r w:rsidRPr="00C40A3A">
        <w:t>18.</w:t>
      </w:r>
      <w:r w:rsidRPr="00C40A3A">
        <w:tab/>
        <w:t xml:space="preserve">Cancer Institute NSW. Cancer in NSW: Online Statistics Module 2012 Sydney: Cancer Institute NSW; 2016 [Available from: </w:t>
      </w:r>
      <w:r w:rsidRPr="0051174E">
        <w:t>http://www.statistics.cancerinstitute.org.au</w:t>
      </w:r>
      <w:r w:rsidRPr="00C40A3A">
        <w:t>.</w:t>
      </w:r>
    </w:p>
    <w:p w14:paraId="0D0F0CF0" w14:textId="77777777" w:rsidR="00C40A3A" w:rsidRPr="00C40A3A" w:rsidRDefault="00C40A3A" w:rsidP="00C40A3A">
      <w:pPr>
        <w:pStyle w:val="EndNoteBibliography"/>
        <w:spacing w:after="0"/>
      </w:pPr>
      <w:r w:rsidRPr="00C40A3A">
        <w:t>19.</w:t>
      </w:r>
      <w:r w:rsidRPr="00C40A3A">
        <w:tab/>
        <w:t>Lord SJ, Marinovich M, Patterson JA, Wilcken N, Kiely B, Gebski V, et al. Incidence of metastatic breast cancer in an Australian population-based cohort of women with non-metastatic breast cancer at diagnosis. Med J Aust. 2012;196(11):688-92.</w:t>
      </w:r>
    </w:p>
    <w:p w14:paraId="3A2F4D4A" w14:textId="01112694" w:rsidR="00C40A3A" w:rsidRPr="00C40A3A" w:rsidRDefault="00C40A3A" w:rsidP="00C40A3A">
      <w:pPr>
        <w:pStyle w:val="EndNoteBibliography"/>
        <w:spacing w:after="0"/>
      </w:pPr>
      <w:r w:rsidRPr="00C40A3A">
        <w:lastRenderedPageBreak/>
        <w:t>20.</w:t>
      </w:r>
      <w:r w:rsidRPr="00C40A3A">
        <w:tab/>
        <w:t xml:space="preserve">Medical Services Advisory Committee. Application No. 1411.1 – Genetic testing for hereditary mutations predisposing to cancer (breast and/or ovarian) (resubmission) (public summary document) Canberra: Department of Health; 2016 [Available from: </w:t>
      </w:r>
      <w:r w:rsidRPr="0051174E">
        <w:t>http://www.msac.gov.au/internet/msac/publishing.nsf/content/1411.1-public</w:t>
      </w:r>
      <w:r w:rsidRPr="00C40A3A">
        <w:t>.</w:t>
      </w:r>
    </w:p>
    <w:p w14:paraId="0E3232FC" w14:textId="7CCC7948" w:rsidR="00C40A3A" w:rsidRPr="00C40A3A" w:rsidRDefault="00C40A3A" w:rsidP="00C40A3A">
      <w:pPr>
        <w:pStyle w:val="EndNoteBibliography"/>
        <w:spacing w:after="0"/>
      </w:pPr>
      <w:r w:rsidRPr="00C40A3A">
        <w:t>21.</w:t>
      </w:r>
      <w:r w:rsidRPr="00C40A3A">
        <w:tab/>
        <w:t xml:space="preserve">Department of Health. Schedule of Pharmaceutical Benefits  (November 2017) Canberra: Department of Health; 2017 [updated 1 Nov 2017; cited 2017 7 Nov]. Available from: </w:t>
      </w:r>
      <w:r w:rsidRPr="0051174E">
        <w:t>http://www.pbs.gov.au/browse/publications</w:t>
      </w:r>
      <w:r w:rsidRPr="00C40A3A">
        <w:t>.</w:t>
      </w:r>
    </w:p>
    <w:p w14:paraId="7D9C5CE0" w14:textId="31B0E41C" w:rsidR="00C40A3A" w:rsidRPr="00C40A3A" w:rsidRDefault="00C40A3A" w:rsidP="00C40A3A">
      <w:pPr>
        <w:pStyle w:val="EndNoteBibliography"/>
        <w:spacing w:after="0"/>
      </w:pPr>
      <w:r w:rsidRPr="00C40A3A">
        <w:t>22.</w:t>
      </w:r>
      <w:r w:rsidRPr="00C40A3A">
        <w:tab/>
        <w:t xml:space="preserve">Royal College of Pathologists of Australasia. RCPA catalogue of genetic tests and laboratories BRCA1 [2 May 2017]. 2017 [Available from: </w:t>
      </w:r>
      <w:r w:rsidRPr="0051174E">
        <w:t>http://www.rcpa.edu.au/Library/Practising-Pathology/RCPA-Genetic-Testing/rgtl/Items/GeneDetail?Symbol=BRCA1</w:t>
      </w:r>
      <w:r w:rsidRPr="00C40A3A">
        <w:t>.</w:t>
      </w:r>
    </w:p>
    <w:p w14:paraId="1E388444" w14:textId="2BB738E2" w:rsidR="00C40A3A" w:rsidRPr="00C40A3A" w:rsidRDefault="00C40A3A" w:rsidP="00C40A3A">
      <w:pPr>
        <w:pStyle w:val="EndNoteBibliography"/>
        <w:spacing w:after="0"/>
      </w:pPr>
      <w:r w:rsidRPr="00C40A3A">
        <w:t>23.</w:t>
      </w:r>
      <w:r w:rsidRPr="00C40A3A">
        <w:tab/>
        <w:t xml:space="preserve">Royal College of Pathologists of Australasia. RCPA catalogue of genetic tests and laboratories BRCA2 [2 May 2017]. 2017 [Available from: </w:t>
      </w:r>
      <w:r w:rsidRPr="0051174E">
        <w:t>http://www.rcpa.edu.au/Library/Practising-Pathology/RCPA-Genetic-Testing/rgtl/Items/GeneDetail?Symbol=BRCA2</w:t>
      </w:r>
      <w:r w:rsidRPr="00C40A3A">
        <w:t>.</w:t>
      </w:r>
    </w:p>
    <w:p w14:paraId="060CD520" w14:textId="77777777" w:rsidR="00C40A3A" w:rsidRPr="00C40A3A" w:rsidRDefault="00C40A3A" w:rsidP="00C40A3A">
      <w:pPr>
        <w:pStyle w:val="EndNoteBibliography"/>
        <w:spacing w:after="0"/>
      </w:pPr>
      <w:r w:rsidRPr="00C40A3A">
        <w:t>24.</w:t>
      </w:r>
      <w:r w:rsidRPr="00C40A3A">
        <w:tab/>
        <w:t>Vail PJ, Morris B, van Kan A, Burdett BC, Moyes K, Theisen A, et al. Comparison of locus-specific databases for BRCA1 and BRCA2 variants reveals disparity in variant classification within and among databases. Journal of community genetics. 2015;6(4):351-9.</w:t>
      </w:r>
    </w:p>
    <w:p w14:paraId="6BEF6C4D" w14:textId="77777777" w:rsidR="00C40A3A" w:rsidRPr="00C40A3A" w:rsidRDefault="00C40A3A" w:rsidP="00C40A3A">
      <w:pPr>
        <w:pStyle w:val="EndNoteBibliography"/>
        <w:spacing w:after="0"/>
      </w:pPr>
      <w:r w:rsidRPr="00C40A3A">
        <w:t>25.</w:t>
      </w:r>
      <w:r w:rsidRPr="00C40A3A">
        <w:tab/>
        <w:t>D'Arcy v Myriad Genetics Inc [2015] HCA 35.</w:t>
      </w:r>
    </w:p>
    <w:p w14:paraId="7C7DBF1A" w14:textId="4561B1F2" w:rsidR="00C40A3A" w:rsidRPr="00C40A3A" w:rsidRDefault="00C40A3A" w:rsidP="00C40A3A">
      <w:pPr>
        <w:pStyle w:val="EndNoteBibliography"/>
        <w:spacing w:after="0"/>
      </w:pPr>
      <w:r w:rsidRPr="00C40A3A">
        <w:t>26.</w:t>
      </w:r>
      <w:r w:rsidRPr="00C40A3A">
        <w:tab/>
        <w:t xml:space="preserve">Therapeutic Goods Administration. Classification of IVD medical devices Canberra: Therapeutic Goods Administration; 2015 [updated 7 Dec 2015; cited 2017 8 Nov]. Available from: </w:t>
      </w:r>
      <w:r w:rsidRPr="0051174E">
        <w:t>https://www.tga.gov.au/book-page/ivd-classification-examples</w:t>
      </w:r>
      <w:r w:rsidRPr="00C40A3A">
        <w:t>.</w:t>
      </w:r>
    </w:p>
    <w:p w14:paraId="68F77045" w14:textId="6C8B387C" w:rsidR="00C40A3A" w:rsidRPr="00C40A3A" w:rsidRDefault="00C40A3A" w:rsidP="00C40A3A">
      <w:pPr>
        <w:pStyle w:val="EndNoteBibliography"/>
        <w:spacing w:after="0"/>
      </w:pPr>
      <w:r w:rsidRPr="00C40A3A">
        <w:t>27.</w:t>
      </w:r>
      <w:r w:rsidRPr="00C40A3A">
        <w:tab/>
        <w:t xml:space="preserve">Therapeutic Goods Administration. Regulatory requirements for in-house IVDs Canberra: Therapeutic Goods Administration; 2016 [updated 5 Jun 2017; cited 2017 8 Nov]. Available from: </w:t>
      </w:r>
      <w:r w:rsidRPr="0051174E">
        <w:t>https://www.tga.gov.au/publication/regulatory-requirements-house-ivds-australia</w:t>
      </w:r>
      <w:r w:rsidRPr="00C40A3A">
        <w:t>.</w:t>
      </w:r>
    </w:p>
    <w:p w14:paraId="0DB57ECF" w14:textId="77777777" w:rsidR="00C40A3A" w:rsidRPr="00C40A3A" w:rsidRDefault="00C40A3A" w:rsidP="00C40A3A">
      <w:pPr>
        <w:pStyle w:val="EndNoteBibliography"/>
      </w:pPr>
      <w:r w:rsidRPr="00C40A3A">
        <w:t>28.</w:t>
      </w:r>
      <w:r w:rsidRPr="00C40A3A">
        <w:tab/>
        <w:t>AstraZeneca. Olaparib monotherapy as maintenance treatment of patients with platinum-sensitive relapsed BRCA mutated ovarian cancer. 2.5 Clinical Overview (data on file). 2014.</w:t>
      </w:r>
    </w:p>
    <w:p w14:paraId="329396D1" w14:textId="358349B3" w:rsidR="00DE7839" w:rsidRPr="00E364F7" w:rsidRDefault="009E69B1" w:rsidP="00E364F7">
      <w:r>
        <w:fldChar w:fldCharType="end"/>
      </w:r>
    </w:p>
    <w:sectPr w:rsidR="00DE7839" w:rsidRPr="00E364F7">
      <w:headerReference w:type="even" r:id="rId14"/>
      <w:footerReference w:type="default" r:id="rId15"/>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312ACB" w16cid:durableId="1DB3F033"/>
  <w16cid:commentId w16cid:paraId="57976159" w16cid:durableId="1DB3F60F"/>
  <w16cid:commentId w16cid:paraId="2AD7FD58" w16cid:durableId="1DB3F642"/>
  <w16cid:commentId w16cid:paraId="08CC2932" w16cid:durableId="1DB3EEAE"/>
  <w16cid:commentId w16cid:paraId="390F2C64" w16cid:durableId="1DB3EEA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7CD59A" w14:textId="77777777" w:rsidR="0073631F" w:rsidRDefault="0073631F" w:rsidP="003D699E">
      <w:pPr>
        <w:spacing w:after="0" w:line="240" w:lineRule="auto"/>
      </w:pPr>
      <w:r>
        <w:separator/>
      </w:r>
    </w:p>
  </w:endnote>
  <w:endnote w:type="continuationSeparator" w:id="0">
    <w:p w14:paraId="00574177" w14:textId="77777777" w:rsidR="0073631F" w:rsidRDefault="0073631F"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altName w:val="Franklin Gothic Medium Cond"/>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36886FC7" w14:textId="13C472C0" w:rsidR="0073631F" w:rsidRDefault="0073631F"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E4E4C" w:rsidRPr="00CE4E4C">
          <w:rPr>
            <w:b/>
            <w:bCs/>
            <w:noProof/>
            <w:sz w:val="18"/>
            <w:szCs w:val="18"/>
          </w:rPr>
          <w:t>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14:paraId="2B3501AE" w14:textId="4F65C424" w:rsidR="0073631F" w:rsidRPr="00CF2DFA" w:rsidRDefault="0073631F" w:rsidP="00ED72D8">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 xml:space="preserve">Application 1507: </w:t>
        </w:r>
        <w:r w:rsidRPr="00ED72D8">
          <w:rPr>
            <w:color w:val="808080" w:themeColor="background1" w:themeShade="80"/>
            <w:spacing w:val="60"/>
            <w:sz w:val="18"/>
            <w:szCs w:val="18"/>
          </w:rPr>
          <w:t>Germline BRCA mutation testing to determine eligibility for olaparib treatment in patients with metasta</w:t>
        </w:r>
        <w:r>
          <w:rPr>
            <w:color w:val="808080" w:themeColor="background1" w:themeShade="80"/>
            <w:spacing w:val="60"/>
            <w:sz w:val="18"/>
            <w:szCs w:val="18"/>
          </w:rPr>
          <w:t xml:space="preserve">tic </w:t>
        </w:r>
        <w:r w:rsidR="00D63241">
          <w:rPr>
            <w:color w:val="808080" w:themeColor="background1" w:themeShade="80"/>
            <w:spacing w:val="60"/>
            <w:sz w:val="18"/>
            <w:szCs w:val="18"/>
          </w:rPr>
          <w:t>HER2-negativeHER2-negative</w:t>
        </w:r>
        <w:r>
          <w:rPr>
            <w:color w:val="808080" w:themeColor="background1" w:themeShade="80"/>
            <w:spacing w:val="60"/>
            <w:sz w:val="18"/>
            <w:szCs w:val="18"/>
          </w:rPr>
          <w:t xml:space="preserve"> breast cancer</w:t>
        </w:r>
      </w:p>
    </w:sdtContent>
  </w:sdt>
  <w:p w14:paraId="2B8E48A1" w14:textId="77777777" w:rsidR="0073631F" w:rsidRDefault="0073631F" w:rsidP="003D699E">
    <w:pPr>
      <w:pStyle w:val="Footer"/>
    </w:pPr>
  </w:p>
  <w:p w14:paraId="0C8508DB" w14:textId="77777777" w:rsidR="0073631F" w:rsidRDefault="007363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1AC4BA" w14:textId="77777777" w:rsidR="0073631F" w:rsidRDefault="0073631F" w:rsidP="003D699E">
      <w:pPr>
        <w:spacing w:after="0" w:line="240" w:lineRule="auto"/>
      </w:pPr>
      <w:r>
        <w:separator/>
      </w:r>
    </w:p>
  </w:footnote>
  <w:footnote w:type="continuationSeparator" w:id="0">
    <w:p w14:paraId="11411BE6" w14:textId="77777777" w:rsidR="0073631F" w:rsidRDefault="0073631F"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8A37A" w14:textId="576D8513" w:rsidR="0073631F" w:rsidRDefault="0073631F">
    <w:pPr>
      <w:pStyle w:val="Header"/>
    </w:pPr>
    <w:r>
      <w:rPr>
        <w:noProof/>
        <w:lang w:eastAsia="en-AU"/>
      </w:rPr>
      <mc:AlternateContent>
        <mc:Choice Requires="wps">
          <w:drawing>
            <wp:anchor distT="0" distB="0" distL="114300" distR="114300" simplePos="0" relativeHeight="251657728" behindDoc="1" locked="0" layoutInCell="0" allowOverlap="1" wp14:anchorId="717A024C" wp14:editId="4E88212C">
              <wp:simplePos x="0" y="0"/>
              <wp:positionH relativeFrom="margin">
                <wp:align>center</wp:align>
              </wp:positionH>
              <wp:positionV relativeFrom="margin">
                <wp:align>center</wp:align>
              </wp:positionV>
              <wp:extent cx="7458710" cy="621030"/>
              <wp:effectExtent l="0" t="2486025" r="0" b="2426970"/>
              <wp:wrapNone/>
              <wp:docPr id="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7E2B197" w14:textId="77777777" w:rsidR="0073631F" w:rsidRDefault="0073631F" w:rsidP="0084228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XDnhgIAAPsEAAAOAAAAZHJzL2Uyb0RvYy54bWysVMtu2zAQvBfoPxC8O5Ic+SEhcpCXe0nb&#10;AHGRMy1SFluJy5K0JaPov3dJKU7SXoqiPtDUcjU7uzPUxWXfNuQgjJWgCpqcxZQIVQKXalfQL5v1&#10;ZEmJdUxx1oASBT0KSy9X799ddDoXU6ih4cIQBFE273RBa+d0HkW2rEXL7BloofCwAtMyh49mF3HD&#10;OkRvm2gax/OoA8O1gVJYi9Hb4ZCuAn5VidJ9riorHGkKitxcWE1Yt36NVhcs3xmma1mONNg/sGiZ&#10;VFj0BHXLHCN7I/+AamVpwELlzkpoI6gqWYrQA3aTxL9181gzLUIvOByrT2Oy/w+2/HR4METygp5T&#10;oliLEj3hRK+MI3M/nE7bHHMeNWa5/hp6FDk0avU9lN8sUXBTM7UTV8ZAVwvGkVyCUGM4tLA5asQN&#10;0Y3o3R2XqEPi4aNX+EMx6yttu4/A8RW2dxCq9ZVpiQH/2jKL/S+EcX4EGaGwx5OYWICUGFyks+Ui&#10;waMSz+bTJD4Pakcs92BeK22s+yCgJX5TUINmCajscG+dJ/eS4tMRGOPjbhD3R5ZM0/h6mk3W8+Vi&#10;kq7T2SRbxMtJnGTX2TxOs/R2/dODJmleS86FupdKPBstSf9OyNHyg0WC1UhX0Gw2nQW+FhrJ17Jp&#10;PDdrdtubxpAD844fRjX08ibNwF5xjLPca3Y37h2TzbCP3jIOw8ABPP+HQQTxvF6Dcq7f9ojoFd0C&#10;P6KMHd6rgtrve2YEWmLf3gCSQh9UBtrRZv7Z0/AabPonZvQoh8NyD83zvQqa+LwdH23K+FcEahu8&#10;rtgrmQVTDJ2OyaN+A2qYjb5CQ61lEPeF52hDvGGhvfFr4K/w6+eQ9fLNWv0CAAD//wMAUEsDBBQA&#10;BgAIAAAAIQCH6QSU2wAAAAUBAAAPAAAAZHJzL2Rvd25yZXYueG1sTI/BTsMwEETvSPyDtUjcqFNA&#10;bUnjVIiIQ49tEedtvE1S7HWInSbl63G5lMtKoxnNvM1WozXiRJ1vHCuYThIQxKXTDVcKPnbvDwsQ&#10;PiBrNI5JwZk8rPLbmwxT7Qbe0GkbKhFL2KeooA6hTaX0ZU0W/cS1xNE7uM5iiLKrpO5wiOXWyMck&#10;mUmLDceFGlt6q6n82vZWgf45nNunYdit15ui/zZNUdDnUan7u/F1CSLQGK5huOBHdMgj0971rL0w&#10;CuIj4e9evOn8eQZir+BlvgCZZ/I/ff4LAAD//wMAUEsBAi0AFAAGAAgAAAAhALaDOJL+AAAA4QEA&#10;ABMAAAAAAAAAAAAAAAAAAAAAAFtDb250ZW50X1R5cGVzXS54bWxQSwECLQAUAAYACAAAACEAOP0h&#10;/9YAAACUAQAACwAAAAAAAAAAAAAAAAAvAQAAX3JlbHMvLnJlbHNQSwECLQAUAAYACAAAACEANMlw&#10;54YCAAD7BAAADgAAAAAAAAAAAAAAAAAuAgAAZHJzL2Uyb0RvYy54bWxQSwECLQAUAAYACAAAACEA&#10;h+kElNsAAAAFAQAADwAAAAAAAAAAAAAAAADgBAAAZHJzL2Rvd25yZXYueG1sUEsFBgAAAAAEAAQA&#10;8wAAAOgFAAAAAA==&#10;" o:allowincell="f" filled="f" stroked="f">
              <v:stroke joinstyle="round"/>
              <o:lock v:ext="edit" shapetype="t"/>
              <v:textbox style="mso-fit-shape-to-text:t">
                <w:txbxContent>
                  <w:p w14:paraId="77E2B197" w14:textId="77777777" w:rsidR="0073631F" w:rsidRDefault="0073631F" w:rsidP="0084228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80AF9"/>
    <w:multiLevelType w:val="hybridMultilevel"/>
    <w:tmpl w:val="5FF232FE"/>
    <w:lvl w:ilvl="0" w:tplc="0C090001">
      <w:start w:val="1"/>
      <w:numFmt w:val="bullet"/>
      <w:lvlText w:val=""/>
      <w:lvlJc w:val="left"/>
      <w:pPr>
        <w:ind w:left="763" w:hanging="360"/>
      </w:pPr>
      <w:rPr>
        <w:rFonts w:ascii="Symbol" w:hAnsi="Symbol" w:hint="default"/>
      </w:rPr>
    </w:lvl>
    <w:lvl w:ilvl="1" w:tplc="0C090003" w:tentative="1">
      <w:start w:val="1"/>
      <w:numFmt w:val="bullet"/>
      <w:lvlText w:val="o"/>
      <w:lvlJc w:val="left"/>
      <w:pPr>
        <w:ind w:left="1483" w:hanging="360"/>
      </w:pPr>
      <w:rPr>
        <w:rFonts w:ascii="Courier New" w:hAnsi="Courier New" w:cs="Courier New" w:hint="default"/>
      </w:rPr>
    </w:lvl>
    <w:lvl w:ilvl="2" w:tplc="0C090005" w:tentative="1">
      <w:start w:val="1"/>
      <w:numFmt w:val="bullet"/>
      <w:lvlText w:val=""/>
      <w:lvlJc w:val="left"/>
      <w:pPr>
        <w:ind w:left="2203" w:hanging="360"/>
      </w:pPr>
      <w:rPr>
        <w:rFonts w:ascii="Wingdings" w:hAnsi="Wingdings" w:hint="default"/>
      </w:rPr>
    </w:lvl>
    <w:lvl w:ilvl="3" w:tplc="0C090001" w:tentative="1">
      <w:start w:val="1"/>
      <w:numFmt w:val="bullet"/>
      <w:lvlText w:val=""/>
      <w:lvlJc w:val="left"/>
      <w:pPr>
        <w:ind w:left="2923" w:hanging="360"/>
      </w:pPr>
      <w:rPr>
        <w:rFonts w:ascii="Symbol" w:hAnsi="Symbol" w:hint="default"/>
      </w:rPr>
    </w:lvl>
    <w:lvl w:ilvl="4" w:tplc="0C090003" w:tentative="1">
      <w:start w:val="1"/>
      <w:numFmt w:val="bullet"/>
      <w:lvlText w:val="o"/>
      <w:lvlJc w:val="left"/>
      <w:pPr>
        <w:ind w:left="3643" w:hanging="360"/>
      </w:pPr>
      <w:rPr>
        <w:rFonts w:ascii="Courier New" w:hAnsi="Courier New" w:cs="Courier New" w:hint="default"/>
      </w:rPr>
    </w:lvl>
    <w:lvl w:ilvl="5" w:tplc="0C090005" w:tentative="1">
      <w:start w:val="1"/>
      <w:numFmt w:val="bullet"/>
      <w:lvlText w:val=""/>
      <w:lvlJc w:val="left"/>
      <w:pPr>
        <w:ind w:left="4363" w:hanging="360"/>
      </w:pPr>
      <w:rPr>
        <w:rFonts w:ascii="Wingdings" w:hAnsi="Wingdings" w:hint="default"/>
      </w:rPr>
    </w:lvl>
    <w:lvl w:ilvl="6" w:tplc="0C090001" w:tentative="1">
      <w:start w:val="1"/>
      <w:numFmt w:val="bullet"/>
      <w:lvlText w:val=""/>
      <w:lvlJc w:val="left"/>
      <w:pPr>
        <w:ind w:left="5083" w:hanging="360"/>
      </w:pPr>
      <w:rPr>
        <w:rFonts w:ascii="Symbol" w:hAnsi="Symbol" w:hint="default"/>
      </w:rPr>
    </w:lvl>
    <w:lvl w:ilvl="7" w:tplc="0C090003" w:tentative="1">
      <w:start w:val="1"/>
      <w:numFmt w:val="bullet"/>
      <w:lvlText w:val="o"/>
      <w:lvlJc w:val="left"/>
      <w:pPr>
        <w:ind w:left="5803" w:hanging="360"/>
      </w:pPr>
      <w:rPr>
        <w:rFonts w:ascii="Courier New" w:hAnsi="Courier New" w:cs="Courier New" w:hint="default"/>
      </w:rPr>
    </w:lvl>
    <w:lvl w:ilvl="8" w:tplc="0C090005" w:tentative="1">
      <w:start w:val="1"/>
      <w:numFmt w:val="bullet"/>
      <w:lvlText w:val=""/>
      <w:lvlJc w:val="left"/>
      <w:pPr>
        <w:ind w:left="6523" w:hanging="360"/>
      </w:pPr>
      <w:rPr>
        <w:rFonts w:ascii="Wingdings" w:hAnsi="Wingdings" w:hint="default"/>
      </w:rPr>
    </w:lvl>
  </w:abstractNum>
  <w:abstractNum w:abstractNumId="1">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nsid w:val="0FD1783E"/>
    <w:multiLevelType w:val="hybridMultilevel"/>
    <w:tmpl w:val="EC4CE080"/>
    <w:lvl w:ilvl="0" w:tplc="19566324">
      <w:start w:val="63"/>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6770F93"/>
    <w:multiLevelType w:val="hybridMultilevel"/>
    <w:tmpl w:val="65FCD1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FC80358"/>
    <w:multiLevelType w:val="hybridMultilevel"/>
    <w:tmpl w:val="080C07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0703101"/>
    <w:multiLevelType w:val="hybridMultilevel"/>
    <w:tmpl w:val="57E6A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93A6023"/>
    <w:multiLevelType w:val="hybridMultilevel"/>
    <w:tmpl w:val="D88E4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1DA2248"/>
    <w:multiLevelType w:val="hybridMultilevel"/>
    <w:tmpl w:val="A54618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24A0505"/>
    <w:multiLevelType w:val="hybridMultilevel"/>
    <w:tmpl w:val="5F3CEA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E1E5874"/>
    <w:multiLevelType w:val="hybridMultilevel"/>
    <w:tmpl w:val="1B3C506E"/>
    <w:lvl w:ilvl="0" w:tplc="FB385D16">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FD466D0"/>
    <w:multiLevelType w:val="hybridMultilevel"/>
    <w:tmpl w:val="04FA6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77A6323"/>
    <w:multiLevelType w:val="hybridMultilevel"/>
    <w:tmpl w:val="12E43346"/>
    <w:lvl w:ilvl="0" w:tplc="0C090001">
      <w:start w:val="1"/>
      <w:numFmt w:val="bullet"/>
      <w:lvlText w:val=""/>
      <w:lvlJc w:val="left"/>
      <w:pPr>
        <w:ind w:left="820" w:hanging="360"/>
      </w:pPr>
      <w:rPr>
        <w:rFonts w:ascii="Symbol" w:hAnsi="Symbol" w:hint="default"/>
      </w:rPr>
    </w:lvl>
    <w:lvl w:ilvl="1" w:tplc="0C090003" w:tentative="1">
      <w:start w:val="1"/>
      <w:numFmt w:val="bullet"/>
      <w:lvlText w:val="o"/>
      <w:lvlJc w:val="left"/>
      <w:pPr>
        <w:ind w:left="1540" w:hanging="360"/>
      </w:pPr>
      <w:rPr>
        <w:rFonts w:ascii="Courier New" w:hAnsi="Courier New" w:cs="Courier New" w:hint="default"/>
      </w:rPr>
    </w:lvl>
    <w:lvl w:ilvl="2" w:tplc="0C090005" w:tentative="1">
      <w:start w:val="1"/>
      <w:numFmt w:val="bullet"/>
      <w:lvlText w:val=""/>
      <w:lvlJc w:val="left"/>
      <w:pPr>
        <w:ind w:left="2260" w:hanging="360"/>
      </w:pPr>
      <w:rPr>
        <w:rFonts w:ascii="Wingdings" w:hAnsi="Wingdings" w:hint="default"/>
      </w:rPr>
    </w:lvl>
    <w:lvl w:ilvl="3" w:tplc="0C090001" w:tentative="1">
      <w:start w:val="1"/>
      <w:numFmt w:val="bullet"/>
      <w:lvlText w:val=""/>
      <w:lvlJc w:val="left"/>
      <w:pPr>
        <w:ind w:left="2980" w:hanging="360"/>
      </w:pPr>
      <w:rPr>
        <w:rFonts w:ascii="Symbol" w:hAnsi="Symbol" w:hint="default"/>
      </w:rPr>
    </w:lvl>
    <w:lvl w:ilvl="4" w:tplc="0C090003" w:tentative="1">
      <w:start w:val="1"/>
      <w:numFmt w:val="bullet"/>
      <w:lvlText w:val="o"/>
      <w:lvlJc w:val="left"/>
      <w:pPr>
        <w:ind w:left="3700" w:hanging="360"/>
      </w:pPr>
      <w:rPr>
        <w:rFonts w:ascii="Courier New" w:hAnsi="Courier New" w:cs="Courier New" w:hint="default"/>
      </w:rPr>
    </w:lvl>
    <w:lvl w:ilvl="5" w:tplc="0C090005" w:tentative="1">
      <w:start w:val="1"/>
      <w:numFmt w:val="bullet"/>
      <w:lvlText w:val=""/>
      <w:lvlJc w:val="left"/>
      <w:pPr>
        <w:ind w:left="4420" w:hanging="360"/>
      </w:pPr>
      <w:rPr>
        <w:rFonts w:ascii="Wingdings" w:hAnsi="Wingdings" w:hint="default"/>
      </w:rPr>
    </w:lvl>
    <w:lvl w:ilvl="6" w:tplc="0C090001" w:tentative="1">
      <w:start w:val="1"/>
      <w:numFmt w:val="bullet"/>
      <w:lvlText w:val=""/>
      <w:lvlJc w:val="left"/>
      <w:pPr>
        <w:ind w:left="5140" w:hanging="360"/>
      </w:pPr>
      <w:rPr>
        <w:rFonts w:ascii="Symbol" w:hAnsi="Symbol" w:hint="default"/>
      </w:rPr>
    </w:lvl>
    <w:lvl w:ilvl="7" w:tplc="0C090003" w:tentative="1">
      <w:start w:val="1"/>
      <w:numFmt w:val="bullet"/>
      <w:lvlText w:val="o"/>
      <w:lvlJc w:val="left"/>
      <w:pPr>
        <w:ind w:left="5860" w:hanging="360"/>
      </w:pPr>
      <w:rPr>
        <w:rFonts w:ascii="Courier New" w:hAnsi="Courier New" w:cs="Courier New" w:hint="default"/>
      </w:rPr>
    </w:lvl>
    <w:lvl w:ilvl="8" w:tplc="0C090005" w:tentative="1">
      <w:start w:val="1"/>
      <w:numFmt w:val="bullet"/>
      <w:lvlText w:val=""/>
      <w:lvlJc w:val="left"/>
      <w:pPr>
        <w:ind w:left="6580" w:hanging="360"/>
      </w:pPr>
      <w:rPr>
        <w:rFonts w:ascii="Wingdings" w:hAnsi="Wingdings" w:hint="default"/>
      </w:rPr>
    </w:lvl>
  </w:abstractNum>
  <w:abstractNum w:abstractNumId="15">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nsid w:val="50482140"/>
    <w:multiLevelType w:val="hybridMultilevel"/>
    <w:tmpl w:val="B89834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nsid w:val="51D225DB"/>
    <w:multiLevelType w:val="hybridMultilevel"/>
    <w:tmpl w:val="1D92F1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5740A5B"/>
    <w:multiLevelType w:val="hybridMultilevel"/>
    <w:tmpl w:val="D006FB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6128796B"/>
    <w:multiLevelType w:val="hybridMultilevel"/>
    <w:tmpl w:val="9FFCF30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nsid w:val="66DD7B5F"/>
    <w:multiLevelType w:val="hybridMultilevel"/>
    <w:tmpl w:val="5CF6D29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A837D53"/>
    <w:multiLevelType w:val="hybridMultilevel"/>
    <w:tmpl w:val="574454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71AC14B6"/>
    <w:multiLevelType w:val="hybridMultilevel"/>
    <w:tmpl w:val="798C4E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nsid w:val="79742296"/>
    <w:multiLevelType w:val="hybridMultilevel"/>
    <w:tmpl w:val="1E0C32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6"/>
  </w:num>
  <w:num w:numId="4">
    <w:abstractNumId w:val="23"/>
  </w:num>
  <w:num w:numId="5">
    <w:abstractNumId w:val="26"/>
  </w:num>
  <w:num w:numId="6">
    <w:abstractNumId w:val="15"/>
  </w:num>
  <w:num w:numId="7">
    <w:abstractNumId w:val="3"/>
  </w:num>
  <w:num w:numId="8">
    <w:abstractNumId w:val="2"/>
  </w:num>
  <w:num w:numId="9">
    <w:abstractNumId w:val="17"/>
  </w:num>
  <w:num w:numId="10">
    <w:abstractNumId w:val="20"/>
  </w:num>
  <w:num w:numId="11">
    <w:abstractNumId w:val="21"/>
  </w:num>
  <w:num w:numId="12">
    <w:abstractNumId w:val="12"/>
  </w:num>
  <w:num w:numId="13">
    <w:abstractNumId w:val="5"/>
  </w:num>
  <w:num w:numId="14">
    <w:abstractNumId w:val="25"/>
  </w:num>
  <w:num w:numId="15">
    <w:abstractNumId w:val="18"/>
  </w:num>
  <w:num w:numId="16">
    <w:abstractNumId w:val="22"/>
  </w:num>
  <w:num w:numId="17">
    <w:abstractNumId w:val="11"/>
  </w:num>
  <w:num w:numId="18">
    <w:abstractNumId w:val="0"/>
  </w:num>
  <w:num w:numId="19">
    <w:abstractNumId w:val="9"/>
  </w:num>
  <w:num w:numId="20">
    <w:abstractNumId w:val="16"/>
  </w:num>
  <w:num w:numId="21">
    <w:abstractNumId w:val="10"/>
  </w:num>
  <w:num w:numId="22">
    <w:abstractNumId w:val="4"/>
  </w:num>
  <w:num w:numId="23">
    <w:abstractNumId w:val="13"/>
  </w:num>
  <w:num w:numId="24">
    <w:abstractNumId w:val="27"/>
  </w:num>
  <w:num w:numId="25">
    <w:abstractNumId w:val="14"/>
  </w:num>
  <w:num w:numId="26">
    <w:abstractNumId w:val="8"/>
  </w:num>
  <w:num w:numId="27">
    <w:abstractNumId w:val="24"/>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daavff2002s7efdx25t0d9f9awrd0v0vxv&quot;&gt;BRCA olaparib breast cancer&lt;record-ids&gt;&lt;item&gt;1&lt;/item&gt;&lt;item&gt;2&lt;/item&gt;&lt;item&gt;3&lt;/item&gt;&lt;item&gt;4&lt;/item&gt;&lt;item&gt;5&lt;/item&gt;&lt;item&gt;7&lt;/item&gt;&lt;item&gt;8&lt;/item&gt;&lt;item&gt;9&lt;/item&gt;&lt;item&gt;10&lt;/item&gt;&lt;item&gt;12&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4&lt;/item&gt;&lt;item&gt;35&lt;/item&gt;&lt;item&gt;36&lt;/item&gt;&lt;/record-ids&gt;&lt;/item&gt;&lt;/Libraries&gt;"/>
  </w:docVars>
  <w:rsids>
    <w:rsidRoot w:val="0044715D"/>
    <w:rsid w:val="00002118"/>
    <w:rsid w:val="00004548"/>
    <w:rsid w:val="00013A91"/>
    <w:rsid w:val="00014375"/>
    <w:rsid w:val="00015A3B"/>
    <w:rsid w:val="00022EC2"/>
    <w:rsid w:val="00027829"/>
    <w:rsid w:val="00030FFE"/>
    <w:rsid w:val="00032F32"/>
    <w:rsid w:val="000534B2"/>
    <w:rsid w:val="00055646"/>
    <w:rsid w:val="00063AC8"/>
    <w:rsid w:val="00067193"/>
    <w:rsid w:val="000773C8"/>
    <w:rsid w:val="00077474"/>
    <w:rsid w:val="000774F8"/>
    <w:rsid w:val="00077E88"/>
    <w:rsid w:val="000808AC"/>
    <w:rsid w:val="00083728"/>
    <w:rsid w:val="0008426A"/>
    <w:rsid w:val="00085786"/>
    <w:rsid w:val="0008649B"/>
    <w:rsid w:val="00091532"/>
    <w:rsid w:val="000966E8"/>
    <w:rsid w:val="000A0F94"/>
    <w:rsid w:val="000A0FBA"/>
    <w:rsid w:val="000A129B"/>
    <w:rsid w:val="000B519A"/>
    <w:rsid w:val="000C187E"/>
    <w:rsid w:val="000C47DA"/>
    <w:rsid w:val="000C6C63"/>
    <w:rsid w:val="000D3050"/>
    <w:rsid w:val="000D5F7E"/>
    <w:rsid w:val="000E1882"/>
    <w:rsid w:val="000E7192"/>
    <w:rsid w:val="000E7610"/>
    <w:rsid w:val="000E7E5C"/>
    <w:rsid w:val="000F1F21"/>
    <w:rsid w:val="000F3B0B"/>
    <w:rsid w:val="000F48D8"/>
    <w:rsid w:val="000F5F90"/>
    <w:rsid w:val="001040CB"/>
    <w:rsid w:val="001079B3"/>
    <w:rsid w:val="00112B48"/>
    <w:rsid w:val="00122318"/>
    <w:rsid w:val="0012284C"/>
    <w:rsid w:val="001318C4"/>
    <w:rsid w:val="00131C58"/>
    <w:rsid w:val="0013345D"/>
    <w:rsid w:val="00136C19"/>
    <w:rsid w:val="00140D73"/>
    <w:rsid w:val="001455EC"/>
    <w:rsid w:val="00146A2A"/>
    <w:rsid w:val="00162662"/>
    <w:rsid w:val="00162C6A"/>
    <w:rsid w:val="00163903"/>
    <w:rsid w:val="00167F9E"/>
    <w:rsid w:val="00172178"/>
    <w:rsid w:val="00180097"/>
    <w:rsid w:val="0018240C"/>
    <w:rsid w:val="00184168"/>
    <w:rsid w:val="00185026"/>
    <w:rsid w:val="00185A78"/>
    <w:rsid w:val="00191E53"/>
    <w:rsid w:val="001944BC"/>
    <w:rsid w:val="0019598F"/>
    <w:rsid w:val="00197879"/>
    <w:rsid w:val="001B1646"/>
    <w:rsid w:val="001B7D1B"/>
    <w:rsid w:val="001C0A1C"/>
    <w:rsid w:val="001C175F"/>
    <w:rsid w:val="001D33CF"/>
    <w:rsid w:val="001E5981"/>
    <w:rsid w:val="00201AD1"/>
    <w:rsid w:val="00212A38"/>
    <w:rsid w:val="00212E1F"/>
    <w:rsid w:val="00220632"/>
    <w:rsid w:val="002272B7"/>
    <w:rsid w:val="00233718"/>
    <w:rsid w:val="00237B01"/>
    <w:rsid w:val="002421DA"/>
    <w:rsid w:val="002466C4"/>
    <w:rsid w:val="002518A8"/>
    <w:rsid w:val="002521EC"/>
    <w:rsid w:val="00254A10"/>
    <w:rsid w:val="00254AB3"/>
    <w:rsid w:val="00260469"/>
    <w:rsid w:val="002608EC"/>
    <w:rsid w:val="00260A59"/>
    <w:rsid w:val="00264313"/>
    <w:rsid w:val="00265751"/>
    <w:rsid w:val="002662A5"/>
    <w:rsid w:val="0027416F"/>
    <w:rsid w:val="00276CAC"/>
    <w:rsid w:val="002777DE"/>
    <w:rsid w:val="00282B7B"/>
    <w:rsid w:val="00286DE6"/>
    <w:rsid w:val="00292DE9"/>
    <w:rsid w:val="002A03CE"/>
    <w:rsid w:val="002A14DB"/>
    <w:rsid w:val="002A4909"/>
    <w:rsid w:val="002A66BD"/>
    <w:rsid w:val="002A72FC"/>
    <w:rsid w:val="002B226C"/>
    <w:rsid w:val="002B3338"/>
    <w:rsid w:val="002B4B94"/>
    <w:rsid w:val="002C054B"/>
    <w:rsid w:val="002C436E"/>
    <w:rsid w:val="002D0DF2"/>
    <w:rsid w:val="002F6C9B"/>
    <w:rsid w:val="00300B72"/>
    <w:rsid w:val="003039C1"/>
    <w:rsid w:val="00303C94"/>
    <w:rsid w:val="00304BD5"/>
    <w:rsid w:val="003050DC"/>
    <w:rsid w:val="00320C8F"/>
    <w:rsid w:val="00322023"/>
    <w:rsid w:val="00324A4D"/>
    <w:rsid w:val="00325477"/>
    <w:rsid w:val="00331AC2"/>
    <w:rsid w:val="00346A06"/>
    <w:rsid w:val="00346D8F"/>
    <w:rsid w:val="003472C2"/>
    <w:rsid w:val="00362776"/>
    <w:rsid w:val="003655F4"/>
    <w:rsid w:val="00371137"/>
    <w:rsid w:val="0037350D"/>
    <w:rsid w:val="003735E8"/>
    <w:rsid w:val="003819A4"/>
    <w:rsid w:val="0038274A"/>
    <w:rsid w:val="00382875"/>
    <w:rsid w:val="00387E1E"/>
    <w:rsid w:val="003A1663"/>
    <w:rsid w:val="003A57C1"/>
    <w:rsid w:val="003A60A8"/>
    <w:rsid w:val="003B020B"/>
    <w:rsid w:val="003B119B"/>
    <w:rsid w:val="003C17B6"/>
    <w:rsid w:val="003C4CC7"/>
    <w:rsid w:val="003D3942"/>
    <w:rsid w:val="003D699E"/>
    <w:rsid w:val="003E0382"/>
    <w:rsid w:val="003E3281"/>
    <w:rsid w:val="003F654A"/>
    <w:rsid w:val="004037DC"/>
    <w:rsid w:val="00405746"/>
    <w:rsid w:val="00407B14"/>
    <w:rsid w:val="0041122A"/>
    <w:rsid w:val="00411511"/>
    <w:rsid w:val="0042011D"/>
    <w:rsid w:val="00421A88"/>
    <w:rsid w:val="0042483F"/>
    <w:rsid w:val="00436F36"/>
    <w:rsid w:val="00437EFF"/>
    <w:rsid w:val="00440228"/>
    <w:rsid w:val="0044715D"/>
    <w:rsid w:val="004519B8"/>
    <w:rsid w:val="004546B5"/>
    <w:rsid w:val="00460AFD"/>
    <w:rsid w:val="00467BC8"/>
    <w:rsid w:val="00470A92"/>
    <w:rsid w:val="0047138D"/>
    <w:rsid w:val="00483B89"/>
    <w:rsid w:val="00483FDC"/>
    <w:rsid w:val="00493AD7"/>
    <w:rsid w:val="004A187C"/>
    <w:rsid w:val="004B39E2"/>
    <w:rsid w:val="004B7E72"/>
    <w:rsid w:val="004C1FA9"/>
    <w:rsid w:val="004C6FCD"/>
    <w:rsid w:val="004D1D41"/>
    <w:rsid w:val="004D4B81"/>
    <w:rsid w:val="004D5812"/>
    <w:rsid w:val="004D6DD9"/>
    <w:rsid w:val="004E44F5"/>
    <w:rsid w:val="004F6F1B"/>
    <w:rsid w:val="00503757"/>
    <w:rsid w:val="00507545"/>
    <w:rsid w:val="0051174E"/>
    <w:rsid w:val="005247C1"/>
    <w:rsid w:val="005305AC"/>
    <w:rsid w:val="00532FAF"/>
    <w:rsid w:val="00540747"/>
    <w:rsid w:val="00543A25"/>
    <w:rsid w:val="005519ED"/>
    <w:rsid w:val="005640CC"/>
    <w:rsid w:val="0057318A"/>
    <w:rsid w:val="00582A10"/>
    <w:rsid w:val="00595678"/>
    <w:rsid w:val="005A3AD5"/>
    <w:rsid w:val="005C334F"/>
    <w:rsid w:val="005C7B58"/>
    <w:rsid w:val="005D1127"/>
    <w:rsid w:val="005D3A04"/>
    <w:rsid w:val="005E5FFE"/>
    <w:rsid w:val="005E7586"/>
    <w:rsid w:val="005F4D2F"/>
    <w:rsid w:val="00600045"/>
    <w:rsid w:val="00603264"/>
    <w:rsid w:val="00612439"/>
    <w:rsid w:val="00615E8E"/>
    <w:rsid w:val="00622570"/>
    <w:rsid w:val="00626478"/>
    <w:rsid w:val="006264A8"/>
    <w:rsid w:val="00627B5C"/>
    <w:rsid w:val="00631EC4"/>
    <w:rsid w:val="00632FFB"/>
    <w:rsid w:val="00642878"/>
    <w:rsid w:val="00644920"/>
    <w:rsid w:val="006465E1"/>
    <w:rsid w:val="00650447"/>
    <w:rsid w:val="00655327"/>
    <w:rsid w:val="00664328"/>
    <w:rsid w:val="00667A93"/>
    <w:rsid w:val="00675C3B"/>
    <w:rsid w:val="0068369E"/>
    <w:rsid w:val="006910EA"/>
    <w:rsid w:val="006A6593"/>
    <w:rsid w:val="006A68C5"/>
    <w:rsid w:val="006B50C2"/>
    <w:rsid w:val="006B6204"/>
    <w:rsid w:val="006B6E33"/>
    <w:rsid w:val="006B761E"/>
    <w:rsid w:val="006C0FA3"/>
    <w:rsid w:val="006C1D44"/>
    <w:rsid w:val="006C284E"/>
    <w:rsid w:val="006C291C"/>
    <w:rsid w:val="006C2E44"/>
    <w:rsid w:val="006C3579"/>
    <w:rsid w:val="006C3AFF"/>
    <w:rsid w:val="006D1643"/>
    <w:rsid w:val="006D2DDA"/>
    <w:rsid w:val="006D57D7"/>
    <w:rsid w:val="006E5CE8"/>
    <w:rsid w:val="006F0AA4"/>
    <w:rsid w:val="006F22A8"/>
    <w:rsid w:val="006F3CF3"/>
    <w:rsid w:val="006F7762"/>
    <w:rsid w:val="00701A39"/>
    <w:rsid w:val="00701B16"/>
    <w:rsid w:val="00701D97"/>
    <w:rsid w:val="00704EE9"/>
    <w:rsid w:val="0071544D"/>
    <w:rsid w:val="00721AD7"/>
    <w:rsid w:val="0072352E"/>
    <w:rsid w:val="0072559F"/>
    <w:rsid w:val="007277E3"/>
    <w:rsid w:val="00734F81"/>
    <w:rsid w:val="00735E8F"/>
    <w:rsid w:val="0073631F"/>
    <w:rsid w:val="0073757B"/>
    <w:rsid w:val="00751006"/>
    <w:rsid w:val="00752491"/>
    <w:rsid w:val="00756B67"/>
    <w:rsid w:val="00757B9E"/>
    <w:rsid w:val="0076298B"/>
    <w:rsid w:val="00766205"/>
    <w:rsid w:val="00770643"/>
    <w:rsid w:val="00773048"/>
    <w:rsid w:val="007764F5"/>
    <w:rsid w:val="007801B1"/>
    <w:rsid w:val="007838EF"/>
    <w:rsid w:val="00792FEC"/>
    <w:rsid w:val="00794F34"/>
    <w:rsid w:val="007A1401"/>
    <w:rsid w:val="007A1CD6"/>
    <w:rsid w:val="007A2772"/>
    <w:rsid w:val="007A36B3"/>
    <w:rsid w:val="007A36F8"/>
    <w:rsid w:val="007A5D29"/>
    <w:rsid w:val="007A77E8"/>
    <w:rsid w:val="007B5303"/>
    <w:rsid w:val="007B58D5"/>
    <w:rsid w:val="007B74A9"/>
    <w:rsid w:val="007E04B3"/>
    <w:rsid w:val="007E2AB2"/>
    <w:rsid w:val="007E7E23"/>
    <w:rsid w:val="007F132F"/>
    <w:rsid w:val="007F4E20"/>
    <w:rsid w:val="00803347"/>
    <w:rsid w:val="00807126"/>
    <w:rsid w:val="0081772D"/>
    <w:rsid w:val="0082407A"/>
    <w:rsid w:val="008250F9"/>
    <w:rsid w:val="008273E9"/>
    <w:rsid w:val="00830FB5"/>
    <w:rsid w:val="00831CA9"/>
    <w:rsid w:val="00842289"/>
    <w:rsid w:val="008425D2"/>
    <w:rsid w:val="00844EE7"/>
    <w:rsid w:val="00851E64"/>
    <w:rsid w:val="00852ADE"/>
    <w:rsid w:val="00853648"/>
    <w:rsid w:val="008569A6"/>
    <w:rsid w:val="00870120"/>
    <w:rsid w:val="00870245"/>
    <w:rsid w:val="008706D6"/>
    <w:rsid w:val="00871506"/>
    <w:rsid w:val="00874BA7"/>
    <w:rsid w:val="00875065"/>
    <w:rsid w:val="008757BF"/>
    <w:rsid w:val="008810C9"/>
    <w:rsid w:val="00884F36"/>
    <w:rsid w:val="008930F7"/>
    <w:rsid w:val="00894F33"/>
    <w:rsid w:val="00896845"/>
    <w:rsid w:val="008A100B"/>
    <w:rsid w:val="008A3266"/>
    <w:rsid w:val="008A4919"/>
    <w:rsid w:val="008B2270"/>
    <w:rsid w:val="008C3E5E"/>
    <w:rsid w:val="008C4880"/>
    <w:rsid w:val="008D4A28"/>
    <w:rsid w:val="008E04ED"/>
    <w:rsid w:val="008F01A3"/>
    <w:rsid w:val="008F42D1"/>
    <w:rsid w:val="00901E29"/>
    <w:rsid w:val="00904BD6"/>
    <w:rsid w:val="00905B8B"/>
    <w:rsid w:val="009151D5"/>
    <w:rsid w:val="00915AAE"/>
    <w:rsid w:val="00915FAC"/>
    <w:rsid w:val="00930212"/>
    <w:rsid w:val="00934E81"/>
    <w:rsid w:val="00935CA2"/>
    <w:rsid w:val="00953ED7"/>
    <w:rsid w:val="009557AD"/>
    <w:rsid w:val="00957D84"/>
    <w:rsid w:val="00965068"/>
    <w:rsid w:val="009760D2"/>
    <w:rsid w:val="00977EE5"/>
    <w:rsid w:val="009805A2"/>
    <w:rsid w:val="00983A0D"/>
    <w:rsid w:val="00985BEC"/>
    <w:rsid w:val="009A013D"/>
    <w:rsid w:val="009A5EF4"/>
    <w:rsid w:val="009A732E"/>
    <w:rsid w:val="009B3020"/>
    <w:rsid w:val="009B359F"/>
    <w:rsid w:val="009C3B68"/>
    <w:rsid w:val="009D0E41"/>
    <w:rsid w:val="009D253C"/>
    <w:rsid w:val="009D7A7D"/>
    <w:rsid w:val="009E4EA7"/>
    <w:rsid w:val="009E5295"/>
    <w:rsid w:val="009E69B1"/>
    <w:rsid w:val="009F48F7"/>
    <w:rsid w:val="00A001EE"/>
    <w:rsid w:val="00A012B9"/>
    <w:rsid w:val="00A05F63"/>
    <w:rsid w:val="00A12F90"/>
    <w:rsid w:val="00A16E01"/>
    <w:rsid w:val="00A22709"/>
    <w:rsid w:val="00A33E71"/>
    <w:rsid w:val="00A33FD4"/>
    <w:rsid w:val="00A42401"/>
    <w:rsid w:val="00A43F11"/>
    <w:rsid w:val="00A4465F"/>
    <w:rsid w:val="00A52DB3"/>
    <w:rsid w:val="00A601AC"/>
    <w:rsid w:val="00A60B18"/>
    <w:rsid w:val="00A61187"/>
    <w:rsid w:val="00A63A67"/>
    <w:rsid w:val="00A656A1"/>
    <w:rsid w:val="00A70EC7"/>
    <w:rsid w:val="00A766A9"/>
    <w:rsid w:val="00A77B14"/>
    <w:rsid w:val="00A77EA0"/>
    <w:rsid w:val="00A84A56"/>
    <w:rsid w:val="00A92CBF"/>
    <w:rsid w:val="00A97488"/>
    <w:rsid w:val="00AA3245"/>
    <w:rsid w:val="00AA48E1"/>
    <w:rsid w:val="00AA5F7A"/>
    <w:rsid w:val="00AA62E8"/>
    <w:rsid w:val="00AB1F47"/>
    <w:rsid w:val="00AB7084"/>
    <w:rsid w:val="00AD065A"/>
    <w:rsid w:val="00AD21C1"/>
    <w:rsid w:val="00B00399"/>
    <w:rsid w:val="00B13BEA"/>
    <w:rsid w:val="00B20BC1"/>
    <w:rsid w:val="00B26F68"/>
    <w:rsid w:val="00B27226"/>
    <w:rsid w:val="00B33103"/>
    <w:rsid w:val="00B34BD3"/>
    <w:rsid w:val="00B35D9E"/>
    <w:rsid w:val="00B37095"/>
    <w:rsid w:val="00B42A70"/>
    <w:rsid w:val="00B458C1"/>
    <w:rsid w:val="00B45971"/>
    <w:rsid w:val="00B4638B"/>
    <w:rsid w:val="00B46A0A"/>
    <w:rsid w:val="00B53B51"/>
    <w:rsid w:val="00B57B6D"/>
    <w:rsid w:val="00B57BB7"/>
    <w:rsid w:val="00B633CE"/>
    <w:rsid w:val="00B74B4D"/>
    <w:rsid w:val="00B810A4"/>
    <w:rsid w:val="00B829EC"/>
    <w:rsid w:val="00B83C0D"/>
    <w:rsid w:val="00B851BF"/>
    <w:rsid w:val="00B858F3"/>
    <w:rsid w:val="00B85D39"/>
    <w:rsid w:val="00B87E55"/>
    <w:rsid w:val="00B91E3A"/>
    <w:rsid w:val="00B92FF2"/>
    <w:rsid w:val="00B935D8"/>
    <w:rsid w:val="00B946CE"/>
    <w:rsid w:val="00B95164"/>
    <w:rsid w:val="00BA1220"/>
    <w:rsid w:val="00BA4421"/>
    <w:rsid w:val="00BA63AA"/>
    <w:rsid w:val="00BB3BFA"/>
    <w:rsid w:val="00BB5F90"/>
    <w:rsid w:val="00BC148E"/>
    <w:rsid w:val="00BC27E2"/>
    <w:rsid w:val="00BC5796"/>
    <w:rsid w:val="00BC6B7A"/>
    <w:rsid w:val="00BD2140"/>
    <w:rsid w:val="00BD611B"/>
    <w:rsid w:val="00BE16E5"/>
    <w:rsid w:val="00BE2D91"/>
    <w:rsid w:val="00BE634E"/>
    <w:rsid w:val="00BF0049"/>
    <w:rsid w:val="00BF7C9C"/>
    <w:rsid w:val="00C011CA"/>
    <w:rsid w:val="00C05CF4"/>
    <w:rsid w:val="00C05E1F"/>
    <w:rsid w:val="00C11084"/>
    <w:rsid w:val="00C112AD"/>
    <w:rsid w:val="00C14EE9"/>
    <w:rsid w:val="00C2130D"/>
    <w:rsid w:val="00C235A1"/>
    <w:rsid w:val="00C23617"/>
    <w:rsid w:val="00C25D0F"/>
    <w:rsid w:val="00C263EB"/>
    <w:rsid w:val="00C27C95"/>
    <w:rsid w:val="00C40A3A"/>
    <w:rsid w:val="00C42B3A"/>
    <w:rsid w:val="00C4540F"/>
    <w:rsid w:val="00C504CD"/>
    <w:rsid w:val="00C549A6"/>
    <w:rsid w:val="00C56BE5"/>
    <w:rsid w:val="00C574B0"/>
    <w:rsid w:val="00C61965"/>
    <w:rsid w:val="00C63A94"/>
    <w:rsid w:val="00C658DB"/>
    <w:rsid w:val="00C727FF"/>
    <w:rsid w:val="00C73077"/>
    <w:rsid w:val="00C8003E"/>
    <w:rsid w:val="00C852E8"/>
    <w:rsid w:val="00C90DD0"/>
    <w:rsid w:val="00C9121D"/>
    <w:rsid w:val="00C9596C"/>
    <w:rsid w:val="00C9630A"/>
    <w:rsid w:val="00CA1738"/>
    <w:rsid w:val="00CA331E"/>
    <w:rsid w:val="00CA7738"/>
    <w:rsid w:val="00CB2099"/>
    <w:rsid w:val="00CB607B"/>
    <w:rsid w:val="00CC60B0"/>
    <w:rsid w:val="00CE12D7"/>
    <w:rsid w:val="00CE4E4C"/>
    <w:rsid w:val="00CF3DCD"/>
    <w:rsid w:val="00CF6013"/>
    <w:rsid w:val="00D02B20"/>
    <w:rsid w:val="00D040CE"/>
    <w:rsid w:val="00D04A80"/>
    <w:rsid w:val="00D20028"/>
    <w:rsid w:val="00D263B3"/>
    <w:rsid w:val="00D26848"/>
    <w:rsid w:val="00D3045A"/>
    <w:rsid w:val="00D33B57"/>
    <w:rsid w:val="00D44147"/>
    <w:rsid w:val="00D4429B"/>
    <w:rsid w:val="00D46C89"/>
    <w:rsid w:val="00D5412C"/>
    <w:rsid w:val="00D62490"/>
    <w:rsid w:val="00D62D00"/>
    <w:rsid w:val="00D63241"/>
    <w:rsid w:val="00D6362A"/>
    <w:rsid w:val="00D638E2"/>
    <w:rsid w:val="00D64A29"/>
    <w:rsid w:val="00D652D6"/>
    <w:rsid w:val="00D67F37"/>
    <w:rsid w:val="00D7024E"/>
    <w:rsid w:val="00D7358D"/>
    <w:rsid w:val="00D77980"/>
    <w:rsid w:val="00D8120E"/>
    <w:rsid w:val="00D902EB"/>
    <w:rsid w:val="00D9129D"/>
    <w:rsid w:val="00D92748"/>
    <w:rsid w:val="00D94041"/>
    <w:rsid w:val="00D96A1D"/>
    <w:rsid w:val="00D96BDA"/>
    <w:rsid w:val="00DA1D78"/>
    <w:rsid w:val="00DB12F9"/>
    <w:rsid w:val="00DB38CB"/>
    <w:rsid w:val="00DB3CD9"/>
    <w:rsid w:val="00DB5AA3"/>
    <w:rsid w:val="00DB5FF8"/>
    <w:rsid w:val="00DB730B"/>
    <w:rsid w:val="00DC2447"/>
    <w:rsid w:val="00DC3CE3"/>
    <w:rsid w:val="00DD4035"/>
    <w:rsid w:val="00DE3D6C"/>
    <w:rsid w:val="00DE7839"/>
    <w:rsid w:val="00E049E7"/>
    <w:rsid w:val="00E14016"/>
    <w:rsid w:val="00E15CCA"/>
    <w:rsid w:val="00E15E33"/>
    <w:rsid w:val="00E15EA0"/>
    <w:rsid w:val="00E174B2"/>
    <w:rsid w:val="00E2060C"/>
    <w:rsid w:val="00E20D87"/>
    <w:rsid w:val="00E30C42"/>
    <w:rsid w:val="00E364F7"/>
    <w:rsid w:val="00E46899"/>
    <w:rsid w:val="00E46B27"/>
    <w:rsid w:val="00E46C0B"/>
    <w:rsid w:val="00E53318"/>
    <w:rsid w:val="00E54F3D"/>
    <w:rsid w:val="00E610A6"/>
    <w:rsid w:val="00E7330B"/>
    <w:rsid w:val="00E7374A"/>
    <w:rsid w:val="00E747E1"/>
    <w:rsid w:val="00E74955"/>
    <w:rsid w:val="00E76CC3"/>
    <w:rsid w:val="00E77F5A"/>
    <w:rsid w:val="00E8073F"/>
    <w:rsid w:val="00E82883"/>
    <w:rsid w:val="00E83873"/>
    <w:rsid w:val="00E83EA4"/>
    <w:rsid w:val="00E85FF2"/>
    <w:rsid w:val="00E861C6"/>
    <w:rsid w:val="00E911AB"/>
    <w:rsid w:val="00E94304"/>
    <w:rsid w:val="00E968F6"/>
    <w:rsid w:val="00EA5034"/>
    <w:rsid w:val="00EA50DD"/>
    <w:rsid w:val="00ED72D8"/>
    <w:rsid w:val="00EE1BEC"/>
    <w:rsid w:val="00EE7A1F"/>
    <w:rsid w:val="00EF0F36"/>
    <w:rsid w:val="00EF6454"/>
    <w:rsid w:val="00EF6479"/>
    <w:rsid w:val="00F00A7D"/>
    <w:rsid w:val="00F0186F"/>
    <w:rsid w:val="00F0446B"/>
    <w:rsid w:val="00F079EE"/>
    <w:rsid w:val="00F129F8"/>
    <w:rsid w:val="00F12E59"/>
    <w:rsid w:val="00F14869"/>
    <w:rsid w:val="00F21B1D"/>
    <w:rsid w:val="00F23F79"/>
    <w:rsid w:val="00F24B5E"/>
    <w:rsid w:val="00F33908"/>
    <w:rsid w:val="00F33E1C"/>
    <w:rsid w:val="00F37381"/>
    <w:rsid w:val="00F40C82"/>
    <w:rsid w:val="00F40D23"/>
    <w:rsid w:val="00F44A09"/>
    <w:rsid w:val="00F4622B"/>
    <w:rsid w:val="00F46C74"/>
    <w:rsid w:val="00F475B1"/>
    <w:rsid w:val="00F5634D"/>
    <w:rsid w:val="00F61AEB"/>
    <w:rsid w:val="00F64E40"/>
    <w:rsid w:val="00F66C65"/>
    <w:rsid w:val="00F70BA1"/>
    <w:rsid w:val="00F74AA0"/>
    <w:rsid w:val="00F8484C"/>
    <w:rsid w:val="00F869A7"/>
    <w:rsid w:val="00F86F47"/>
    <w:rsid w:val="00F9010F"/>
    <w:rsid w:val="00F903DE"/>
    <w:rsid w:val="00F95DA2"/>
    <w:rsid w:val="00F95EF1"/>
    <w:rsid w:val="00FA2195"/>
    <w:rsid w:val="00FA522E"/>
    <w:rsid w:val="00FA55E8"/>
    <w:rsid w:val="00FB3CDA"/>
    <w:rsid w:val="00FB3FE3"/>
    <w:rsid w:val="00FC1B4A"/>
    <w:rsid w:val="00FC3F20"/>
    <w:rsid w:val="00FC752E"/>
    <w:rsid w:val="00FD0D06"/>
    <w:rsid w:val="00FD5699"/>
    <w:rsid w:val="00FE2169"/>
    <w:rsid w:val="00FE417B"/>
    <w:rsid w:val="00FF2F40"/>
    <w:rsid w:val="00FF4ED8"/>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3B199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9E69B1"/>
    <w:pPr>
      <w:spacing w:after="0"/>
      <w:jc w:val="center"/>
    </w:pPr>
    <w:rPr>
      <w:noProof/>
      <w:lang w:val="en-US"/>
    </w:rPr>
  </w:style>
  <w:style w:type="character" w:customStyle="1" w:styleId="ListParagraphChar">
    <w:name w:val="List Paragraph Char"/>
    <w:basedOn w:val="DefaultParagraphFont"/>
    <w:link w:val="ListParagraph"/>
    <w:uiPriority w:val="34"/>
    <w:rsid w:val="009E69B1"/>
    <w:rPr>
      <w:rFonts w:ascii="Calibri" w:eastAsia="Calibri" w:hAnsi="Calibri" w:cs="Times New Roman"/>
      <w:sz w:val="22"/>
    </w:rPr>
  </w:style>
  <w:style w:type="character" w:customStyle="1" w:styleId="EndNoteBibliographyTitleChar">
    <w:name w:val="EndNote Bibliography Title Char"/>
    <w:basedOn w:val="ListParagraphChar"/>
    <w:link w:val="EndNoteBibliographyTitle"/>
    <w:rsid w:val="009E69B1"/>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9E69B1"/>
    <w:pPr>
      <w:spacing w:line="240" w:lineRule="auto"/>
    </w:pPr>
    <w:rPr>
      <w:noProof/>
      <w:lang w:val="en-US"/>
    </w:rPr>
  </w:style>
  <w:style w:type="character" w:customStyle="1" w:styleId="EndNoteBibliographyChar">
    <w:name w:val="EndNote Bibliography Char"/>
    <w:basedOn w:val="ListParagraphChar"/>
    <w:link w:val="EndNoteBibliography"/>
    <w:rsid w:val="009E69B1"/>
    <w:rPr>
      <w:rFonts w:ascii="Calibri" w:eastAsia="Calibri" w:hAnsi="Calibri" w:cs="Times New Roman"/>
      <w:noProof/>
      <w:sz w:val="22"/>
      <w:lang w:val="en-US"/>
    </w:rPr>
  </w:style>
  <w:style w:type="paragraph" w:styleId="Revision">
    <w:name w:val="Revision"/>
    <w:hidden/>
    <w:uiPriority w:val="99"/>
    <w:semiHidden/>
    <w:rsid w:val="005E7586"/>
    <w:pPr>
      <w:spacing w:after="0" w:line="240" w:lineRule="auto"/>
    </w:pPr>
    <w:rPr>
      <w:rFonts w:ascii="Calibri" w:eastAsia="Calibri" w:hAnsi="Calibri" w:cs="Times New Roman"/>
      <w:sz w:val="22"/>
    </w:rPr>
  </w:style>
  <w:style w:type="paragraph" w:styleId="NormalWeb">
    <w:name w:val="Normal (Web)"/>
    <w:basedOn w:val="Normal"/>
    <w:uiPriority w:val="99"/>
    <w:semiHidden/>
    <w:unhideWhenUsed/>
    <w:rsid w:val="00842289"/>
    <w:pPr>
      <w:spacing w:before="100" w:beforeAutospacing="1" w:after="100" w:afterAutospacing="1" w:line="240" w:lineRule="auto"/>
    </w:pPr>
    <w:rPr>
      <w:rFonts w:ascii="Times New Roman" w:eastAsiaTheme="minorEastAsia" w:hAnsi="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9E69B1"/>
    <w:pPr>
      <w:spacing w:after="0"/>
      <w:jc w:val="center"/>
    </w:pPr>
    <w:rPr>
      <w:noProof/>
      <w:lang w:val="en-US"/>
    </w:rPr>
  </w:style>
  <w:style w:type="character" w:customStyle="1" w:styleId="ListParagraphChar">
    <w:name w:val="List Paragraph Char"/>
    <w:basedOn w:val="DefaultParagraphFont"/>
    <w:link w:val="ListParagraph"/>
    <w:uiPriority w:val="34"/>
    <w:rsid w:val="009E69B1"/>
    <w:rPr>
      <w:rFonts w:ascii="Calibri" w:eastAsia="Calibri" w:hAnsi="Calibri" w:cs="Times New Roman"/>
      <w:sz w:val="22"/>
    </w:rPr>
  </w:style>
  <w:style w:type="character" w:customStyle="1" w:styleId="EndNoteBibliographyTitleChar">
    <w:name w:val="EndNote Bibliography Title Char"/>
    <w:basedOn w:val="ListParagraphChar"/>
    <w:link w:val="EndNoteBibliographyTitle"/>
    <w:rsid w:val="009E69B1"/>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9E69B1"/>
    <w:pPr>
      <w:spacing w:line="240" w:lineRule="auto"/>
    </w:pPr>
    <w:rPr>
      <w:noProof/>
      <w:lang w:val="en-US"/>
    </w:rPr>
  </w:style>
  <w:style w:type="character" w:customStyle="1" w:styleId="EndNoteBibliographyChar">
    <w:name w:val="EndNote Bibliography Char"/>
    <w:basedOn w:val="ListParagraphChar"/>
    <w:link w:val="EndNoteBibliography"/>
    <w:rsid w:val="009E69B1"/>
    <w:rPr>
      <w:rFonts w:ascii="Calibri" w:eastAsia="Calibri" w:hAnsi="Calibri" w:cs="Times New Roman"/>
      <w:noProof/>
      <w:sz w:val="22"/>
      <w:lang w:val="en-US"/>
    </w:rPr>
  </w:style>
  <w:style w:type="paragraph" w:styleId="Revision">
    <w:name w:val="Revision"/>
    <w:hidden/>
    <w:uiPriority w:val="99"/>
    <w:semiHidden/>
    <w:rsid w:val="005E7586"/>
    <w:pPr>
      <w:spacing w:after="0" w:line="240" w:lineRule="auto"/>
    </w:pPr>
    <w:rPr>
      <w:rFonts w:ascii="Calibri" w:eastAsia="Calibri" w:hAnsi="Calibri" w:cs="Times New Roman"/>
      <w:sz w:val="22"/>
    </w:rPr>
  </w:style>
  <w:style w:type="paragraph" w:styleId="NormalWeb">
    <w:name w:val="Normal (Web)"/>
    <w:basedOn w:val="Normal"/>
    <w:uiPriority w:val="99"/>
    <w:semiHidden/>
    <w:unhideWhenUsed/>
    <w:rsid w:val="00842289"/>
    <w:pPr>
      <w:spacing w:before="100" w:beforeAutospacing="1" w:after="100" w:afterAutospacing="1" w:line="240" w:lineRule="auto"/>
    </w:pPr>
    <w:rPr>
      <w:rFonts w:ascii="Times New Roman" w:eastAsiaTheme="minorEastAsia" w:hAnsi="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768623535">
      <w:bodyDiv w:val="1"/>
      <w:marLeft w:val="0"/>
      <w:marRight w:val="0"/>
      <w:marTop w:val="0"/>
      <w:marBottom w:val="0"/>
      <w:divBdr>
        <w:top w:val="none" w:sz="0" w:space="0" w:color="auto"/>
        <w:left w:val="none" w:sz="0" w:space="0" w:color="auto"/>
        <w:bottom w:val="none" w:sz="0" w:space="0" w:color="auto"/>
        <w:right w:val="none" w:sz="0" w:space="0" w:color="auto"/>
      </w:divBdr>
    </w:div>
    <w:div w:id="1201357625">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hta@health.gov.au"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5E3333-5E19-4207-A420-8A054F2EA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0</Pages>
  <Words>13715</Words>
  <Characters>78176</Characters>
  <Application>Microsoft Office Word</Application>
  <DocSecurity>4</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91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Faraz Ghazi</cp:lastModifiedBy>
  <cp:revision>2</cp:revision>
  <cp:lastPrinted>2016-04-27T00:41:00Z</cp:lastPrinted>
  <dcterms:created xsi:type="dcterms:W3CDTF">2018-05-04T03:14:00Z</dcterms:created>
  <dcterms:modified xsi:type="dcterms:W3CDTF">2018-05-04T03:14:00Z</dcterms:modified>
</cp:coreProperties>
</file>